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78112" w14:textId="031278F4" w:rsidR="0086796F" w:rsidRPr="004A4043" w:rsidRDefault="0086796F" w:rsidP="0086796F">
      <w:pPr>
        <w:spacing w:line="480" w:lineRule="auto"/>
        <w:rPr>
          <w:color w:val="000000"/>
          <w:sz w:val="32"/>
          <w:szCs w:val="32"/>
        </w:rPr>
      </w:pPr>
    </w:p>
    <w:p w14:paraId="4A9F7E5E" w14:textId="79DE6DE0" w:rsidR="00015718" w:rsidRPr="00015718" w:rsidRDefault="00015718" w:rsidP="0086796F">
      <w:pPr>
        <w:spacing w:line="480" w:lineRule="auto"/>
        <w:jc w:val="center"/>
        <w:rPr>
          <w:rFonts w:eastAsiaTheme="minorEastAsia"/>
          <w:b/>
          <w:sz w:val="32"/>
          <w:szCs w:val="32"/>
          <w:lang w:eastAsia="en-US"/>
        </w:rPr>
      </w:pPr>
      <w:r w:rsidRPr="00015718">
        <w:rPr>
          <w:rFonts w:eastAsiaTheme="minorEastAsia"/>
          <w:b/>
          <w:sz w:val="32"/>
          <w:szCs w:val="32"/>
          <w:lang w:eastAsia="en-US"/>
        </w:rPr>
        <w:t xml:space="preserve">Radiologist-Level </w:t>
      </w:r>
      <w:r w:rsidR="00917C31">
        <w:rPr>
          <w:rFonts w:eastAsiaTheme="minorEastAsia"/>
          <w:b/>
          <w:sz w:val="32"/>
          <w:szCs w:val="32"/>
          <w:lang w:eastAsia="en-US"/>
        </w:rPr>
        <w:t>Computer-aided</w:t>
      </w:r>
      <w:r w:rsidR="001C5FBE">
        <w:rPr>
          <w:rFonts w:eastAsiaTheme="minorEastAsia"/>
          <w:b/>
          <w:sz w:val="32"/>
          <w:szCs w:val="32"/>
          <w:lang w:eastAsia="en-US"/>
        </w:rPr>
        <w:t xml:space="preserve"> Detection</w:t>
      </w:r>
      <w:r w:rsidRPr="00015718">
        <w:rPr>
          <w:rFonts w:eastAsiaTheme="minorEastAsia"/>
          <w:b/>
          <w:sz w:val="32"/>
          <w:szCs w:val="32"/>
          <w:lang w:eastAsia="en-US"/>
        </w:rPr>
        <w:t xml:space="preserve"> to detect 14 common thoracic diseases</w:t>
      </w:r>
    </w:p>
    <w:p w14:paraId="4BD9D699" w14:textId="77777777" w:rsidR="00015718" w:rsidRPr="00015718" w:rsidRDefault="00015718" w:rsidP="00015718">
      <w:pPr>
        <w:spacing w:line="480" w:lineRule="auto"/>
        <w:jc w:val="center"/>
        <w:rPr>
          <w:sz w:val="32"/>
          <w:szCs w:val="32"/>
        </w:rPr>
      </w:pPr>
      <w:r w:rsidRPr="00015718">
        <w:rPr>
          <w:sz w:val="32"/>
          <w:szCs w:val="32"/>
        </w:rPr>
        <w:t>by</w:t>
      </w:r>
    </w:p>
    <w:p w14:paraId="4D36D6C3" w14:textId="6BD726D6" w:rsidR="00015718" w:rsidRPr="00341A43" w:rsidRDefault="00341A43" w:rsidP="00015718">
      <w:pPr>
        <w:spacing w:line="480" w:lineRule="auto"/>
        <w:jc w:val="center"/>
        <w:rPr>
          <w:sz w:val="32"/>
          <w:szCs w:val="32"/>
          <w:lang w:val="vi-VN"/>
        </w:rPr>
      </w:pPr>
      <w:r>
        <w:rPr>
          <w:sz w:val="32"/>
          <w:szCs w:val="32"/>
          <w:lang w:val="vi-VN"/>
        </w:rPr>
        <w:t>Đạt Quang Trần</w:t>
      </w:r>
    </w:p>
    <w:p w14:paraId="22153FD3" w14:textId="77777777" w:rsidR="00015718" w:rsidRPr="00015718" w:rsidRDefault="00015718" w:rsidP="00800655">
      <w:pPr>
        <w:spacing w:line="480" w:lineRule="auto"/>
        <w:rPr>
          <w:sz w:val="32"/>
          <w:szCs w:val="32"/>
          <w:lang w:val="vi-VN"/>
        </w:rPr>
      </w:pPr>
    </w:p>
    <w:p w14:paraId="7B8925C5" w14:textId="77777777" w:rsidR="00015718" w:rsidRPr="00680754" w:rsidRDefault="00015718" w:rsidP="00015718">
      <w:pPr>
        <w:autoSpaceDE w:val="0"/>
        <w:autoSpaceDN w:val="0"/>
        <w:adjustRightInd w:val="0"/>
        <w:jc w:val="center"/>
        <w:rPr>
          <w:color w:val="000000"/>
          <w:sz w:val="28"/>
          <w:szCs w:val="28"/>
        </w:rPr>
      </w:pPr>
      <w:r w:rsidRPr="00680754">
        <w:rPr>
          <w:color w:val="000000"/>
          <w:sz w:val="28"/>
          <w:szCs w:val="28"/>
        </w:rPr>
        <w:t>A thesis submitted to the Biomedical Engineering Department in partial fulfillment of the requirements for the degree of Engineer</w:t>
      </w:r>
    </w:p>
    <w:p w14:paraId="290D3A7A" w14:textId="39990155" w:rsidR="00015718" w:rsidRDefault="00015718" w:rsidP="00015718">
      <w:pPr>
        <w:spacing w:line="480" w:lineRule="auto"/>
        <w:rPr>
          <w:szCs w:val="20"/>
        </w:rPr>
      </w:pPr>
    </w:p>
    <w:p w14:paraId="30EC7F84" w14:textId="2E98D331" w:rsidR="00015718" w:rsidRDefault="00015718" w:rsidP="00015718">
      <w:pPr>
        <w:spacing w:line="480" w:lineRule="auto"/>
        <w:rPr>
          <w:szCs w:val="20"/>
        </w:rPr>
      </w:pPr>
    </w:p>
    <w:p w14:paraId="2392F390" w14:textId="2BAB2D1A" w:rsidR="00015718" w:rsidRPr="00680754" w:rsidRDefault="00015718" w:rsidP="00015718">
      <w:pPr>
        <w:autoSpaceDE w:val="0"/>
        <w:autoSpaceDN w:val="0"/>
        <w:adjustRightInd w:val="0"/>
        <w:jc w:val="center"/>
        <w:rPr>
          <w:color w:val="000000"/>
          <w:sz w:val="28"/>
          <w:szCs w:val="28"/>
        </w:rPr>
      </w:pPr>
      <w:r w:rsidRPr="00680754">
        <w:rPr>
          <w:color w:val="000000"/>
          <w:sz w:val="28"/>
          <w:szCs w:val="28"/>
        </w:rPr>
        <w:t>Ho</w:t>
      </w:r>
      <w:r>
        <w:rPr>
          <w:color w:val="000000"/>
          <w:sz w:val="28"/>
          <w:szCs w:val="28"/>
        </w:rPr>
        <w:t xml:space="preserve"> </w:t>
      </w:r>
      <w:r w:rsidRPr="00680754">
        <w:rPr>
          <w:color w:val="000000"/>
          <w:sz w:val="28"/>
          <w:szCs w:val="28"/>
        </w:rPr>
        <w:t>Chi</w:t>
      </w:r>
      <w:r>
        <w:rPr>
          <w:color w:val="000000"/>
          <w:sz w:val="28"/>
          <w:szCs w:val="28"/>
        </w:rPr>
        <w:t xml:space="preserve"> </w:t>
      </w:r>
      <w:r w:rsidRPr="00680754">
        <w:rPr>
          <w:color w:val="000000"/>
          <w:sz w:val="28"/>
          <w:szCs w:val="28"/>
        </w:rPr>
        <w:t>Minh city, Vietnam</w:t>
      </w:r>
    </w:p>
    <w:p w14:paraId="24B1C745" w14:textId="6A20878D" w:rsidR="00015718" w:rsidRDefault="00015718" w:rsidP="00015718">
      <w:pPr>
        <w:autoSpaceDE w:val="0"/>
        <w:autoSpaceDN w:val="0"/>
        <w:adjustRightInd w:val="0"/>
        <w:jc w:val="center"/>
        <w:rPr>
          <w:color w:val="000000"/>
          <w:sz w:val="28"/>
          <w:szCs w:val="28"/>
        </w:rPr>
      </w:pPr>
      <w:r>
        <w:rPr>
          <w:color w:val="000000"/>
          <w:sz w:val="28"/>
          <w:szCs w:val="28"/>
        </w:rPr>
        <w:t>Feb</w:t>
      </w:r>
      <w:r w:rsidRPr="00680754">
        <w:rPr>
          <w:color w:val="000000"/>
          <w:sz w:val="28"/>
          <w:szCs w:val="28"/>
        </w:rPr>
        <w:t>-</w:t>
      </w:r>
      <w:r>
        <w:rPr>
          <w:color w:val="000000"/>
          <w:sz w:val="28"/>
          <w:szCs w:val="28"/>
        </w:rPr>
        <w:t>2019</w:t>
      </w:r>
    </w:p>
    <w:p w14:paraId="5423BF63" w14:textId="578F04A3" w:rsidR="006D610D" w:rsidRPr="00015718" w:rsidRDefault="006D610D" w:rsidP="00015718">
      <w:pPr>
        <w:autoSpaceDE w:val="0"/>
        <w:autoSpaceDN w:val="0"/>
        <w:adjustRightInd w:val="0"/>
        <w:rPr>
          <w:color w:val="000000"/>
          <w:sz w:val="28"/>
          <w:szCs w:val="28"/>
        </w:rPr>
      </w:pPr>
      <w:r w:rsidRPr="00085C08">
        <w:rPr>
          <w:color w:val="000000"/>
          <w:szCs w:val="20"/>
        </w:rPr>
        <w:br w:type="page"/>
      </w:r>
    </w:p>
    <w:p w14:paraId="154A877C" w14:textId="1B4C76B4" w:rsidR="0086796F" w:rsidRDefault="0086796F" w:rsidP="00F4311E">
      <w:pPr>
        <w:spacing w:line="480" w:lineRule="auto"/>
        <w:rPr>
          <w:rFonts w:eastAsiaTheme="minorEastAsia"/>
          <w:b/>
          <w:sz w:val="32"/>
          <w:szCs w:val="32"/>
          <w:lang w:eastAsia="en-US"/>
        </w:rPr>
      </w:pPr>
    </w:p>
    <w:p w14:paraId="340E5D9C" w14:textId="74276C37" w:rsidR="00EB4371" w:rsidRDefault="0086796F" w:rsidP="00642A8F">
      <w:pPr>
        <w:spacing w:line="480" w:lineRule="auto"/>
        <w:jc w:val="center"/>
        <w:rPr>
          <w:rFonts w:eastAsiaTheme="minorEastAsia"/>
          <w:b/>
          <w:sz w:val="32"/>
          <w:szCs w:val="32"/>
          <w:lang w:eastAsia="en-US"/>
        </w:rPr>
      </w:pPr>
      <w:r w:rsidRPr="00015718">
        <w:rPr>
          <w:rFonts w:eastAsiaTheme="minorEastAsia"/>
          <w:b/>
          <w:sz w:val="32"/>
          <w:szCs w:val="32"/>
          <w:lang w:eastAsia="en-US"/>
        </w:rPr>
        <w:t xml:space="preserve">Radiologist-Level </w:t>
      </w:r>
      <w:r w:rsidR="00917C31">
        <w:rPr>
          <w:rFonts w:eastAsiaTheme="minorEastAsia"/>
          <w:b/>
          <w:sz w:val="32"/>
          <w:szCs w:val="32"/>
          <w:lang w:eastAsia="en-US"/>
        </w:rPr>
        <w:t>Computer-aided</w:t>
      </w:r>
      <w:r w:rsidRPr="00015718">
        <w:rPr>
          <w:rFonts w:eastAsiaTheme="minorEastAsia"/>
          <w:b/>
          <w:sz w:val="32"/>
          <w:szCs w:val="32"/>
          <w:lang w:eastAsia="en-US"/>
        </w:rPr>
        <w:t xml:space="preserve"> </w:t>
      </w:r>
      <w:r w:rsidR="005B074D">
        <w:rPr>
          <w:rFonts w:eastAsiaTheme="minorEastAsia"/>
          <w:b/>
          <w:sz w:val="32"/>
          <w:szCs w:val="32"/>
          <w:lang w:eastAsia="en-US"/>
        </w:rPr>
        <w:t>Detection</w:t>
      </w:r>
      <w:r w:rsidRPr="00015718">
        <w:rPr>
          <w:rFonts w:eastAsiaTheme="minorEastAsia"/>
          <w:b/>
          <w:sz w:val="32"/>
          <w:szCs w:val="32"/>
          <w:lang w:eastAsia="en-US"/>
        </w:rPr>
        <w:t xml:space="preserve"> to detect 14 common thoracic diseases</w:t>
      </w:r>
    </w:p>
    <w:p w14:paraId="19250039" w14:textId="77777777" w:rsidR="00642A8F" w:rsidRPr="00642A8F" w:rsidRDefault="00642A8F" w:rsidP="00445290">
      <w:pPr>
        <w:spacing w:line="480" w:lineRule="auto"/>
      </w:pPr>
    </w:p>
    <w:p w14:paraId="02F7716A" w14:textId="34E4719F" w:rsidR="00642A8F" w:rsidRPr="00642A8F" w:rsidRDefault="00642A8F" w:rsidP="00642A8F">
      <w:pPr>
        <w:autoSpaceDE w:val="0"/>
        <w:autoSpaceDN w:val="0"/>
        <w:adjustRightInd w:val="0"/>
        <w:ind w:left="3600"/>
        <w:jc w:val="right"/>
        <w:rPr>
          <w:color w:val="000000"/>
        </w:rPr>
      </w:pPr>
      <w:r w:rsidRPr="00642A8F">
        <w:rPr>
          <w:color w:val="000000"/>
        </w:rPr>
        <w:t xml:space="preserve">APPROVED BY: ________________________________ , </w:t>
      </w:r>
      <w:r w:rsidRPr="00642A8F">
        <w:rPr>
          <w:color w:val="000000"/>
        </w:rPr>
        <w:br/>
        <w:t xml:space="preserve">Chair </w:t>
      </w:r>
      <w:r w:rsidRPr="00642A8F">
        <w:rPr>
          <w:color w:val="000000"/>
        </w:rPr>
        <w:br/>
      </w:r>
      <w:r w:rsidR="00341A43">
        <w:rPr>
          <w:color w:val="000000"/>
        </w:rPr>
        <w:t>Võ</w:t>
      </w:r>
      <w:r w:rsidR="00341A43">
        <w:rPr>
          <w:color w:val="000000"/>
          <w:lang w:val="vi-VN"/>
        </w:rPr>
        <w:t xml:space="preserve"> Văn Tới</w:t>
      </w:r>
      <w:r w:rsidRPr="00642A8F">
        <w:rPr>
          <w:color w:val="000000"/>
        </w:rPr>
        <w:t xml:space="preserve"> </w:t>
      </w:r>
    </w:p>
    <w:p w14:paraId="046A4F18" w14:textId="72B50884" w:rsidR="00642A8F" w:rsidRPr="00454A31" w:rsidRDefault="00642A8F" w:rsidP="00642A8F">
      <w:pPr>
        <w:autoSpaceDE w:val="0"/>
        <w:autoSpaceDN w:val="0"/>
        <w:adjustRightInd w:val="0"/>
        <w:ind w:left="3600"/>
        <w:jc w:val="right"/>
        <w:rPr>
          <w:color w:val="000000"/>
          <w:lang w:val="vi-VN"/>
        </w:rPr>
      </w:pPr>
      <w:r w:rsidRPr="00642A8F">
        <w:rPr>
          <w:color w:val="000000"/>
        </w:rPr>
        <w:t xml:space="preserve">________________________________ </w:t>
      </w:r>
      <w:r w:rsidRPr="00642A8F">
        <w:rPr>
          <w:color w:val="000000"/>
        </w:rPr>
        <w:br/>
      </w:r>
      <w:r w:rsidR="00454A31">
        <w:rPr>
          <w:color w:val="000000"/>
          <w:lang w:val="vi-VN"/>
        </w:rPr>
        <w:t>Ngô Thanh Hoàn</w:t>
      </w:r>
    </w:p>
    <w:p w14:paraId="42D61306" w14:textId="4B26EA2C" w:rsidR="00642A8F" w:rsidRPr="00642A8F" w:rsidRDefault="00642A8F" w:rsidP="00642A8F">
      <w:pPr>
        <w:autoSpaceDE w:val="0"/>
        <w:autoSpaceDN w:val="0"/>
        <w:adjustRightInd w:val="0"/>
        <w:ind w:left="3600"/>
        <w:jc w:val="right"/>
        <w:rPr>
          <w:color w:val="000000"/>
        </w:rPr>
      </w:pPr>
      <w:r w:rsidRPr="00642A8F">
        <w:rPr>
          <w:color w:val="000000"/>
        </w:rPr>
        <w:t xml:space="preserve">________________________________ </w:t>
      </w:r>
      <w:r w:rsidRPr="00642A8F">
        <w:rPr>
          <w:color w:val="000000"/>
        </w:rPr>
        <w:br/>
      </w:r>
      <w:r w:rsidR="00454A31">
        <w:rPr>
          <w:color w:val="000000"/>
        </w:rPr>
        <w:t>Phạm</w:t>
      </w:r>
      <w:r w:rsidR="00454A31">
        <w:rPr>
          <w:color w:val="000000"/>
          <w:lang w:val="vi-VN"/>
        </w:rPr>
        <w:t xml:space="preserve"> Thị Thu Hiền</w:t>
      </w:r>
      <w:r w:rsidRPr="00642A8F">
        <w:rPr>
          <w:color w:val="000000"/>
        </w:rPr>
        <w:t xml:space="preserve"> </w:t>
      </w:r>
    </w:p>
    <w:p w14:paraId="2A245975" w14:textId="3883D4E1" w:rsidR="00642A8F" w:rsidRPr="00642A8F" w:rsidRDefault="00642A8F" w:rsidP="00642A8F">
      <w:pPr>
        <w:autoSpaceDE w:val="0"/>
        <w:autoSpaceDN w:val="0"/>
        <w:adjustRightInd w:val="0"/>
        <w:ind w:left="3600"/>
        <w:jc w:val="right"/>
        <w:rPr>
          <w:color w:val="000000"/>
        </w:rPr>
      </w:pPr>
      <w:r w:rsidRPr="00642A8F">
        <w:rPr>
          <w:color w:val="000000"/>
        </w:rPr>
        <w:t xml:space="preserve">________________________________ </w:t>
      </w:r>
      <w:r w:rsidRPr="00642A8F">
        <w:rPr>
          <w:color w:val="000000"/>
        </w:rPr>
        <w:br/>
      </w:r>
      <w:r w:rsidR="00454A31">
        <w:rPr>
          <w:color w:val="000000"/>
        </w:rPr>
        <w:t>Nguyễn</w:t>
      </w:r>
      <w:r w:rsidR="00454A31">
        <w:rPr>
          <w:color w:val="000000"/>
          <w:lang w:val="vi-VN"/>
        </w:rPr>
        <w:t xml:space="preserve"> Lê Thanh An</w:t>
      </w:r>
      <w:r w:rsidRPr="00642A8F">
        <w:rPr>
          <w:color w:val="000000"/>
        </w:rPr>
        <w:t xml:space="preserve"> </w:t>
      </w:r>
    </w:p>
    <w:p w14:paraId="4B393947" w14:textId="6E188D48" w:rsidR="00642A8F" w:rsidRPr="00642A8F" w:rsidRDefault="00642A8F" w:rsidP="00642A8F">
      <w:pPr>
        <w:autoSpaceDE w:val="0"/>
        <w:autoSpaceDN w:val="0"/>
        <w:adjustRightInd w:val="0"/>
        <w:ind w:left="3600"/>
        <w:jc w:val="right"/>
        <w:rPr>
          <w:color w:val="000000"/>
        </w:rPr>
      </w:pPr>
      <w:r w:rsidRPr="00642A8F">
        <w:rPr>
          <w:color w:val="000000"/>
        </w:rPr>
        <w:t xml:space="preserve">________________________________ </w:t>
      </w:r>
      <w:r w:rsidRPr="00642A8F">
        <w:rPr>
          <w:color w:val="000000"/>
        </w:rPr>
        <w:br/>
      </w:r>
      <w:r w:rsidR="00454A31">
        <w:rPr>
          <w:color w:val="000000"/>
        </w:rPr>
        <w:t>Lê</w:t>
      </w:r>
      <w:r w:rsidR="00454A31">
        <w:rPr>
          <w:color w:val="000000"/>
          <w:lang w:val="vi-VN"/>
        </w:rPr>
        <w:t xml:space="preserve"> Thị Anh Thơ</w:t>
      </w:r>
      <w:r w:rsidRPr="00642A8F">
        <w:rPr>
          <w:color w:val="000000"/>
        </w:rPr>
        <w:t xml:space="preserve"> </w:t>
      </w:r>
    </w:p>
    <w:p w14:paraId="5AB688A8" w14:textId="7AEB9007" w:rsidR="00EB4371" w:rsidRPr="00642A8F" w:rsidRDefault="00642A8F" w:rsidP="00642A8F">
      <w:pPr>
        <w:autoSpaceDE w:val="0"/>
        <w:autoSpaceDN w:val="0"/>
        <w:adjustRightInd w:val="0"/>
        <w:ind w:left="3600"/>
        <w:jc w:val="right"/>
        <w:rPr>
          <w:color w:val="000000"/>
        </w:rPr>
      </w:pPr>
      <w:r w:rsidRPr="00642A8F">
        <w:rPr>
          <w:color w:val="000000"/>
        </w:rPr>
        <w:t xml:space="preserve">THESIS COMMITTEE </w:t>
      </w:r>
      <w:r w:rsidRPr="00642A8F">
        <w:rPr>
          <w:color w:val="000000"/>
        </w:rPr>
        <w:br/>
        <w:t xml:space="preserve">(Whichever applies) </w:t>
      </w:r>
    </w:p>
    <w:p w14:paraId="70213F91" w14:textId="008DCB22" w:rsidR="00EB4371" w:rsidRPr="00085C08" w:rsidRDefault="00EB4371" w:rsidP="006E2759">
      <w:pPr>
        <w:spacing w:line="480" w:lineRule="auto"/>
        <w:rPr>
          <w:bCs/>
          <w:iCs/>
          <w:szCs w:val="20"/>
        </w:rPr>
      </w:pPr>
      <w:r w:rsidRPr="00085C08">
        <w:rPr>
          <w:szCs w:val="20"/>
        </w:rPr>
        <w:br w:type="page"/>
      </w:r>
    </w:p>
    <w:p w14:paraId="0AD11986" w14:textId="12CCE3C1" w:rsidR="0060458E" w:rsidRPr="00085C08" w:rsidRDefault="00B90956" w:rsidP="0060458E">
      <w:pPr>
        <w:pStyle w:val="NoSpacing"/>
      </w:pPr>
      <w:r w:rsidRPr="00085C08">
        <w:lastRenderedPageBreak/>
        <w:t>ACKNOWLEDGMENTS</w:t>
      </w:r>
    </w:p>
    <w:p w14:paraId="6C846AD2" w14:textId="30FAD4E1" w:rsidR="00B90956" w:rsidRPr="00085C08" w:rsidRDefault="00B90956" w:rsidP="0060458E">
      <w:r w:rsidRPr="00085C08">
        <w:t xml:space="preserve">Firstly, I would like to express my sincere gratitude to my advisor </w:t>
      </w:r>
      <w:r w:rsidR="005D4AD1" w:rsidRPr="00085C08">
        <w:t>Ph</w:t>
      </w:r>
      <w:r w:rsidR="00496BCA">
        <w:rPr>
          <w:lang w:val="vi-VN"/>
        </w:rPr>
        <w:t>.</w:t>
      </w:r>
      <w:r w:rsidR="005D4AD1" w:rsidRPr="00085C08">
        <w:t>D</w:t>
      </w:r>
      <w:r w:rsidRPr="00085C08">
        <w:t>. Ph</w:t>
      </w:r>
      <w:r w:rsidR="00332DCF">
        <w:t>ạm</w:t>
      </w:r>
      <w:r w:rsidR="00332DCF">
        <w:rPr>
          <w:lang w:val="vi-VN"/>
        </w:rPr>
        <w:t xml:space="preserve"> Thị Thu Hiền</w:t>
      </w:r>
      <w:r w:rsidRPr="00085C08">
        <w:t xml:space="preserve"> for </w:t>
      </w:r>
      <w:r w:rsidR="005D3FA3">
        <w:t>her</w:t>
      </w:r>
      <w:r w:rsidRPr="00085C08">
        <w:t xml:space="preserve"> continuous support of my study and related research, for her patience, motivation, and immense knowledge. Her guidance helped me in all the time of research and writing of this thesis. I could not have imagined having a better advisor and mentor for my undergraduate study.</w:t>
      </w:r>
    </w:p>
    <w:p w14:paraId="111BF728" w14:textId="2DCA8703" w:rsidR="005D4AD1" w:rsidRPr="00085C08" w:rsidRDefault="00B90956" w:rsidP="0060458E">
      <w:r w:rsidRPr="00085C08">
        <w:t xml:space="preserve">My sincere thanks also </w:t>
      </w:r>
      <w:r w:rsidR="00C118B9" w:rsidRPr="00085C08">
        <w:t>go</w:t>
      </w:r>
      <w:r w:rsidRPr="00085C08">
        <w:t xml:space="preserve"> to</w:t>
      </w:r>
      <w:r w:rsidR="00FD5FE0">
        <w:rPr>
          <w:lang w:val="vi-VN"/>
        </w:rPr>
        <w:t xml:space="preserve"> </w:t>
      </w:r>
      <w:r w:rsidR="00332DCF">
        <w:t>Tuấn</w:t>
      </w:r>
      <w:r w:rsidR="00332DCF">
        <w:rPr>
          <w:lang w:val="vi-VN"/>
        </w:rPr>
        <w:t xml:space="preserve"> Huệ</w:t>
      </w:r>
      <w:r w:rsidRPr="00085C08">
        <w:t xml:space="preserve"> Thi and his team in EyeQ, who provided me an opportunity to join their team and gave access to the laboratory and research facilities. Without th</w:t>
      </w:r>
      <w:r w:rsidR="00FD5FE0">
        <w:t>eir</w:t>
      </w:r>
      <w:r w:rsidRPr="00085C08">
        <w:t xml:space="preserve"> precious support</w:t>
      </w:r>
      <w:r w:rsidR="00FD5FE0">
        <w:rPr>
          <w:lang w:val="vi-VN"/>
        </w:rPr>
        <w:t>,</w:t>
      </w:r>
      <w:r w:rsidRPr="00085C08">
        <w:t xml:space="preserve"> it would not be possible to conduct this research.</w:t>
      </w:r>
    </w:p>
    <w:p w14:paraId="591DA452" w14:textId="4D1083DD" w:rsidR="00B90956" w:rsidRPr="00085C08" w:rsidRDefault="00B90956" w:rsidP="0060458E">
      <w:r w:rsidRPr="00085C08">
        <w:t>Last but not the least, I would like to thank my family for supporting me spiritually throughout this thesis.</w:t>
      </w:r>
    </w:p>
    <w:p w14:paraId="0D1268DE" w14:textId="77777777" w:rsidR="00B90956" w:rsidRPr="00085C08" w:rsidRDefault="00B90956" w:rsidP="0060458E">
      <w:pPr>
        <w:pStyle w:val="TOC1"/>
      </w:pPr>
      <w:r w:rsidRPr="00085C08">
        <w:br w:type="page"/>
      </w:r>
    </w:p>
    <w:bookmarkStart w:id="0" w:name="_Toc3192999" w:displacedByCustomXml="next"/>
    <w:sdt>
      <w:sdtPr>
        <w:rPr>
          <w:rFonts w:eastAsia="Times New Roman" w:cs="Times New Roman"/>
          <w:b w:val="0"/>
          <w:color w:val="auto"/>
          <w:sz w:val="24"/>
          <w:szCs w:val="24"/>
        </w:rPr>
        <w:id w:val="282314830"/>
        <w:docPartObj>
          <w:docPartGallery w:val="Table of Contents"/>
          <w:docPartUnique/>
        </w:docPartObj>
      </w:sdtPr>
      <w:sdtEndPr>
        <w:rPr>
          <w:bCs/>
          <w:noProof/>
        </w:rPr>
      </w:sdtEndPr>
      <w:sdtContent>
        <w:p w14:paraId="76DC08F1" w14:textId="0CC2BC57" w:rsidR="0035745B" w:rsidRPr="00D72651" w:rsidRDefault="0035745B" w:rsidP="006C1F46">
          <w:pPr>
            <w:pStyle w:val="Heading1"/>
            <w:numPr>
              <w:ilvl w:val="0"/>
              <w:numId w:val="0"/>
            </w:numPr>
            <w:ind w:left="288"/>
          </w:pPr>
          <w:r w:rsidRPr="00D72651">
            <w:t>T</w:t>
          </w:r>
          <w:r w:rsidR="00D72651">
            <w:t>ABLE OF CONTENTS</w:t>
          </w:r>
          <w:bookmarkEnd w:id="0"/>
        </w:p>
        <w:p w14:paraId="440A67CC" w14:textId="36171EDF" w:rsidR="00166471" w:rsidRDefault="0035745B">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192999" w:history="1">
            <w:r w:rsidR="00166471" w:rsidRPr="00B8790C">
              <w:rPr>
                <w:rStyle w:val="Hyperlink"/>
                <w:noProof/>
              </w:rPr>
              <w:t>TABLE OF CONTENTS</w:t>
            </w:r>
            <w:r w:rsidR="00166471">
              <w:rPr>
                <w:noProof/>
                <w:webHidden/>
              </w:rPr>
              <w:tab/>
            </w:r>
            <w:r w:rsidR="00166471">
              <w:rPr>
                <w:noProof/>
                <w:webHidden/>
              </w:rPr>
              <w:fldChar w:fldCharType="begin"/>
            </w:r>
            <w:r w:rsidR="00166471">
              <w:rPr>
                <w:noProof/>
                <w:webHidden/>
              </w:rPr>
              <w:instrText xml:space="preserve"> PAGEREF _Toc3192999 \h </w:instrText>
            </w:r>
            <w:r w:rsidR="00166471">
              <w:rPr>
                <w:noProof/>
                <w:webHidden/>
              </w:rPr>
            </w:r>
            <w:r w:rsidR="00166471">
              <w:rPr>
                <w:noProof/>
                <w:webHidden/>
              </w:rPr>
              <w:fldChar w:fldCharType="separate"/>
            </w:r>
            <w:r w:rsidR="00166471">
              <w:rPr>
                <w:noProof/>
                <w:webHidden/>
              </w:rPr>
              <w:t>iv</w:t>
            </w:r>
            <w:r w:rsidR="00166471">
              <w:rPr>
                <w:noProof/>
                <w:webHidden/>
              </w:rPr>
              <w:fldChar w:fldCharType="end"/>
            </w:r>
          </w:hyperlink>
        </w:p>
        <w:p w14:paraId="5E3CCC4F" w14:textId="3DF9A333" w:rsidR="00166471" w:rsidRDefault="005853B3">
          <w:pPr>
            <w:pStyle w:val="TOC1"/>
            <w:tabs>
              <w:tab w:val="right" w:leader="dot" w:pos="9350"/>
            </w:tabs>
            <w:rPr>
              <w:rFonts w:eastAsiaTheme="minorEastAsia" w:cstheme="minorBidi"/>
              <w:b w:val="0"/>
              <w:bCs w:val="0"/>
              <w:i w:val="0"/>
              <w:iCs w:val="0"/>
              <w:noProof/>
            </w:rPr>
          </w:pPr>
          <w:hyperlink w:anchor="_Toc3193000" w:history="1">
            <w:r w:rsidR="00166471" w:rsidRPr="00B8790C">
              <w:rPr>
                <w:rStyle w:val="Hyperlink"/>
                <w:noProof/>
              </w:rPr>
              <w:t>LIST OF TABLES</w:t>
            </w:r>
            <w:r w:rsidR="00166471">
              <w:rPr>
                <w:noProof/>
                <w:webHidden/>
              </w:rPr>
              <w:tab/>
            </w:r>
            <w:r w:rsidR="00166471">
              <w:rPr>
                <w:noProof/>
                <w:webHidden/>
              </w:rPr>
              <w:fldChar w:fldCharType="begin"/>
            </w:r>
            <w:r w:rsidR="00166471">
              <w:rPr>
                <w:noProof/>
                <w:webHidden/>
              </w:rPr>
              <w:instrText xml:space="preserve"> PAGEREF _Toc3193000 \h </w:instrText>
            </w:r>
            <w:r w:rsidR="00166471">
              <w:rPr>
                <w:noProof/>
                <w:webHidden/>
              </w:rPr>
            </w:r>
            <w:r w:rsidR="00166471">
              <w:rPr>
                <w:noProof/>
                <w:webHidden/>
              </w:rPr>
              <w:fldChar w:fldCharType="separate"/>
            </w:r>
            <w:r w:rsidR="00166471">
              <w:rPr>
                <w:noProof/>
                <w:webHidden/>
              </w:rPr>
              <w:t>vi</w:t>
            </w:r>
            <w:r w:rsidR="00166471">
              <w:rPr>
                <w:noProof/>
                <w:webHidden/>
              </w:rPr>
              <w:fldChar w:fldCharType="end"/>
            </w:r>
          </w:hyperlink>
        </w:p>
        <w:p w14:paraId="5D76CC50" w14:textId="70FB7F4B" w:rsidR="00166471" w:rsidRDefault="005853B3">
          <w:pPr>
            <w:pStyle w:val="TOC1"/>
            <w:tabs>
              <w:tab w:val="right" w:leader="dot" w:pos="9350"/>
            </w:tabs>
            <w:rPr>
              <w:rFonts w:eastAsiaTheme="minorEastAsia" w:cstheme="minorBidi"/>
              <w:b w:val="0"/>
              <w:bCs w:val="0"/>
              <w:i w:val="0"/>
              <w:iCs w:val="0"/>
              <w:noProof/>
            </w:rPr>
          </w:pPr>
          <w:hyperlink w:anchor="_Toc3193001" w:history="1">
            <w:r w:rsidR="00166471" w:rsidRPr="00B8790C">
              <w:rPr>
                <w:rStyle w:val="Hyperlink"/>
                <w:noProof/>
              </w:rPr>
              <w:t>LIST OF FIGURES</w:t>
            </w:r>
            <w:r w:rsidR="00166471">
              <w:rPr>
                <w:noProof/>
                <w:webHidden/>
              </w:rPr>
              <w:tab/>
            </w:r>
            <w:r w:rsidR="00166471">
              <w:rPr>
                <w:noProof/>
                <w:webHidden/>
              </w:rPr>
              <w:fldChar w:fldCharType="begin"/>
            </w:r>
            <w:r w:rsidR="00166471">
              <w:rPr>
                <w:noProof/>
                <w:webHidden/>
              </w:rPr>
              <w:instrText xml:space="preserve"> PAGEREF _Toc3193001 \h </w:instrText>
            </w:r>
            <w:r w:rsidR="00166471">
              <w:rPr>
                <w:noProof/>
                <w:webHidden/>
              </w:rPr>
            </w:r>
            <w:r w:rsidR="00166471">
              <w:rPr>
                <w:noProof/>
                <w:webHidden/>
              </w:rPr>
              <w:fldChar w:fldCharType="separate"/>
            </w:r>
            <w:r w:rsidR="00166471">
              <w:rPr>
                <w:noProof/>
                <w:webHidden/>
              </w:rPr>
              <w:t>vii</w:t>
            </w:r>
            <w:r w:rsidR="00166471">
              <w:rPr>
                <w:noProof/>
                <w:webHidden/>
              </w:rPr>
              <w:fldChar w:fldCharType="end"/>
            </w:r>
          </w:hyperlink>
        </w:p>
        <w:p w14:paraId="3188FC32" w14:textId="59D2781F" w:rsidR="00166471" w:rsidRDefault="005853B3">
          <w:pPr>
            <w:pStyle w:val="TOC1"/>
            <w:tabs>
              <w:tab w:val="right" w:leader="dot" w:pos="9350"/>
            </w:tabs>
            <w:rPr>
              <w:rFonts w:eastAsiaTheme="minorEastAsia" w:cstheme="minorBidi"/>
              <w:b w:val="0"/>
              <w:bCs w:val="0"/>
              <w:i w:val="0"/>
              <w:iCs w:val="0"/>
              <w:noProof/>
            </w:rPr>
          </w:pPr>
          <w:hyperlink w:anchor="_Toc3193002" w:history="1">
            <w:r w:rsidR="00166471" w:rsidRPr="00B8790C">
              <w:rPr>
                <w:rStyle w:val="Hyperlink"/>
                <w:noProof/>
              </w:rPr>
              <w:t>Abstract</w:t>
            </w:r>
            <w:r w:rsidR="00166471">
              <w:rPr>
                <w:noProof/>
                <w:webHidden/>
              </w:rPr>
              <w:tab/>
            </w:r>
            <w:r w:rsidR="00166471">
              <w:rPr>
                <w:noProof/>
                <w:webHidden/>
              </w:rPr>
              <w:fldChar w:fldCharType="begin"/>
            </w:r>
            <w:r w:rsidR="00166471">
              <w:rPr>
                <w:noProof/>
                <w:webHidden/>
              </w:rPr>
              <w:instrText xml:space="preserve"> PAGEREF _Toc3193002 \h </w:instrText>
            </w:r>
            <w:r w:rsidR="00166471">
              <w:rPr>
                <w:noProof/>
                <w:webHidden/>
              </w:rPr>
            </w:r>
            <w:r w:rsidR="00166471">
              <w:rPr>
                <w:noProof/>
                <w:webHidden/>
              </w:rPr>
              <w:fldChar w:fldCharType="separate"/>
            </w:r>
            <w:r w:rsidR="00166471">
              <w:rPr>
                <w:noProof/>
                <w:webHidden/>
              </w:rPr>
              <w:t>1</w:t>
            </w:r>
            <w:r w:rsidR="00166471">
              <w:rPr>
                <w:noProof/>
                <w:webHidden/>
              </w:rPr>
              <w:fldChar w:fldCharType="end"/>
            </w:r>
          </w:hyperlink>
        </w:p>
        <w:p w14:paraId="6F3FC98D" w14:textId="0ADCC748" w:rsidR="00166471" w:rsidRDefault="005853B3">
          <w:pPr>
            <w:pStyle w:val="TOC1"/>
            <w:tabs>
              <w:tab w:val="right" w:leader="dot" w:pos="9350"/>
            </w:tabs>
            <w:rPr>
              <w:rFonts w:eastAsiaTheme="minorEastAsia" w:cstheme="minorBidi"/>
              <w:b w:val="0"/>
              <w:bCs w:val="0"/>
              <w:i w:val="0"/>
              <w:iCs w:val="0"/>
              <w:noProof/>
            </w:rPr>
          </w:pPr>
          <w:hyperlink w:anchor="_Toc3193003" w:history="1">
            <w:r w:rsidR="00166471" w:rsidRPr="00B8790C">
              <w:rPr>
                <w:rStyle w:val="Hyperlink"/>
                <w:noProof/>
              </w:rPr>
              <w:t>Chapter 1: Introduction</w:t>
            </w:r>
            <w:r w:rsidR="00166471">
              <w:rPr>
                <w:noProof/>
                <w:webHidden/>
              </w:rPr>
              <w:tab/>
            </w:r>
            <w:r w:rsidR="00166471">
              <w:rPr>
                <w:noProof/>
                <w:webHidden/>
              </w:rPr>
              <w:fldChar w:fldCharType="begin"/>
            </w:r>
            <w:r w:rsidR="00166471">
              <w:rPr>
                <w:noProof/>
                <w:webHidden/>
              </w:rPr>
              <w:instrText xml:space="preserve"> PAGEREF _Toc3193003 \h </w:instrText>
            </w:r>
            <w:r w:rsidR="00166471">
              <w:rPr>
                <w:noProof/>
                <w:webHidden/>
              </w:rPr>
            </w:r>
            <w:r w:rsidR="00166471">
              <w:rPr>
                <w:noProof/>
                <w:webHidden/>
              </w:rPr>
              <w:fldChar w:fldCharType="separate"/>
            </w:r>
            <w:r w:rsidR="00166471">
              <w:rPr>
                <w:noProof/>
                <w:webHidden/>
              </w:rPr>
              <w:t>2</w:t>
            </w:r>
            <w:r w:rsidR="00166471">
              <w:rPr>
                <w:noProof/>
                <w:webHidden/>
              </w:rPr>
              <w:fldChar w:fldCharType="end"/>
            </w:r>
          </w:hyperlink>
        </w:p>
        <w:p w14:paraId="7D2419AF" w14:textId="1C219285" w:rsidR="00166471" w:rsidRDefault="005853B3">
          <w:pPr>
            <w:pStyle w:val="TOC2"/>
            <w:tabs>
              <w:tab w:val="right" w:leader="dot" w:pos="9350"/>
            </w:tabs>
            <w:rPr>
              <w:rFonts w:eastAsiaTheme="minorEastAsia" w:cstheme="minorBidi"/>
              <w:b w:val="0"/>
              <w:bCs w:val="0"/>
              <w:noProof/>
              <w:sz w:val="24"/>
              <w:szCs w:val="24"/>
            </w:rPr>
          </w:pPr>
          <w:hyperlink w:anchor="_Toc3193004" w:history="1">
            <w:r w:rsidR="00166471" w:rsidRPr="00B8790C">
              <w:rPr>
                <w:rStyle w:val="Hyperlink"/>
                <w:noProof/>
              </w:rPr>
              <w:t>1. Problem statement</w:t>
            </w:r>
            <w:r w:rsidR="00166471">
              <w:rPr>
                <w:noProof/>
                <w:webHidden/>
              </w:rPr>
              <w:tab/>
            </w:r>
            <w:r w:rsidR="00166471">
              <w:rPr>
                <w:noProof/>
                <w:webHidden/>
              </w:rPr>
              <w:fldChar w:fldCharType="begin"/>
            </w:r>
            <w:r w:rsidR="00166471">
              <w:rPr>
                <w:noProof/>
                <w:webHidden/>
              </w:rPr>
              <w:instrText xml:space="preserve"> PAGEREF _Toc3193004 \h </w:instrText>
            </w:r>
            <w:r w:rsidR="00166471">
              <w:rPr>
                <w:noProof/>
                <w:webHidden/>
              </w:rPr>
            </w:r>
            <w:r w:rsidR="00166471">
              <w:rPr>
                <w:noProof/>
                <w:webHidden/>
              </w:rPr>
              <w:fldChar w:fldCharType="separate"/>
            </w:r>
            <w:r w:rsidR="00166471">
              <w:rPr>
                <w:noProof/>
                <w:webHidden/>
              </w:rPr>
              <w:t>2</w:t>
            </w:r>
            <w:r w:rsidR="00166471">
              <w:rPr>
                <w:noProof/>
                <w:webHidden/>
              </w:rPr>
              <w:fldChar w:fldCharType="end"/>
            </w:r>
          </w:hyperlink>
        </w:p>
        <w:p w14:paraId="6CFA4B54" w14:textId="1BC238B0" w:rsidR="00166471" w:rsidRDefault="005853B3">
          <w:pPr>
            <w:pStyle w:val="TOC2"/>
            <w:tabs>
              <w:tab w:val="right" w:leader="dot" w:pos="9350"/>
            </w:tabs>
            <w:rPr>
              <w:rFonts w:eastAsiaTheme="minorEastAsia" w:cstheme="minorBidi"/>
              <w:b w:val="0"/>
              <w:bCs w:val="0"/>
              <w:noProof/>
              <w:sz w:val="24"/>
              <w:szCs w:val="24"/>
            </w:rPr>
          </w:pPr>
          <w:hyperlink w:anchor="_Toc3193005" w:history="1">
            <w:r w:rsidR="00166471" w:rsidRPr="00B8790C">
              <w:rPr>
                <w:rStyle w:val="Hyperlink"/>
                <w:noProof/>
              </w:rPr>
              <w:t>2. Organization of Thesis</w:t>
            </w:r>
            <w:r w:rsidR="00166471">
              <w:rPr>
                <w:noProof/>
                <w:webHidden/>
              </w:rPr>
              <w:tab/>
            </w:r>
            <w:r w:rsidR="00166471">
              <w:rPr>
                <w:noProof/>
                <w:webHidden/>
              </w:rPr>
              <w:fldChar w:fldCharType="begin"/>
            </w:r>
            <w:r w:rsidR="00166471">
              <w:rPr>
                <w:noProof/>
                <w:webHidden/>
              </w:rPr>
              <w:instrText xml:space="preserve"> PAGEREF _Toc3193005 \h </w:instrText>
            </w:r>
            <w:r w:rsidR="00166471">
              <w:rPr>
                <w:noProof/>
                <w:webHidden/>
              </w:rPr>
            </w:r>
            <w:r w:rsidR="00166471">
              <w:rPr>
                <w:noProof/>
                <w:webHidden/>
              </w:rPr>
              <w:fldChar w:fldCharType="separate"/>
            </w:r>
            <w:r w:rsidR="00166471">
              <w:rPr>
                <w:noProof/>
                <w:webHidden/>
              </w:rPr>
              <w:t>3</w:t>
            </w:r>
            <w:r w:rsidR="00166471">
              <w:rPr>
                <w:noProof/>
                <w:webHidden/>
              </w:rPr>
              <w:fldChar w:fldCharType="end"/>
            </w:r>
          </w:hyperlink>
        </w:p>
        <w:p w14:paraId="5928BFFD" w14:textId="545D6C07" w:rsidR="00166471" w:rsidRDefault="005853B3">
          <w:pPr>
            <w:pStyle w:val="TOC1"/>
            <w:tabs>
              <w:tab w:val="right" w:leader="dot" w:pos="9350"/>
            </w:tabs>
            <w:rPr>
              <w:rFonts w:eastAsiaTheme="minorEastAsia" w:cstheme="minorBidi"/>
              <w:b w:val="0"/>
              <w:bCs w:val="0"/>
              <w:i w:val="0"/>
              <w:iCs w:val="0"/>
              <w:noProof/>
            </w:rPr>
          </w:pPr>
          <w:hyperlink w:anchor="_Toc3193006" w:history="1">
            <w:r w:rsidR="00166471" w:rsidRPr="00B8790C">
              <w:rPr>
                <w:rStyle w:val="Hyperlink"/>
                <w:noProof/>
              </w:rPr>
              <w:t>Chapter 2: Literature Review</w:t>
            </w:r>
            <w:r w:rsidR="00166471">
              <w:rPr>
                <w:noProof/>
                <w:webHidden/>
              </w:rPr>
              <w:tab/>
            </w:r>
            <w:r w:rsidR="00166471">
              <w:rPr>
                <w:noProof/>
                <w:webHidden/>
              </w:rPr>
              <w:fldChar w:fldCharType="begin"/>
            </w:r>
            <w:r w:rsidR="00166471">
              <w:rPr>
                <w:noProof/>
                <w:webHidden/>
              </w:rPr>
              <w:instrText xml:space="preserve"> PAGEREF _Toc3193006 \h </w:instrText>
            </w:r>
            <w:r w:rsidR="00166471">
              <w:rPr>
                <w:noProof/>
                <w:webHidden/>
              </w:rPr>
            </w:r>
            <w:r w:rsidR="00166471">
              <w:rPr>
                <w:noProof/>
                <w:webHidden/>
              </w:rPr>
              <w:fldChar w:fldCharType="separate"/>
            </w:r>
            <w:r w:rsidR="00166471">
              <w:rPr>
                <w:noProof/>
                <w:webHidden/>
              </w:rPr>
              <w:t>4</w:t>
            </w:r>
            <w:r w:rsidR="00166471">
              <w:rPr>
                <w:noProof/>
                <w:webHidden/>
              </w:rPr>
              <w:fldChar w:fldCharType="end"/>
            </w:r>
          </w:hyperlink>
        </w:p>
        <w:p w14:paraId="0B5A2B19" w14:textId="10DEE85F" w:rsidR="00166471" w:rsidRDefault="005853B3">
          <w:pPr>
            <w:pStyle w:val="TOC1"/>
            <w:tabs>
              <w:tab w:val="right" w:leader="dot" w:pos="9350"/>
            </w:tabs>
            <w:rPr>
              <w:rFonts w:eastAsiaTheme="minorEastAsia" w:cstheme="minorBidi"/>
              <w:b w:val="0"/>
              <w:bCs w:val="0"/>
              <w:i w:val="0"/>
              <w:iCs w:val="0"/>
              <w:noProof/>
            </w:rPr>
          </w:pPr>
          <w:hyperlink w:anchor="_Toc3193007" w:history="1">
            <w:r w:rsidR="00166471" w:rsidRPr="00B8790C">
              <w:rPr>
                <w:rStyle w:val="Hyperlink"/>
                <w:noProof/>
              </w:rPr>
              <w:t>Chapter 3: Methodology</w:t>
            </w:r>
            <w:r w:rsidR="00166471">
              <w:rPr>
                <w:noProof/>
                <w:webHidden/>
              </w:rPr>
              <w:tab/>
            </w:r>
            <w:r w:rsidR="00166471">
              <w:rPr>
                <w:noProof/>
                <w:webHidden/>
              </w:rPr>
              <w:fldChar w:fldCharType="begin"/>
            </w:r>
            <w:r w:rsidR="00166471">
              <w:rPr>
                <w:noProof/>
                <w:webHidden/>
              </w:rPr>
              <w:instrText xml:space="preserve"> PAGEREF _Toc3193007 \h </w:instrText>
            </w:r>
            <w:r w:rsidR="00166471">
              <w:rPr>
                <w:noProof/>
                <w:webHidden/>
              </w:rPr>
            </w:r>
            <w:r w:rsidR="00166471">
              <w:rPr>
                <w:noProof/>
                <w:webHidden/>
              </w:rPr>
              <w:fldChar w:fldCharType="separate"/>
            </w:r>
            <w:r w:rsidR="00166471">
              <w:rPr>
                <w:noProof/>
                <w:webHidden/>
              </w:rPr>
              <w:t>6</w:t>
            </w:r>
            <w:r w:rsidR="00166471">
              <w:rPr>
                <w:noProof/>
                <w:webHidden/>
              </w:rPr>
              <w:fldChar w:fldCharType="end"/>
            </w:r>
          </w:hyperlink>
        </w:p>
        <w:p w14:paraId="1D341DEC" w14:textId="5BFF7DFC" w:rsidR="00166471" w:rsidRDefault="005853B3">
          <w:pPr>
            <w:pStyle w:val="TOC2"/>
            <w:tabs>
              <w:tab w:val="right" w:leader="dot" w:pos="9350"/>
            </w:tabs>
            <w:rPr>
              <w:rFonts w:eastAsiaTheme="minorEastAsia" w:cstheme="minorBidi"/>
              <w:b w:val="0"/>
              <w:bCs w:val="0"/>
              <w:noProof/>
              <w:sz w:val="24"/>
              <w:szCs w:val="24"/>
            </w:rPr>
          </w:pPr>
          <w:hyperlink w:anchor="_Toc3193008" w:history="1">
            <w:r w:rsidR="00166471" w:rsidRPr="00B8790C">
              <w:rPr>
                <w:rStyle w:val="Hyperlink"/>
                <w:noProof/>
              </w:rPr>
              <w:t>1. Overall architecture</w:t>
            </w:r>
            <w:r w:rsidR="00166471">
              <w:rPr>
                <w:noProof/>
                <w:webHidden/>
              </w:rPr>
              <w:tab/>
            </w:r>
            <w:r w:rsidR="00166471">
              <w:rPr>
                <w:noProof/>
                <w:webHidden/>
              </w:rPr>
              <w:fldChar w:fldCharType="begin"/>
            </w:r>
            <w:r w:rsidR="00166471">
              <w:rPr>
                <w:noProof/>
                <w:webHidden/>
              </w:rPr>
              <w:instrText xml:space="preserve"> PAGEREF _Toc3193008 \h </w:instrText>
            </w:r>
            <w:r w:rsidR="00166471">
              <w:rPr>
                <w:noProof/>
                <w:webHidden/>
              </w:rPr>
            </w:r>
            <w:r w:rsidR="00166471">
              <w:rPr>
                <w:noProof/>
                <w:webHidden/>
              </w:rPr>
              <w:fldChar w:fldCharType="separate"/>
            </w:r>
            <w:r w:rsidR="00166471">
              <w:rPr>
                <w:noProof/>
                <w:webHidden/>
              </w:rPr>
              <w:t>6</w:t>
            </w:r>
            <w:r w:rsidR="00166471">
              <w:rPr>
                <w:noProof/>
                <w:webHidden/>
              </w:rPr>
              <w:fldChar w:fldCharType="end"/>
            </w:r>
          </w:hyperlink>
        </w:p>
        <w:p w14:paraId="736CB748" w14:textId="0305E60E" w:rsidR="00166471" w:rsidRDefault="005853B3">
          <w:pPr>
            <w:pStyle w:val="TOC2"/>
            <w:tabs>
              <w:tab w:val="right" w:leader="dot" w:pos="9350"/>
            </w:tabs>
            <w:rPr>
              <w:rFonts w:eastAsiaTheme="minorEastAsia" w:cstheme="minorBidi"/>
              <w:b w:val="0"/>
              <w:bCs w:val="0"/>
              <w:noProof/>
              <w:sz w:val="24"/>
              <w:szCs w:val="24"/>
            </w:rPr>
          </w:pPr>
          <w:hyperlink w:anchor="_Toc3193009" w:history="1">
            <w:r w:rsidR="00166471" w:rsidRPr="00B8790C">
              <w:rPr>
                <w:rStyle w:val="Hyperlink"/>
                <w:noProof/>
              </w:rPr>
              <w:t>2. Dataset</w:t>
            </w:r>
            <w:r w:rsidR="00166471">
              <w:rPr>
                <w:noProof/>
                <w:webHidden/>
              </w:rPr>
              <w:tab/>
            </w:r>
            <w:r w:rsidR="00166471">
              <w:rPr>
                <w:noProof/>
                <w:webHidden/>
              </w:rPr>
              <w:fldChar w:fldCharType="begin"/>
            </w:r>
            <w:r w:rsidR="00166471">
              <w:rPr>
                <w:noProof/>
                <w:webHidden/>
              </w:rPr>
              <w:instrText xml:space="preserve"> PAGEREF _Toc3193009 \h </w:instrText>
            </w:r>
            <w:r w:rsidR="00166471">
              <w:rPr>
                <w:noProof/>
                <w:webHidden/>
              </w:rPr>
            </w:r>
            <w:r w:rsidR="00166471">
              <w:rPr>
                <w:noProof/>
                <w:webHidden/>
              </w:rPr>
              <w:fldChar w:fldCharType="separate"/>
            </w:r>
            <w:r w:rsidR="00166471">
              <w:rPr>
                <w:noProof/>
                <w:webHidden/>
              </w:rPr>
              <w:t>7</w:t>
            </w:r>
            <w:r w:rsidR="00166471">
              <w:rPr>
                <w:noProof/>
                <w:webHidden/>
              </w:rPr>
              <w:fldChar w:fldCharType="end"/>
            </w:r>
          </w:hyperlink>
        </w:p>
        <w:p w14:paraId="2CC0291D" w14:textId="57DF99A3" w:rsidR="00166471" w:rsidRDefault="005853B3">
          <w:pPr>
            <w:pStyle w:val="TOC2"/>
            <w:tabs>
              <w:tab w:val="right" w:leader="dot" w:pos="9350"/>
            </w:tabs>
            <w:rPr>
              <w:rFonts w:eastAsiaTheme="minorEastAsia" w:cstheme="minorBidi"/>
              <w:b w:val="0"/>
              <w:bCs w:val="0"/>
              <w:noProof/>
              <w:sz w:val="24"/>
              <w:szCs w:val="24"/>
            </w:rPr>
          </w:pPr>
          <w:hyperlink w:anchor="_Toc3193010" w:history="1">
            <w:r w:rsidR="00166471" w:rsidRPr="00B8790C">
              <w:rPr>
                <w:rStyle w:val="Hyperlink"/>
                <w:noProof/>
              </w:rPr>
              <w:t>3. Thorax Classification</w:t>
            </w:r>
            <w:r w:rsidR="00166471">
              <w:rPr>
                <w:noProof/>
                <w:webHidden/>
              </w:rPr>
              <w:tab/>
            </w:r>
            <w:r w:rsidR="00166471">
              <w:rPr>
                <w:noProof/>
                <w:webHidden/>
              </w:rPr>
              <w:fldChar w:fldCharType="begin"/>
            </w:r>
            <w:r w:rsidR="00166471">
              <w:rPr>
                <w:noProof/>
                <w:webHidden/>
              </w:rPr>
              <w:instrText xml:space="preserve"> PAGEREF _Toc3193010 \h </w:instrText>
            </w:r>
            <w:r w:rsidR="00166471">
              <w:rPr>
                <w:noProof/>
                <w:webHidden/>
              </w:rPr>
            </w:r>
            <w:r w:rsidR="00166471">
              <w:rPr>
                <w:noProof/>
                <w:webHidden/>
              </w:rPr>
              <w:fldChar w:fldCharType="separate"/>
            </w:r>
            <w:r w:rsidR="00166471">
              <w:rPr>
                <w:noProof/>
                <w:webHidden/>
              </w:rPr>
              <w:t>11</w:t>
            </w:r>
            <w:r w:rsidR="00166471">
              <w:rPr>
                <w:noProof/>
                <w:webHidden/>
              </w:rPr>
              <w:fldChar w:fldCharType="end"/>
            </w:r>
          </w:hyperlink>
        </w:p>
        <w:p w14:paraId="62F5FCFF" w14:textId="3EEC7FB3" w:rsidR="00166471" w:rsidRDefault="005853B3">
          <w:pPr>
            <w:pStyle w:val="TOC3"/>
            <w:tabs>
              <w:tab w:val="right" w:leader="dot" w:pos="9350"/>
            </w:tabs>
            <w:rPr>
              <w:rFonts w:eastAsiaTheme="minorEastAsia" w:cstheme="minorBidi"/>
              <w:noProof/>
              <w:sz w:val="24"/>
              <w:szCs w:val="24"/>
            </w:rPr>
          </w:pPr>
          <w:hyperlink w:anchor="_Toc3193011" w:history="1">
            <w:r w:rsidR="00166471" w:rsidRPr="00B8790C">
              <w:rPr>
                <w:rStyle w:val="Hyperlink"/>
                <w:noProof/>
              </w:rPr>
              <w:t>3.1: ResNet</w:t>
            </w:r>
            <w:r w:rsidR="00166471">
              <w:rPr>
                <w:noProof/>
                <w:webHidden/>
              </w:rPr>
              <w:tab/>
            </w:r>
            <w:r w:rsidR="00166471">
              <w:rPr>
                <w:noProof/>
                <w:webHidden/>
              </w:rPr>
              <w:fldChar w:fldCharType="begin"/>
            </w:r>
            <w:r w:rsidR="00166471">
              <w:rPr>
                <w:noProof/>
                <w:webHidden/>
              </w:rPr>
              <w:instrText xml:space="preserve"> PAGEREF _Toc3193011 \h </w:instrText>
            </w:r>
            <w:r w:rsidR="00166471">
              <w:rPr>
                <w:noProof/>
                <w:webHidden/>
              </w:rPr>
            </w:r>
            <w:r w:rsidR="00166471">
              <w:rPr>
                <w:noProof/>
                <w:webHidden/>
              </w:rPr>
              <w:fldChar w:fldCharType="separate"/>
            </w:r>
            <w:r w:rsidR="00166471">
              <w:rPr>
                <w:noProof/>
                <w:webHidden/>
              </w:rPr>
              <w:t>11</w:t>
            </w:r>
            <w:r w:rsidR="00166471">
              <w:rPr>
                <w:noProof/>
                <w:webHidden/>
              </w:rPr>
              <w:fldChar w:fldCharType="end"/>
            </w:r>
          </w:hyperlink>
        </w:p>
        <w:p w14:paraId="11F7BD13" w14:textId="7A3F81E1" w:rsidR="00166471" w:rsidRDefault="005853B3">
          <w:pPr>
            <w:pStyle w:val="TOC3"/>
            <w:tabs>
              <w:tab w:val="right" w:leader="dot" w:pos="9350"/>
            </w:tabs>
            <w:rPr>
              <w:rFonts w:eastAsiaTheme="minorEastAsia" w:cstheme="minorBidi"/>
              <w:noProof/>
              <w:sz w:val="24"/>
              <w:szCs w:val="24"/>
            </w:rPr>
          </w:pPr>
          <w:hyperlink w:anchor="_Toc3193012" w:history="1">
            <w:r w:rsidR="00166471" w:rsidRPr="00B8790C">
              <w:rPr>
                <w:rStyle w:val="Hyperlink"/>
                <w:noProof/>
              </w:rPr>
              <w:t>3.2: DenseNet</w:t>
            </w:r>
            <w:r w:rsidR="00166471">
              <w:rPr>
                <w:noProof/>
                <w:webHidden/>
              </w:rPr>
              <w:tab/>
            </w:r>
            <w:r w:rsidR="00166471">
              <w:rPr>
                <w:noProof/>
                <w:webHidden/>
              </w:rPr>
              <w:fldChar w:fldCharType="begin"/>
            </w:r>
            <w:r w:rsidR="00166471">
              <w:rPr>
                <w:noProof/>
                <w:webHidden/>
              </w:rPr>
              <w:instrText xml:space="preserve"> PAGEREF _Toc3193012 \h </w:instrText>
            </w:r>
            <w:r w:rsidR="00166471">
              <w:rPr>
                <w:noProof/>
                <w:webHidden/>
              </w:rPr>
            </w:r>
            <w:r w:rsidR="00166471">
              <w:rPr>
                <w:noProof/>
                <w:webHidden/>
              </w:rPr>
              <w:fldChar w:fldCharType="separate"/>
            </w:r>
            <w:r w:rsidR="00166471">
              <w:rPr>
                <w:noProof/>
                <w:webHidden/>
              </w:rPr>
              <w:t>15</w:t>
            </w:r>
            <w:r w:rsidR="00166471">
              <w:rPr>
                <w:noProof/>
                <w:webHidden/>
              </w:rPr>
              <w:fldChar w:fldCharType="end"/>
            </w:r>
          </w:hyperlink>
        </w:p>
        <w:p w14:paraId="681D2DBC" w14:textId="77E949B7" w:rsidR="00166471" w:rsidRDefault="005853B3">
          <w:pPr>
            <w:pStyle w:val="TOC2"/>
            <w:tabs>
              <w:tab w:val="right" w:leader="dot" w:pos="9350"/>
            </w:tabs>
            <w:rPr>
              <w:rFonts w:eastAsiaTheme="minorEastAsia" w:cstheme="minorBidi"/>
              <w:b w:val="0"/>
              <w:bCs w:val="0"/>
              <w:noProof/>
              <w:sz w:val="24"/>
              <w:szCs w:val="24"/>
            </w:rPr>
          </w:pPr>
          <w:hyperlink w:anchor="_Toc3193013" w:history="1">
            <w:r w:rsidR="00166471" w:rsidRPr="00B8790C">
              <w:rPr>
                <w:rStyle w:val="Hyperlink"/>
                <w:noProof/>
              </w:rPr>
              <w:t>4. Lung Segmentation</w:t>
            </w:r>
            <w:r w:rsidR="00166471">
              <w:rPr>
                <w:noProof/>
                <w:webHidden/>
              </w:rPr>
              <w:tab/>
            </w:r>
            <w:r w:rsidR="00166471">
              <w:rPr>
                <w:noProof/>
                <w:webHidden/>
              </w:rPr>
              <w:fldChar w:fldCharType="begin"/>
            </w:r>
            <w:r w:rsidR="00166471">
              <w:rPr>
                <w:noProof/>
                <w:webHidden/>
              </w:rPr>
              <w:instrText xml:space="preserve"> PAGEREF _Toc3193013 \h </w:instrText>
            </w:r>
            <w:r w:rsidR="00166471">
              <w:rPr>
                <w:noProof/>
                <w:webHidden/>
              </w:rPr>
            </w:r>
            <w:r w:rsidR="00166471">
              <w:rPr>
                <w:noProof/>
                <w:webHidden/>
              </w:rPr>
              <w:fldChar w:fldCharType="separate"/>
            </w:r>
            <w:r w:rsidR="00166471">
              <w:rPr>
                <w:noProof/>
                <w:webHidden/>
              </w:rPr>
              <w:t>18</w:t>
            </w:r>
            <w:r w:rsidR="00166471">
              <w:rPr>
                <w:noProof/>
                <w:webHidden/>
              </w:rPr>
              <w:fldChar w:fldCharType="end"/>
            </w:r>
          </w:hyperlink>
        </w:p>
        <w:p w14:paraId="4270691A" w14:textId="7578FFD6" w:rsidR="00166471" w:rsidRDefault="005853B3">
          <w:pPr>
            <w:pStyle w:val="TOC2"/>
            <w:tabs>
              <w:tab w:val="right" w:leader="dot" w:pos="9350"/>
            </w:tabs>
            <w:rPr>
              <w:rFonts w:eastAsiaTheme="minorEastAsia" w:cstheme="minorBidi"/>
              <w:b w:val="0"/>
              <w:bCs w:val="0"/>
              <w:noProof/>
              <w:sz w:val="24"/>
              <w:szCs w:val="24"/>
            </w:rPr>
          </w:pPr>
          <w:hyperlink w:anchor="_Toc3193014" w:history="1">
            <w:r w:rsidR="00166471" w:rsidRPr="00B8790C">
              <w:rPr>
                <w:rStyle w:val="Hyperlink"/>
                <w:noProof/>
              </w:rPr>
              <w:t>5. Loss Function</w:t>
            </w:r>
            <w:r w:rsidR="00166471">
              <w:rPr>
                <w:noProof/>
                <w:webHidden/>
              </w:rPr>
              <w:tab/>
            </w:r>
            <w:r w:rsidR="00166471">
              <w:rPr>
                <w:noProof/>
                <w:webHidden/>
              </w:rPr>
              <w:fldChar w:fldCharType="begin"/>
            </w:r>
            <w:r w:rsidR="00166471">
              <w:rPr>
                <w:noProof/>
                <w:webHidden/>
              </w:rPr>
              <w:instrText xml:space="preserve"> PAGEREF _Toc3193014 \h </w:instrText>
            </w:r>
            <w:r w:rsidR="00166471">
              <w:rPr>
                <w:noProof/>
                <w:webHidden/>
              </w:rPr>
            </w:r>
            <w:r w:rsidR="00166471">
              <w:rPr>
                <w:noProof/>
                <w:webHidden/>
              </w:rPr>
              <w:fldChar w:fldCharType="separate"/>
            </w:r>
            <w:r w:rsidR="00166471">
              <w:rPr>
                <w:noProof/>
                <w:webHidden/>
              </w:rPr>
              <w:t>20</w:t>
            </w:r>
            <w:r w:rsidR="00166471">
              <w:rPr>
                <w:noProof/>
                <w:webHidden/>
              </w:rPr>
              <w:fldChar w:fldCharType="end"/>
            </w:r>
          </w:hyperlink>
        </w:p>
        <w:p w14:paraId="6D7CE22F" w14:textId="372BFB16" w:rsidR="00166471" w:rsidRDefault="005853B3">
          <w:pPr>
            <w:pStyle w:val="TOC3"/>
            <w:tabs>
              <w:tab w:val="right" w:leader="dot" w:pos="9350"/>
            </w:tabs>
            <w:rPr>
              <w:rFonts w:eastAsiaTheme="minorEastAsia" w:cstheme="minorBidi"/>
              <w:noProof/>
              <w:sz w:val="24"/>
              <w:szCs w:val="24"/>
            </w:rPr>
          </w:pPr>
          <w:hyperlink w:anchor="_Toc3193015" w:history="1">
            <w:r w:rsidR="00166471" w:rsidRPr="00B8790C">
              <w:rPr>
                <w:rStyle w:val="Hyperlink"/>
                <w:noProof/>
              </w:rPr>
              <w:t>5.1: Lung Segmentation:</w:t>
            </w:r>
            <w:r w:rsidR="00166471">
              <w:rPr>
                <w:noProof/>
                <w:webHidden/>
              </w:rPr>
              <w:tab/>
            </w:r>
            <w:r w:rsidR="00166471">
              <w:rPr>
                <w:noProof/>
                <w:webHidden/>
              </w:rPr>
              <w:fldChar w:fldCharType="begin"/>
            </w:r>
            <w:r w:rsidR="00166471">
              <w:rPr>
                <w:noProof/>
                <w:webHidden/>
              </w:rPr>
              <w:instrText xml:space="preserve"> PAGEREF _Toc3193015 \h </w:instrText>
            </w:r>
            <w:r w:rsidR="00166471">
              <w:rPr>
                <w:noProof/>
                <w:webHidden/>
              </w:rPr>
            </w:r>
            <w:r w:rsidR="00166471">
              <w:rPr>
                <w:noProof/>
                <w:webHidden/>
              </w:rPr>
              <w:fldChar w:fldCharType="separate"/>
            </w:r>
            <w:r w:rsidR="00166471">
              <w:rPr>
                <w:noProof/>
                <w:webHidden/>
              </w:rPr>
              <w:t>20</w:t>
            </w:r>
            <w:r w:rsidR="00166471">
              <w:rPr>
                <w:noProof/>
                <w:webHidden/>
              </w:rPr>
              <w:fldChar w:fldCharType="end"/>
            </w:r>
          </w:hyperlink>
        </w:p>
        <w:p w14:paraId="6AFE19CF" w14:textId="1E00909F" w:rsidR="00166471" w:rsidRDefault="005853B3">
          <w:pPr>
            <w:pStyle w:val="TOC3"/>
            <w:tabs>
              <w:tab w:val="right" w:leader="dot" w:pos="9350"/>
            </w:tabs>
            <w:rPr>
              <w:rFonts w:eastAsiaTheme="minorEastAsia" w:cstheme="minorBidi"/>
              <w:noProof/>
              <w:sz w:val="24"/>
              <w:szCs w:val="24"/>
            </w:rPr>
          </w:pPr>
          <w:hyperlink w:anchor="_Toc3193016" w:history="1">
            <w:r w:rsidR="00166471" w:rsidRPr="00B8790C">
              <w:rPr>
                <w:rStyle w:val="Hyperlink"/>
                <w:noProof/>
              </w:rPr>
              <w:t>5.2: Thorax classification:</w:t>
            </w:r>
            <w:r w:rsidR="00166471">
              <w:rPr>
                <w:noProof/>
                <w:webHidden/>
              </w:rPr>
              <w:tab/>
            </w:r>
            <w:r w:rsidR="00166471">
              <w:rPr>
                <w:noProof/>
                <w:webHidden/>
              </w:rPr>
              <w:fldChar w:fldCharType="begin"/>
            </w:r>
            <w:r w:rsidR="00166471">
              <w:rPr>
                <w:noProof/>
                <w:webHidden/>
              </w:rPr>
              <w:instrText xml:space="preserve"> PAGEREF _Toc3193016 \h </w:instrText>
            </w:r>
            <w:r w:rsidR="00166471">
              <w:rPr>
                <w:noProof/>
                <w:webHidden/>
              </w:rPr>
            </w:r>
            <w:r w:rsidR="00166471">
              <w:rPr>
                <w:noProof/>
                <w:webHidden/>
              </w:rPr>
              <w:fldChar w:fldCharType="separate"/>
            </w:r>
            <w:r w:rsidR="00166471">
              <w:rPr>
                <w:noProof/>
                <w:webHidden/>
              </w:rPr>
              <w:t>20</w:t>
            </w:r>
            <w:r w:rsidR="00166471">
              <w:rPr>
                <w:noProof/>
                <w:webHidden/>
              </w:rPr>
              <w:fldChar w:fldCharType="end"/>
            </w:r>
          </w:hyperlink>
        </w:p>
        <w:p w14:paraId="31311A67" w14:textId="5F2A7ACF" w:rsidR="00166471" w:rsidRDefault="005853B3">
          <w:pPr>
            <w:pStyle w:val="TOC2"/>
            <w:tabs>
              <w:tab w:val="right" w:leader="dot" w:pos="9350"/>
            </w:tabs>
            <w:rPr>
              <w:rFonts w:eastAsiaTheme="minorEastAsia" w:cstheme="minorBidi"/>
              <w:b w:val="0"/>
              <w:bCs w:val="0"/>
              <w:noProof/>
              <w:sz w:val="24"/>
              <w:szCs w:val="24"/>
            </w:rPr>
          </w:pPr>
          <w:hyperlink w:anchor="_Toc3193017" w:history="1">
            <w:r w:rsidR="00166471" w:rsidRPr="00B8790C">
              <w:rPr>
                <w:rStyle w:val="Hyperlink"/>
                <w:noProof/>
              </w:rPr>
              <w:t>6. Learning rate finder</w:t>
            </w:r>
            <w:r w:rsidR="00166471">
              <w:rPr>
                <w:noProof/>
                <w:webHidden/>
              </w:rPr>
              <w:tab/>
            </w:r>
            <w:r w:rsidR="00166471">
              <w:rPr>
                <w:noProof/>
                <w:webHidden/>
              </w:rPr>
              <w:fldChar w:fldCharType="begin"/>
            </w:r>
            <w:r w:rsidR="00166471">
              <w:rPr>
                <w:noProof/>
                <w:webHidden/>
              </w:rPr>
              <w:instrText xml:space="preserve"> PAGEREF _Toc3193017 \h </w:instrText>
            </w:r>
            <w:r w:rsidR="00166471">
              <w:rPr>
                <w:noProof/>
                <w:webHidden/>
              </w:rPr>
            </w:r>
            <w:r w:rsidR="00166471">
              <w:rPr>
                <w:noProof/>
                <w:webHidden/>
              </w:rPr>
              <w:fldChar w:fldCharType="separate"/>
            </w:r>
            <w:r w:rsidR="00166471">
              <w:rPr>
                <w:noProof/>
                <w:webHidden/>
              </w:rPr>
              <w:t>21</w:t>
            </w:r>
            <w:r w:rsidR="00166471">
              <w:rPr>
                <w:noProof/>
                <w:webHidden/>
              </w:rPr>
              <w:fldChar w:fldCharType="end"/>
            </w:r>
          </w:hyperlink>
        </w:p>
        <w:p w14:paraId="43CEB32A" w14:textId="700FD963" w:rsidR="00166471" w:rsidRDefault="005853B3">
          <w:pPr>
            <w:pStyle w:val="TOC2"/>
            <w:tabs>
              <w:tab w:val="right" w:leader="dot" w:pos="9350"/>
            </w:tabs>
            <w:rPr>
              <w:rFonts w:eastAsiaTheme="minorEastAsia" w:cstheme="minorBidi"/>
              <w:b w:val="0"/>
              <w:bCs w:val="0"/>
              <w:noProof/>
              <w:sz w:val="24"/>
              <w:szCs w:val="24"/>
            </w:rPr>
          </w:pPr>
          <w:hyperlink w:anchor="_Toc3193018" w:history="1">
            <w:r w:rsidR="00166471" w:rsidRPr="00B8790C">
              <w:rPr>
                <w:rStyle w:val="Hyperlink"/>
                <w:noProof/>
              </w:rPr>
              <w:t>7. Training setting</w:t>
            </w:r>
            <w:r w:rsidR="00166471">
              <w:rPr>
                <w:noProof/>
                <w:webHidden/>
              </w:rPr>
              <w:tab/>
            </w:r>
            <w:r w:rsidR="00166471">
              <w:rPr>
                <w:noProof/>
                <w:webHidden/>
              </w:rPr>
              <w:fldChar w:fldCharType="begin"/>
            </w:r>
            <w:r w:rsidR="00166471">
              <w:rPr>
                <w:noProof/>
                <w:webHidden/>
              </w:rPr>
              <w:instrText xml:space="preserve"> PAGEREF _Toc3193018 \h </w:instrText>
            </w:r>
            <w:r w:rsidR="00166471">
              <w:rPr>
                <w:noProof/>
                <w:webHidden/>
              </w:rPr>
            </w:r>
            <w:r w:rsidR="00166471">
              <w:rPr>
                <w:noProof/>
                <w:webHidden/>
              </w:rPr>
              <w:fldChar w:fldCharType="separate"/>
            </w:r>
            <w:r w:rsidR="00166471">
              <w:rPr>
                <w:noProof/>
                <w:webHidden/>
              </w:rPr>
              <w:t>22</w:t>
            </w:r>
            <w:r w:rsidR="00166471">
              <w:rPr>
                <w:noProof/>
                <w:webHidden/>
              </w:rPr>
              <w:fldChar w:fldCharType="end"/>
            </w:r>
          </w:hyperlink>
        </w:p>
        <w:p w14:paraId="6BBC329D" w14:textId="5CF4CB39" w:rsidR="00166471" w:rsidRDefault="005853B3">
          <w:pPr>
            <w:pStyle w:val="TOC3"/>
            <w:tabs>
              <w:tab w:val="right" w:leader="dot" w:pos="9350"/>
            </w:tabs>
            <w:rPr>
              <w:rFonts w:eastAsiaTheme="minorEastAsia" w:cstheme="minorBidi"/>
              <w:noProof/>
              <w:sz w:val="24"/>
              <w:szCs w:val="24"/>
            </w:rPr>
          </w:pPr>
          <w:hyperlink w:anchor="_Toc3193019" w:history="1">
            <w:r w:rsidR="00166471" w:rsidRPr="00B8790C">
              <w:rPr>
                <w:rStyle w:val="Hyperlink"/>
                <w:noProof/>
              </w:rPr>
              <w:t>7.1: Lung Segmentation:</w:t>
            </w:r>
            <w:r w:rsidR="00166471">
              <w:rPr>
                <w:noProof/>
                <w:webHidden/>
              </w:rPr>
              <w:tab/>
            </w:r>
            <w:r w:rsidR="00166471">
              <w:rPr>
                <w:noProof/>
                <w:webHidden/>
              </w:rPr>
              <w:fldChar w:fldCharType="begin"/>
            </w:r>
            <w:r w:rsidR="00166471">
              <w:rPr>
                <w:noProof/>
                <w:webHidden/>
              </w:rPr>
              <w:instrText xml:space="preserve"> PAGEREF _Toc3193019 \h </w:instrText>
            </w:r>
            <w:r w:rsidR="00166471">
              <w:rPr>
                <w:noProof/>
                <w:webHidden/>
              </w:rPr>
            </w:r>
            <w:r w:rsidR="00166471">
              <w:rPr>
                <w:noProof/>
                <w:webHidden/>
              </w:rPr>
              <w:fldChar w:fldCharType="separate"/>
            </w:r>
            <w:r w:rsidR="00166471">
              <w:rPr>
                <w:noProof/>
                <w:webHidden/>
              </w:rPr>
              <w:t>22</w:t>
            </w:r>
            <w:r w:rsidR="00166471">
              <w:rPr>
                <w:noProof/>
                <w:webHidden/>
              </w:rPr>
              <w:fldChar w:fldCharType="end"/>
            </w:r>
          </w:hyperlink>
        </w:p>
        <w:p w14:paraId="2DEEA181" w14:textId="7351C168" w:rsidR="00166471" w:rsidRDefault="005853B3">
          <w:pPr>
            <w:pStyle w:val="TOC3"/>
            <w:tabs>
              <w:tab w:val="right" w:leader="dot" w:pos="9350"/>
            </w:tabs>
            <w:rPr>
              <w:rFonts w:eastAsiaTheme="minorEastAsia" w:cstheme="minorBidi"/>
              <w:noProof/>
              <w:sz w:val="24"/>
              <w:szCs w:val="24"/>
            </w:rPr>
          </w:pPr>
          <w:hyperlink w:anchor="_Toc3193020" w:history="1">
            <w:r w:rsidR="00166471" w:rsidRPr="00B8790C">
              <w:rPr>
                <w:rStyle w:val="Hyperlink"/>
                <w:noProof/>
              </w:rPr>
              <w:t>7.2: Thorax Classification:</w:t>
            </w:r>
            <w:r w:rsidR="00166471">
              <w:rPr>
                <w:noProof/>
                <w:webHidden/>
              </w:rPr>
              <w:tab/>
            </w:r>
            <w:r w:rsidR="00166471">
              <w:rPr>
                <w:noProof/>
                <w:webHidden/>
              </w:rPr>
              <w:fldChar w:fldCharType="begin"/>
            </w:r>
            <w:r w:rsidR="00166471">
              <w:rPr>
                <w:noProof/>
                <w:webHidden/>
              </w:rPr>
              <w:instrText xml:space="preserve"> PAGEREF _Toc3193020 \h </w:instrText>
            </w:r>
            <w:r w:rsidR="00166471">
              <w:rPr>
                <w:noProof/>
                <w:webHidden/>
              </w:rPr>
            </w:r>
            <w:r w:rsidR="00166471">
              <w:rPr>
                <w:noProof/>
                <w:webHidden/>
              </w:rPr>
              <w:fldChar w:fldCharType="separate"/>
            </w:r>
            <w:r w:rsidR="00166471">
              <w:rPr>
                <w:noProof/>
                <w:webHidden/>
              </w:rPr>
              <w:t>22</w:t>
            </w:r>
            <w:r w:rsidR="00166471">
              <w:rPr>
                <w:noProof/>
                <w:webHidden/>
              </w:rPr>
              <w:fldChar w:fldCharType="end"/>
            </w:r>
          </w:hyperlink>
        </w:p>
        <w:p w14:paraId="36B69E11" w14:textId="08A34DF4" w:rsidR="00166471" w:rsidRDefault="005853B3">
          <w:pPr>
            <w:pStyle w:val="TOC1"/>
            <w:tabs>
              <w:tab w:val="right" w:leader="dot" w:pos="9350"/>
            </w:tabs>
            <w:rPr>
              <w:rFonts w:eastAsiaTheme="minorEastAsia" w:cstheme="minorBidi"/>
              <w:b w:val="0"/>
              <w:bCs w:val="0"/>
              <w:i w:val="0"/>
              <w:iCs w:val="0"/>
              <w:noProof/>
            </w:rPr>
          </w:pPr>
          <w:hyperlink w:anchor="_Toc3193021" w:history="1">
            <w:r w:rsidR="00166471" w:rsidRPr="00B8790C">
              <w:rPr>
                <w:rStyle w:val="Hyperlink"/>
                <w:noProof/>
              </w:rPr>
              <w:t>Chapter 4: Result</w:t>
            </w:r>
            <w:r w:rsidR="00166471">
              <w:rPr>
                <w:noProof/>
                <w:webHidden/>
              </w:rPr>
              <w:tab/>
            </w:r>
            <w:r w:rsidR="00166471">
              <w:rPr>
                <w:noProof/>
                <w:webHidden/>
              </w:rPr>
              <w:fldChar w:fldCharType="begin"/>
            </w:r>
            <w:r w:rsidR="00166471">
              <w:rPr>
                <w:noProof/>
                <w:webHidden/>
              </w:rPr>
              <w:instrText xml:space="preserve"> PAGEREF _Toc3193021 \h </w:instrText>
            </w:r>
            <w:r w:rsidR="00166471">
              <w:rPr>
                <w:noProof/>
                <w:webHidden/>
              </w:rPr>
            </w:r>
            <w:r w:rsidR="00166471">
              <w:rPr>
                <w:noProof/>
                <w:webHidden/>
              </w:rPr>
              <w:fldChar w:fldCharType="separate"/>
            </w:r>
            <w:r w:rsidR="00166471">
              <w:rPr>
                <w:noProof/>
                <w:webHidden/>
              </w:rPr>
              <w:t>24</w:t>
            </w:r>
            <w:r w:rsidR="00166471">
              <w:rPr>
                <w:noProof/>
                <w:webHidden/>
              </w:rPr>
              <w:fldChar w:fldCharType="end"/>
            </w:r>
          </w:hyperlink>
        </w:p>
        <w:p w14:paraId="16DAC19A" w14:textId="226B4698" w:rsidR="00166471" w:rsidRDefault="005853B3">
          <w:pPr>
            <w:pStyle w:val="TOC2"/>
            <w:tabs>
              <w:tab w:val="right" w:leader="dot" w:pos="9350"/>
            </w:tabs>
            <w:rPr>
              <w:rFonts w:eastAsiaTheme="minorEastAsia" w:cstheme="minorBidi"/>
              <w:b w:val="0"/>
              <w:bCs w:val="0"/>
              <w:noProof/>
              <w:sz w:val="24"/>
              <w:szCs w:val="24"/>
            </w:rPr>
          </w:pPr>
          <w:hyperlink w:anchor="_Toc3193022" w:history="1">
            <w:r w:rsidR="00166471" w:rsidRPr="00B8790C">
              <w:rPr>
                <w:rStyle w:val="Hyperlink"/>
                <w:noProof/>
              </w:rPr>
              <w:t>1. Hyperparameter tuning</w:t>
            </w:r>
            <w:r w:rsidR="00166471">
              <w:rPr>
                <w:noProof/>
                <w:webHidden/>
              </w:rPr>
              <w:tab/>
            </w:r>
            <w:r w:rsidR="00166471">
              <w:rPr>
                <w:noProof/>
                <w:webHidden/>
              </w:rPr>
              <w:fldChar w:fldCharType="begin"/>
            </w:r>
            <w:r w:rsidR="00166471">
              <w:rPr>
                <w:noProof/>
                <w:webHidden/>
              </w:rPr>
              <w:instrText xml:space="preserve"> PAGEREF _Toc3193022 \h </w:instrText>
            </w:r>
            <w:r w:rsidR="00166471">
              <w:rPr>
                <w:noProof/>
                <w:webHidden/>
              </w:rPr>
            </w:r>
            <w:r w:rsidR="00166471">
              <w:rPr>
                <w:noProof/>
                <w:webHidden/>
              </w:rPr>
              <w:fldChar w:fldCharType="separate"/>
            </w:r>
            <w:r w:rsidR="00166471">
              <w:rPr>
                <w:noProof/>
                <w:webHidden/>
              </w:rPr>
              <w:t>24</w:t>
            </w:r>
            <w:r w:rsidR="00166471">
              <w:rPr>
                <w:noProof/>
                <w:webHidden/>
              </w:rPr>
              <w:fldChar w:fldCharType="end"/>
            </w:r>
          </w:hyperlink>
        </w:p>
        <w:p w14:paraId="6141F919" w14:textId="756D5CA9" w:rsidR="00166471" w:rsidRDefault="005853B3">
          <w:pPr>
            <w:pStyle w:val="TOC3"/>
            <w:tabs>
              <w:tab w:val="right" w:leader="dot" w:pos="9350"/>
            </w:tabs>
            <w:rPr>
              <w:rFonts w:eastAsiaTheme="minorEastAsia" w:cstheme="minorBidi"/>
              <w:noProof/>
              <w:sz w:val="24"/>
              <w:szCs w:val="24"/>
            </w:rPr>
          </w:pPr>
          <w:hyperlink w:anchor="_Toc3193023" w:history="1">
            <w:r w:rsidR="00166471" w:rsidRPr="00B8790C">
              <w:rPr>
                <w:rStyle w:val="Hyperlink"/>
                <w:noProof/>
              </w:rPr>
              <w:t>1.1: Different learning rate</w:t>
            </w:r>
            <w:r w:rsidR="00166471">
              <w:rPr>
                <w:noProof/>
                <w:webHidden/>
              </w:rPr>
              <w:tab/>
            </w:r>
            <w:r w:rsidR="00166471">
              <w:rPr>
                <w:noProof/>
                <w:webHidden/>
              </w:rPr>
              <w:fldChar w:fldCharType="begin"/>
            </w:r>
            <w:r w:rsidR="00166471">
              <w:rPr>
                <w:noProof/>
                <w:webHidden/>
              </w:rPr>
              <w:instrText xml:space="preserve"> PAGEREF _Toc3193023 \h </w:instrText>
            </w:r>
            <w:r w:rsidR="00166471">
              <w:rPr>
                <w:noProof/>
                <w:webHidden/>
              </w:rPr>
            </w:r>
            <w:r w:rsidR="00166471">
              <w:rPr>
                <w:noProof/>
                <w:webHidden/>
              </w:rPr>
              <w:fldChar w:fldCharType="separate"/>
            </w:r>
            <w:r w:rsidR="00166471">
              <w:rPr>
                <w:noProof/>
                <w:webHidden/>
              </w:rPr>
              <w:t>24</w:t>
            </w:r>
            <w:r w:rsidR="00166471">
              <w:rPr>
                <w:noProof/>
                <w:webHidden/>
              </w:rPr>
              <w:fldChar w:fldCharType="end"/>
            </w:r>
          </w:hyperlink>
        </w:p>
        <w:p w14:paraId="3AFE3137" w14:textId="16781B4C" w:rsidR="00166471" w:rsidRDefault="005853B3">
          <w:pPr>
            <w:pStyle w:val="TOC3"/>
            <w:tabs>
              <w:tab w:val="right" w:leader="dot" w:pos="9350"/>
            </w:tabs>
            <w:rPr>
              <w:rFonts w:eastAsiaTheme="minorEastAsia" w:cstheme="minorBidi"/>
              <w:noProof/>
              <w:sz w:val="24"/>
              <w:szCs w:val="24"/>
            </w:rPr>
          </w:pPr>
          <w:hyperlink w:anchor="_Toc3193024" w:history="1">
            <w:r w:rsidR="00166471" w:rsidRPr="00B8790C">
              <w:rPr>
                <w:rStyle w:val="Hyperlink"/>
                <w:noProof/>
              </w:rPr>
              <w:t>1.2: Different batch size</w:t>
            </w:r>
            <w:r w:rsidR="00166471">
              <w:rPr>
                <w:noProof/>
                <w:webHidden/>
              </w:rPr>
              <w:tab/>
            </w:r>
            <w:r w:rsidR="00166471">
              <w:rPr>
                <w:noProof/>
                <w:webHidden/>
              </w:rPr>
              <w:fldChar w:fldCharType="begin"/>
            </w:r>
            <w:r w:rsidR="00166471">
              <w:rPr>
                <w:noProof/>
                <w:webHidden/>
              </w:rPr>
              <w:instrText xml:space="preserve"> PAGEREF _Toc3193024 \h </w:instrText>
            </w:r>
            <w:r w:rsidR="00166471">
              <w:rPr>
                <w:noProof/>
                <w:webHidden/>
              </w:rPr>
            </w:r>
            <w:r w:rsidR="00166471">
              <w:rPr>
                <w:noProof/>
                <w:webHidden/>
              </w:rPr>
              <w:fldChar w:fldCharType="separate"/>
            </w:r>
            <w:r w:rsidR="00166471">
              <w:rPr>
                <w:noProof/>
                <w:webHidden/>
              </w:rPr>
              <w:t>24</w:t>
            </w:r>
            <w:r w:rsidR="00166471">
              <w:rPr>
                <w:noProof/>
                <w:webHidden/>
              </w:rPr>
              <w:fldChar w:fldCharType="end"/>
            </w:r>
          </w:hyperlink>
        </w:p>
        <w:p w14:paraId="44B2CB7E" w14:textId="7B2320D1" w:rsidR="00166471" w:rsidRDefault="005853B3">
          <w:pPr>
            <w:pStyle w:val="TOC3"/>
            <w:tabs>
              <w:tab w:val="right" w:leader="dot" w:pos="9350"/>
            </w:tabs>
            <w:rPr>
              <w:rFonts w:eastAsiaTheme="minorEastAsia" w:cstheme="minorBidi"/>
              <w:noProof/>
              <w:sz w:val="24"/>
              <w:szCs w:val="24"/>
            </w:rPr>
          </w:pPr>
          <w:hyperlink w:anchor="_Toc3193025" w:history="1">
            <w:r w:rsidR="00166471" w:rsidRPr="00B8790C">
              <w:rPr>
                <w:rStyle w:val="Hyperlink"/>
                <w:noProof/>
              </w:rPr>
              <w:t>1.3: Training longer</w:t>
            </w:r>
            <w:r w:rsidR="00166471">
              <w:rPr>
                <w:noProof/>
                <w:webHidden/>
              </w:rPr>
              <w:tab/>
            </w:r>
            <w:r w:rsidR="00166471">
              <w:rPr>
                <w:noProof/>
                <w:webHidden/>
              </w:rPr>
              <w:fldChar w:fldCharType="begin"/>
            </w:r>
            <w:r w:rsidR="00166471">
              <w:rPr>
                <w:noProof/>
                <w:webHidden/>
              </w:rPr>
              <w:instrText xml:space="preserve"> PAGEREF _Toc3193025 \h </w:instrText>
            </w:r>
            <w:r w:rsidR="00166471">
              <w:rPr>
                <w:noProof/>
                <w:webHidden/>
              </w:rPr>
            </w:r>
            <w:r w:rsidR="00166471">
              <w:rPr>
                <w:noProof/>
                <w:webHidden/>
              </w:rPr>
              <w:fldChar w:fldCharType="separate"/>
            </w:r>
            <w:r w:rsidR="00166471">
              <w:rPr>
                <w:noProof/>
                <w:webHidden/>
              </w:rPr>
              <w:t>25</w:t>
            </w:r>
            <w:r w:rsidR="00166471">
              <w:rPr>
                <w:noProof/>
                <w:webHidden/>
              </w:rPr>
              <w:fldChar w:fldCharType="end"/>
            </w:r>
          </w:hyperlink>
        </w:p>
        <w:p w14:paraId="1A3589AD" w14:textId="37CEF74F" w:rsidR="00166471" w:rsidRDefault="005853B3">
          <w:pPr>
            <w:pStyle w:val="TOC2"/>
            <w:tabs>
              <w:tab w:val="right" w:leader="dot" w:pos="9350"/>
            </w:tabs>
            <w:rPr>
              <w:rFonts w:eastAsiaTheme="minorEastAsia" w:cstheme="minorBidi"/>
              <w:b w:val="0"/>
              <w:bCs w:val="0"/>
              <w:noProof/>
              <w:sz w:val="24"/>
              <w:szCs w:val="24"/>
            </w:rPr>
          </w:pPr>
          <w:hyperlink w:anchor="_Toc3193026" w:history="1">
            <w:r w:rsidR="00166471" w:rsidRPr="00B8790C">
              <w:rPr>
                <w:rStyle w:val="Hyperlink"/>
                <w:noProof/>
              </w:rPr>
              <w:t>2. Lung Segmentation</w:t>
            </w:r>
            <w:r w:rsidR="00166471">
              <w:rPr>
                <w:noProof/>
                <w:webHidden/>
              </w:rPr>
              <w:tab/>
            </w:r>
            <w:r w:rsidR="00166471">
              <w:rPr>
                <w:noProof/>
                <w:webHidden/>
              </w:rPr>
              <w:fldChar w:fldCharType="begin"/>
            </w:r>
            <w:r w:rsidR="00166471">
              <w:rPr>
                <w:noProof/>
                <w:webHidden/>
              </w:rPr>
              <w:instrText xml:space="preserve"> PAGEREF _Toc3193026 \h </w:instrText>
            </w:r>
            <w:r w:rsidR="00166471">
              <w:rPr>
                <w:noProof/>
                <w:webHidden/>
              </w:rPr>
            </w:r>
            <w:r w:rsidR="00166471">
              <w:rPr>
                <w:noProof/>
                <w:webHidden/>
              </w:rPr>
              <w:fldChar w:fldCharType="separate"/>
            </w:r>
            <w:r w:rsidR="00166471">
              <w:rPr>
                <w:noProof/>
                <w:webHidden/>
              </w:rPr>
              <w:t>27</w:t>
            </w:r>
            <w:r w:rsidR="00166471">
              <w:rPr>
                <w:noProof/>
                <w:webHidden/>
              </w:rPr>
              <w:fldChar w:fldCharType="end"/>
            </w:r>
          </w:hyperlink>
        </w:p>
        <w:p w14:paraId="12EF70B7" w14:textId="1E479CC6" w:rsidR="00166471" w:rsidRDefault="005853B3">
          <w:pPr>
            <w:pStyle w:val="TOC2"/>
            <w:tabs>
              <w:tab w:val="right" w:leader="dot" w:pos="9350"/>
            </w:tabs>
            <w:rPr>
              <w:rFonts w:eastAsiaTheme="minorEastAsia" w:cstheme="minorBidi"/>
              <w:b w:val="0"/>
              <w:bCs w:val="0"/>
              <w:noProof/>
              <w:sz w:val="24"/>
              <w:szCs w:val="24"/>
            </w:rPr>
          </w:pPr>
          <w:hyperlink w:anchor="_Toc3193027" w:history="1">
            <w:r w:rsidR="00166471" w:rsidRPr="00B8790C">
              <w:rPr>
                <w:rStyle w:val="Hyperlink"/>
                <w:noProof/>
              </w:rPr>
              <w:t>3. Thorax Classification</w:t>
            </w:r>
            <w:r w:rsidR="00166471">
              <w:rPr>
                <w:noProof/>
                <w:webHidden/>
              </w:rPr>
              <w:tab/>
            </w:r>
            <w:r w:rsidR="00166471">
              <w:rPr>
                <w:noProof/>
                <w:webHidden/>
              </w:rPr>
              <w:fldChar w:fldCharType="begin"/>
            </w:r>
            <w:r w:rsidR="00166471">
              <w:rPr>
                <w:noProof/>
                <w:webHidden/>
              </w:rPr>
              <w:instrText xml:space="preserve"> PAGEREF _Toc3193027 \h </w:instrText>
            </w:r>
            <w:r w:rsidR="00166471">
              <w:rPr>
                <w:noProof/>
                <w:webHidden/>
              </w:rPr>
            </w:r>
            <w:r w:rsidR="00166471">
              <w:rPr>
                <w:noProof/>
                <w:webHidden/>
              </w:rPr>
              <w:fldChar w:fldCharType="separate"/>
            </w:r>
            <w:r w:rsidR="00166471">
              <w:rPr>
                <w:noProof/>
                <w:webHidden/>
              </w:rPr>
              <w:t>30</w:t>
            </w:r>
            <w:r w:rsidR="00166471">
              <w:rPr>
                <w:noProof/>
                <w:webHidden/>
              </w:rPr>
              <w:fldChar w:fldCharType="end"/>
            </w:r>
          </w:hyperlink>
        </w:p>
        <w:p w14:paraId="06C3DF2C" w14:textId="56F8CBDB" w:rsidR="00166471" w:rsidRDefault="005853B3">
          <w:pPr>
            <w:pStyle w:val="TOC2"/>
            <w:tabs>
              <w:tab w:val="right" w:leader="dot" w:pos="9350"/>
            </w:tabs>
            <w:rPr>
              <w:rFonts w:eastAsiaTheme="minorEastAsia" w:cstheme="minorBidi"/>
              <w:b w:val="0"/>
              <w:bCs w:val="0"/>
              <w:noProof/>
              <w:sz w:val="24"/>
              <w:szCs w:val="24"/>
            </w:rPr>
          </w:pPr>
          <w:hyperlink w:anchor="_Toc3193028" w:history="1">
            <w:r w:rsidR="00166471" w:rsidRPr="00B8790C">
              <w:rPr>
                <w:rStyle w:val="Hyperlink"/>
                <w:noProof/>
              </w:rPr>
              <w:t>4. Class Activation Map (CAM)</w:t>
            </w:r>
            <w:r w:rsidR="00166471">
              <w:rPr>
                <w:noProof/>
                <w:webHidden/>
              </w:rPr>
              <w:tab/>
            </w:r>
            <w:r w:rsidR="00166471">
              <w:rPr>
                <w:noProof/>
                <w:webHidden/>
              </w:rPr>
              <w:fldChar w:fldCharType="begin"/>
            </w:r>
            <w:r w:rsidR="00166471">
              <w:rPr>
                <w:noProof/>
                <w:webHidden/>
              </w:rPr>
              <w:instrText xml:space="preserve"> PAGEREF _Toc3193028 \h </w:instrText>
            </w:r>
            <w:r w:rsidR="00166471">
              <w:rPr>
                <w:noProof/>
                <w:webHidden/>
              </w:rPr>
            </w:r>
            <w:r w:rsidR="00166471">
              <w:rPr>
                <w:noProof/>
                <w:webHidden/>
              </w:rPr>
              <w:fldChar w:fldCharType="separate"/>
            </w:r>
            <w:r w:rsidR="00166471">
              <w:rPr>
                <w:noProof/>
                <w:webHidden/>
              </w:rPr>
              <w:t>35</w:t>
            </w:r>
            <w:r w:rsidR="00166471">
              <w:rPr>
                <w:noProof/>
                <w:webHidden/>
              </w:rPr>
              <w:fldChar w:fldCharType="end"/>
            </w:r>
          </w:hyperlink>
        </w:p>
        <w:p w14:paraId="2355416D" w14:textId="7D57E078" w:rsidR="00166471" w:rsidRDefault="005853B3">
          <w:pPr>
            <w:pStyle w:val="TOC2"/>
            <w:tabs>
              <w:tab w:val="right" w:leader="dot" w:pos="9350"/>
            </w:tabs>
            <w:rPr>
              <w:rFonts w:eastAsiaTheme="minorEastAsia" w:cstheme="minorBidi"/>
              <w:b w:val="0"/>
              <w:bCs w:val="0"/>
              <w:noProof/>
              <w:sz w:val="24"/>
              <w:szCs w:val="24"/>
            </w:rPr>
          </w:pPr>
          <w:hyperlink w:anchor="_Toc3193029" w:history="1">
            <w:r w:rsidR="00166471" w:rsidRPr="00B8790C">
              <w:rPr>
                <w:rStyle w:val="Hyperlink"/>
                <w:noProof/>
              </w:rPr>
              <w:t>5. Compare to related works in the literature</w:t>
            </w:r>
            <w:r w:rsidR="00166471">
              <w:rPr>
                <w:noProof/>
                <w:webHidden/>
              </w:rPr>
              <w:tab/>
            </w:r>
            <w:r w:rsidR="00166471">
              <w:rPr>
                <w:noProof/>
                <w:webHidden/>
              </w:rPr>
              <w:fldChar w:fldCharType="begin"/>
            </w:r>
            <w:r w:rsidR="00166471">
              <w:rPr>
                <w:noProof/>
                <w:webHidden/>
              </w:rPr>
              <w:instrText xml:space="preserve"> PAGEREF _Toc3193029 \h </w:instrText>
            </w:r>
            <w:r w:rsidR="00166471">
              <w:rPr>
                <w:noProof/>
                <w:webHidden/>
              </w:rPr>
            </w:r>
            <w:r w:rsidR="00166471">
              <w:rPr>
                <w:noProof/>
                <w:webHidden/>
              </w:rPr>
              <w:fldChar w:fldCharType="separate"/>
            </w:r>
            <w:r w:rsidR="00166471">
              <w:rPr>
                <w:noProof/>
                <w:webHidden/>
              </w:rPr>
              <w:t>37</w:t>
            </w:r>
            <w:r w:rsidR="00166471">
              <w:rPr>
                <w:noProof/>
                <w:webHidden/>
              </w:rPr>
              <w:fldChar w:fldCharType="end"/>
            </w:r>
          </w:hyperlink>
        </w:p>
        <w:p w14:paraId="18BBAD0B" w14:textId="2BC40C42" w:rsidR="00166471" w:rsidRDefault="005853B3">
          <w:pPr>
            <w:pStyle w:val="TOC1"/>
            <w:tabs>
              <w:tab w:val="right" w:leader="dot" w:pos="9350"/>
            </w:tabs>
            <w:rPr>
              <w:rFonts w:eastAsiaTheme="minorEastAsia" w:cstheme="minorBidi"/>
              <w:b w:val="0"/>
              <w:bCs w:val="0"/>
              <w:i w:val="0"/>
              <w:iCs w:val="0"/>
              <w:noProof/>
            </w:rPr>
          </w:pPr>
          <w:hyperlink w:anchor="_Toc3193030" w:history="1">
            <w:r w:rsidR="00166471" w:rsidRPr="00B8790C">
              <w:rPr>
                <w:rStyle w:val="Hyperlink"/>
                <w:noProof/>
              </w:rPr>
              <w:t>Chapter 5: Conclusion</w:t>
            </w:r>
            <w:r w:rsidR="00166471">
              <w:rPr>
                <w:noProof/>
                <w:webHidden/>
              </w:rPr>
              <w:tab/>
            </w:r>
            <w:r w:rsidR="00166471">
              <w:rPr>
                <w:noProof/>
                <w:webHidden/>
              </w:rPr>
              <w:fldChar w:fldCharType="begin"/>
            </w:r>
            <w:r w:rsidR="00166471">
              <w:rPr>
                <w:noProof/>
                <w:webHidden/>
              </w:rPr>
              <w:instrText xml:space="preserve"> PAGEREF _Toc3193030 \h </w:instrText>
            </w:r>
            <w:r w:rsidR="00166471">
              <w:rPr>
                <w:noProof/>
                <w:webHidden/>
              </w:rPr>
            </w:r>
            <w:r w:rsidR="00166471">
              <w:rPr>
                <w:noProof/>
                <w:webHidden/>
              </w:rPr>
              <w:fldChar w:fldCharType="separate"/>
            </w:r>
            <w:r w:rsidR="00166471">
              <w:rPr>
                <w:noProof/>
                <w:webHidden/>
              </w:rPr>
              <w:t>38</w:t>
            </w:r>
            <w:r w:rsidR="00166471">
              <w:rPr>
                <w:noProof/>
                <w:webHidden/>
              </w:rPr>
              <w:fldChar w:fldCharType="end"/>
            </w:r>
          </w:hyperlink>
        </w:p>
        <w:p w14:paraId="72EA4C8B" w14:textId="5710739C" w:rsidR="00166471" w:rsidRDefault="005853B3">
          <w:pPr>
            <w:pStyle w:val="TOC1"/>
            <w:tabs>
              <w:tab w:val="right" w:leader="dot" w:pos="9350"/>
            </w:tabs>
            <w:rPr>
              <w:rFonts w:eastAsiaTheme="minorEastAsia" w:cstheme="minorBidi"/>
              <w:b w:val="0"/>
              <w:bCs w:val="0"/>
              <w:i w:val="0"/>
              <w:iCs w:val="0"/>
              <w:noProof/>
            </w:rPr>
          </w:pPr>
          <w:hyperlink w:anchor="_Toc3193031" w:history="1">
            <w:r w:rsidR="00166471" w:rsidRPr="00B8790C">
              <w:rPr>
                <w:rStyle w:val="Hyperlink"/>
                <w:noProof/>
              </w:rPr>
              <w:t>Reference</w:t>
            </w:r>
            <w:r w:rsidR="00166471">
              <w:rPr>
                <w:noProof/>
                <w:webHidden/>
              </w:rPr>
              <w:tab/>
            </w:r>
            <w:r w:rsidR="00166471">
              <w:rPr>
                <w:noProof/>
                <w:webHidden/>
              </w:rPr>
              <w:fldChar w:fldCharType="begin"/>
            </w:r>
            <w:r w:rsidR="00166471">
              <w:rPr>
                <w:noProof/>
                <w:webHidden/>
              </w:rPr>
              <w:instrText xml:space="preserve"> PAGEREF _Toc3193031 \h </w:instrText>
            </w:r>
            <w:r w:rsidR="00166471">
              <w:rPr>
                <w:noProof/>
                <w:webHidden/>
              </w:rPr>
            </w:r>
            <w:r w:rsidR="00166471">
              <w:rPr>
                <w:noProof/>
                <w:webHidden/>
              </w:rPr>
              <w:fldChar w:fldCharType="separate"/>
            </w:r>
            <w:r w:rsidR="00166471">
              <w:rPr>
                <w:noProof/>
                <w:webHidden/>
              </w:rPr>
              <w:t>40</w:t>
            </w:r>
            <w:r w:rsidR="00166471">
              <w:rPr>
                <w:noProof/>
                <w:webHidden/>
              </w:rPr>
              <w:fldChar w:fldCharType="end"/>
            </w:r>
          </w:hyperlink>
        </w:p>
        <w:p w14:paraId="077E8A5A" w14:textId="49224DAB" w:rsidR="0035745B" w:rsidRPr="00E52BB3" w:rsidRDefault="0035745B" w:rsidP="00B0158A">
          <w:r>
            <w:rPr>
              <w:b/>
              <w:bCs/>
              <w:noProof/>
            </w:rPr>
            <w:fldChar w:fldCharType="end"/>
          </w:r>
        </w:p>
      </w:sdtContent>
    </w:sdt>
    <w:p w14:paraId="6FF7D2B0" w14:textId="3FF38980" w:rsidR="00E024EF" w:rsidRPr="00085C08" w:rsidRDefault="00E024EF" w:rsidP="006E2759">
      <w:pPr>
        <w:spacing w:line="480" w:lineRule="auto"/>
        <w:rPr>
          <w:szCs w:val="20"/>
        </w:rPr>
      </w:pPr>
      <w:r w:rsidRPr="00085C08">
        <w:rPr>
          <w:szCs w:val="20"/>
        </w:rPr>
        <w:br w:type="page"/>
      </w:r>
    </w:p>
    <w:p w14:paraId="48AC96C3" w14:textId="77F231F8" w:rsidR="00E024EF" w:rsidRPr="002063AD" w:rsidRDefault="00187C32" w:rsidP="006C1F46">
      <w:pPr>
        <w:pStyle w:val="Heading1"/>
        <w:numPr>
          <w:ilvl w:val="0"/>
          <w:numId w:val="0"/>
        </w:numPr>
        <w:ind w:left="288"/>
      </w:pPr>
      <w:bookmarkStart w:id="1" w:name="_Toc3193000"/>
      <w:r w:rsidRPr="002063AD">
        <w:lastRenderedPageBreak/>
        <w:t>LIST OF TABLES</w:t>
      </w:r>
      <w:bookmarkEnd w:id="1"/>
    </w:p>
    <w:p w14:paraId="073A740B" w14:textId="3881330A" w:rsidR="00166471" w:rsidRDefault="00F47375">
      <w:pPr>
        <w:pStyle w:val="TableofFigures"/>
        <w:tabs>
          <w:tab w:val="right" w:leader="dot" w:pos="9350"/>
        </w:tabs>
        <w:rPr>
          <w:rFonts w:asciiTheme="minorHAnsi" w:eastAsiaTheme="minorEastAsia" w:hAnsiTheme="minorHAnsi" w:cstheme="minorBidi"/>
          <w:noProof/>
        </w:rPr>
      </w:pPr>
      <w:r>
        <w:rPr>
          <w:szCs w:val="20"/>
        </w:rPr>
        <w:fldChar w:fldCharType="begin"/>
      </w:r>
      <w:r>
        <w:rPr>
          <w:szCs w:val="20"/>
        </w:rPr>
        <w:instrText xml:space="preserve"> TOC \h \z \c "Table" </w:instrText>
      </w:r>
      <w:r>
        <w:rPr>
          <w:szCs w:val="20"/>
        </w:rPr>
        <w:fldChar w:fldCharType="separate"/>
      </w:r>
      <w:hyperlink w:anchor="_Toc3193032" w:history="1">
        <w:r w:rsidR="00166471" w:rsidRPr="007514E0">
          <w:rPr>
            <w:rStyle w:val="Hyperlink"/>
            <w:noProof/>
          </w:rPr>
          <w:t>Table 3.1: List of 14 disease listed in ChestX-ray 14 and there description</w:t>
        </w:r>
        <w:r w:rsidR="00166471">
          <w:rPr>
            <w:noProof/>
            <w:webHidden/>
          </w:rPr>
          <w:tab/>
        </w:r>
        <w:r w:rsidR="00166471">
          <w:rPr>
            <w:noProof/>
            <w:webHidden/>
          </w:rPr>
          <w:fldChar w:fldCharType="begin"/>
        </w:r>
        <w:r w:rsidR="00166471">
          <w:rPr>
            <w:noProof/>
            <w:webHidden/>
          </w:rPr>
          <w:instrText xml:space="preserve"> PAGEREF _Toc3193032 \h </w:instrText>
        </w:r>
        <w:r w:rsidR="00166471">
          <w:rPr>
            <w:noProof/>
            <w:webHidden/>
          </w:rPr>
        </w:r>
        <w:r w:rsidR="00166471">
          <w:rPr>
            <w:noProof/>
            <w:webHidden/>
          </w:rPr>
          <w:fldChar w:fldCharType="separate"/>
        </w:r>
        <w:r w:rsidR="00166471">
          <w:rPr>
            <w:noProof/>
            <w:webHidden/>
          </w:rPr>
          <w:t>8</w:t>
        </w:r>
        <w:r w:rsidR="00166471">
          <w:rPr>
            <w:noProof/>
            <w:webHidden/>
          </w:rPr>
          <w:fldChar w:fldCharType="end"/>
        </w:r>
      </w:hyperlink>
    </w:p>
    <w:p w14:paraId="688281D1" w14:textId="334D032B" w:rsidR="00166471" w:rsidRDefault="005853B3">
      <w:pPr>
        <w:pStyle w:val="TableofFigures"/>
        <w:tabs>
          <w:tab w:val="right" w:leader="dot" w:pos="9350"/>
        </w:tabs>
        <w:rPr>
          <w:rFonts w:asciiTheme="minorHAnsi" w:eastAsiaTheme="minorEastAsia" w:hAnsiTheme="minorHAnsi" w:cstheme="minorBidi"/>
          <w:noProof/>
        </w:rPr>
      </w:pPr>
      <w:hyperlink w:anchor="_Toc3193033" w:history="1">
        <w:r w:rsidR="00166471" w:rsidRPr="007514E0">
          <w:rPr>
            <w:rStyle w:val="Hyperlink"/>
            <w:noProof/>
          </w:rPr>
          <w:t>Table 3.2: ResNet-50 architecture. 7×7, 64, s=2, p=3 denotes this layer has 64 filters with size 7×7, stride = 2 and padding = 3. 3@224×224 means width and height is 224, 3 channels. The number 50 denotes the total number of convolutional filter and fully connected filter.</w:t>
        </w:r>
        <w:r w:rsidR="00166471">
          <w:rPr>
            <w:noProof/>
            <w:webHidden/>
          </w:rPr>
          <w:tab/>
        </w:r>
        <w:r w:rsidR="00166471">
          <w:rPr>
            <w:noProof/>
            <w:webHidden/>
          </w:rPr>
          <w:fldChar w:fldCharType="begin"/>
        </w:r>
        <w:r w:rsidR="00166471">
          <w:rPr>
            <w:noProof/>
            <w:webHidden/>
          </w:rPr>
          <w:instrText xml:space="preserve"> PAGEREF _Toc3193033 \h </w:instrText>
        </w:r>
        <w:r w:rsidR="00166471">
          <w:rPr>
            <w:noProof/>
            <w:webHidden/>
          </w:rPr>
        </w:r>
        <w:r w:rsidR="00166471">
          <w:rPr>
            <w:noProof/>
            <w:webHidden/>
          </w:rPr>
          <w:fldChar w:fldCharType="separate"/>
        </w:r>
        <w:r w:rsidR="00166471">
          <w:rPr>
            <w:noProof/>
            <w:webHidden/>
          </w:rPr>
          <w:t>13</w:t>
        </w:r>
        <w:r w:rsidR="00166471">
          <w:rPr>
            <w:noProof/>
            <w:webHidden/>
          </w:rPr>
          <w:fldChar w:fldCharType="end"/>
        </w:r>
      </w:hyperlink>
    </w:p>
    <w:p w14:paraId="71BB1520" w14:textId="5EC07F8B" w:rsidR="00166471" w:rsidRDefault="005853B3">
      <w:pPr>
        <w:pStyle w:val="TableofFigures"/>
        <w:tabs>
          <w:tab w:val="right" w:leader="dot" w:pos="9350"/>
        </w:tabs>
        <w:rPr>
          <w:rFonts w:asciiTheme="minorHAnsi" w:eastAsiaTheme="minorEastAsia" w:hAnsiTheme="minorHAnsi" w:cstheme="minorBidi"/>
          <w:noProof/>
        </w:rPr>
      </w:pPr>
      <w:hyperlink w:anchor="_Toc3193034" w:history="1">
        <w:r w:rsidR="00166471" w:rsidRPr="007514E0">
          <w:rPr>
            <w:rStyle w:val="Hyperlink"/>
            <w:noProof/>
          </w:rPr>
          <w:t>Table 3.3: Densenet-121 Architecture. 7×7, 64, s=2,p=3 denotes this layer has 64 filters with size 7×7, stride = 2 and padding = 3. The number 121 denotes total number of convolutional filter and fully connected filter.</w:t>
        </w:r>
        <w:r w:rsidR="00166471">
          <w:rPr>
            <w:noProof/>
            <w:webHidden/>
          </w:rPr>
          <w:tab/>
        </w:r>
        <w:r w:rsidR="00166471">
          <w:rPr>
            <w:noProof/>
            <w:webHidden/>
          </w:rPr>
          <w:fldChar w:fldCharType="begin"/>
        </w:r>
        <w:r w:rsidR="00166471">
          <w:rPr>
            <w:noProof/>
            <w:webHidden/>
          </w:rPr>
          <w:instrText xml:space="preserve"> PAGEREF _Toc3193034 \h </w:instrText>
        </w:r>
        <w:r w:rsidR="00166471">
          <w:rPr>
            <w:noProof/>
            <w:webHidden/>
          </w:rPr>
        </w:r>
        <w:r w:rsidR="00166471">
          <w:rPr>
            <w:noProof/>
            <w:webHidden/>
          </w:rPr>
          <w:fldChar w:fldCharType="separate"/>
        </w:r>
        <w:r w:rsidR="00166471">
          <w:rPr>
            <w:noProof/>
            <w:webHidden/>
          </w:rPr>
          <w:t>16</w:t>
        </w:r>
        <w:r w:rsidR="00166471">
          <w:rPr>
            <w:noProof/>
            <w:webHidden/>
          </w:rPr>
          <w:fldChar w:fldCharType="end"/>
        </w:r>
      </w:hyperlink>
    </w:p>
    <w:p w14:paraId="3126638A" w14:textId="7A0BBC74" w:rsidR="00166471" w:rsidRDefault="005853B3">
      <w:pPr>
        <w:pStyle w:val="TableofFigures"/>
        <w:tabs>
          <w:tab w:val="right" w:leader="dot" w:pos="9350"/>
        </w:tabs>
        <w:rPr>
          <w:rFonts w:asciiTheme="minorHAnsi" w:eastAsiaTheme="minorEastAsia" w:hAnsiTheme="minorHAnsi" w:cstheme="minorBidi"/>
          <w:noProof/>
        </w:rPr>
      </w:pPr>
      <w:hyperlink w:anchor="_Toc3193035" w:history="1">
        <w:r w:rsidR="00166471" w:rsidRPr="007514E0">
          <w:rPr>
            <w:rStyle w:val="Hyperlink"/>
            <w:noProof/>
          </w:rPr>
          <w:t>Table 4.1: Dice and IoU scores on segmentation task on JSRT on MC dataset</w:t>
        </w:r>
        <w:r w:rsidR="00166471">
          <w:rPr>
            <w:noProof/>
            <w:webHidden/>
          </w:rPr>
          <w:tab/>
        </w:r>
        <w:r w:rsidR="00166471">
          <w:rPr>
            <w:noProof/>
            <w:webHidden/>
          </w:rPr>
          <w:fldChar w:fldCharType="begin"/>
        </w:r>
        <w:r w:rsidR="00166471">
          <w:rPr>
            <w:noProof/>
            <w:webHidden/>
          </w:rPr>
          <w:instrText xml:space="preserve"> PAGEREF _Toc3193035 \h </w:instrText>
        </w:r>
        <w:r w:rsidR="00166471">
          <w:rPr>
            <w:noProof/>
            <w:webHidden/>
          </w:rPr>
        </w:r>
        <w:r w:rsidR="00166471">
          <w:rPr>
            <w:noProof/>
            <w:webHidden/>
          </w:rPr>
          <w:fldChar w:fldCharType="separate"/>
        </w:r>
        <w:r w:rsidR="00166471">
          <w:rPr>
            <w:noProof/>
            <w:webHidden/>
          </w:rPr>
          <w:t>27</w:t>
        </w:r>
        <w:r w:rsidR="00166471">
          <w:rPr>
            <w:noProof/>
            <w:webHidden/>
          </w:rPr>
          <w:fldChar w:fldCharType="end"/>
        </w:r>
      </w:hyperlink>
    </w:p>
    <w:p w14:paraId="28C562CD" w14:textId="46D270F0" w:rsidR="00166471" w:rsidRDefault="005853B3">
      <w:pPr>
        <w:pStyle w:val="TableofFigures"/>
        <w:tabs>
          <w:tab w:val="right" w:leader="dot" w:pos="9350"/>
        </w:tabs>
        <w:rPr>
          <w:rFonts w:asciiTheme="minorHAnsi" w:eastAsiaTheme="minorEastAsia" w:hAnsiTheme="minorHAnsi" w:cstheme="minorBidi"/>
          <w:noProof/>
        </w:rPr>
      </w:pPr>
      <w:hyperlink w:anchor="_Toc3193036" w:history="1">
        <w:r w:rsidR="00166471" w:rsidRPr="007514E0">
          <w:rPr>
            <w:rStyle w:val="Hyperlink"/>
            <w:noProof/>
          </w:rPr>
          <w:t>Table 4.2: IoU report in literature on JSRT dataset.</w:t>
        </w:r>
        <w:r w:rsidR="00166471">
          <w:rPr>
            <w:noProof/>
            <w:webHidden/>
          </w:rPr>
          <w:tab/>
        </w:r>
        <w:r w:rsidR="00166471">
          <w:rPr>
            <w:noProof/>
            <w:webHidden/>
          </w:rPr>
          <w:fldChar w:fldCharType="begin"/>
        </w:r>
        <w:r w:rsidR="00166471">
          <w:rPr>
            <w:noProof/>
            <w:webHidden/>
          </w:rPr>
          <w:instrText xml:space="preserve"> PAGEREF _Toc3193036 \h </w:instrText>
        </w:r>
        <w:r w:rsidR="00166471">
          <w:rPr>
            <w:noProof/>
            <w:webHidden/>
          </w:rPr>
        </w:r>
        <w:r w:rsidR="00166471">
          <w:rPr>
            <w:noProof/>
            <w:webHidden/>
          </w:rPr>
          <w:fldChar w:fldCharType="separate"/>
        </w:r>
        <w:r w:rsidR="00166471">
          <w:rPr>
            <w:noProof/>
            <w:webHidden/>
          </w:rPr>
          <w:t>28</w:t>
        </w:r>
        <w:r w:rsidR="00166471">
          <w:rPr>
            <w:noProof/>
            <w:webHidden/>
          </w:rPr>
          <w:fldChar w:fldCharType="end"/>
        </w:r>
      </w:hyperlink>
    </w:p>
    <w:p w14:paraId="376C18C2" w14:textId="79480C3A" w:rsidR="00166471" w:rsidRDefault="005853B3">
      <w:pPr>
        <w:pStyle w:val="TableofFigures"/>
        <w:tabs>
          <w:tab w:val="right" w:leader="dot" w:pos="9350"/>
        </w:tabs>
        <w:rPr>
          <w:rFonts w:asciiTheme="minorHAnsi" w:eastAsiaTheme="minorEastAsia" w:hAnsiTheme="minorHAnsi" w:cstheme="minorBidi"/>
          <w:noProof/>
        </w:rPr>
      </w:pPr>
      <w:hyperlink w:anchor="_Toc3193037" w:history="1">
        <w:r w:rsidR="00166471" w:rsidRPr="007514E0">
          <w:rPr>
            <w:rStyle w:val="Hyperlink"/>
            <w:noProof/>
          </w:rPr>
          <w:t>Table 4.3: Confusion matrix for each individual disease.</w:t>
        </w:r>
        <w:r w:rsidR="00166471">
          <w:rPr>
            <w:noProof/>
            <w:webHidden/>
          </w:rPr>
          <w:tab/>
        </w:r>
        <w:r w:rsidR="00166471">
          <w:rPr>
            <w:noProof/>
            <w:webHidden/>
          </w:rPr>
          <w:fldChar w:fldCharType="begin"/>
        </w:r>
        <w:r w:rsidR="00166471">
          <w:rPr>
            <w:noProof/>
            <w:webHidden/>
          </w:rPr>
          <w:instrText xml:space="preserve"> PAGEREF _Toc3193037 \h </w:instrText>
        </w:r>
        <w:r w:rsidR="00166471">
          <w:rPr>
            <w:noProof/>
            <w:webHidden/>
          </w:rPr>
        </w:r>
        <w:r w:rsidR="00166471">
          <w:rPr>
            <w:noProof/>
            <w:webHidden/>
          </w:rPr>
          <w:fldChar w:fldCharType="separate"/>
        </w:r>
        <w:r w:rsidR="00166471">
          <w:rPr>
            <w:noProof/>
            <w:webHidden/>
          </w:rPr>
          <w:t>31</w:t>
        </w:r>
        <w:r w:rsidR="00166471">
          <w:rPr>
            <w:noProof/>
            <w:webHidden/>
          </w:rPr>
          <w:fldChar w:fldCharType="end"/>
        </w:r>
      </w:hyperlink>
    </w:p>
    <w:p w14:paraId="48FE8C7D" w14:textId="07117CEC" w:rsidR="00166471" w:rsidRDefault="005853B3">
      <w:pPr>
        <w:pStyle w:val="TableofFigures"/>
        <w:tabs>
          <w:tab w:val="right" w:leader="dot" w:pos="9350"/>
        </w:tabs>
        <w:rPr>
          <w:rFonts w:asciiTheme="minorHAnsi" w:eastAsiaTheme="minorEastAsia" w:hAnsiTheme="minorHAnsi" w:cstheme="minorBidi"/>
          <w:noProof/>
        </w:rPr>
      </w:pPr>
      <w:hyperlink w:anchor="_Toc3193038" w:history="1">
        <w:r w:rsidR="00166471" w:rsidRPr="007514E0">
          <w:rPr>
            <w:rStyle w:val="Hyperlink"/>
            <w:noProof/>
          </w:rPr>
          <w:t>Table 4.4: Examples of output of the module. We present the top-10 disease with their corresponding probability. The ground truth labels are highlighted in blue. PT represents Pleural Thickening.</w:t>
        </w:r>
        <w:r w:rsidR="00166471">
          <w:rPr>
            <w:noProof/>
            <w:webHidden/>
          </w:rPr>
          <w:tab/>
        </w:r>
        <w:r w:rsidR="00166471">
          <w:rPr>
            <w:noProof/>
            <w:webHidden/>
          </w:rPr>
          <w:fldChar w:fldCharType="begin"/>
        </w:r>
        <w:r w:rsidR="00166471">
          <w:rPr>
            <w:noProof/>
            <w:webHidden/>
          </w:rPr>
          <w:instrText xml:space="preserve"> PAGEREF _Toc3193038 \h </w:instrText>
        </w:r>
        <w:r w:rsidR="00166471">
          <w:rPr>
            <w:noProof/>
            <w:webHidden/>
          </w:rPr>
        </w:r>
        <w:r w:rsidR="00166471">
          <w:rPr>
            <w:noProof/>
            <w:webHidden/>
          </w:rPr>
          <w:fldChar w:fldCharType="separate"/>
        </w:r>
        <w:r w:rsidR="00166471">
          <w:rPr>
            <w:noProof/>
            <w:webHidden/>
          </w:rPr>
          <w:t>34</w:t>
        </w:r>
        <w:r w:rsidR="00166471">
          <w:rPr>
            <w:noProof/>
            <w:webHidden/>
          </w:rPr>
          <w:fldChar w:fldCharType="end"/>
        </w:r>
      </w:hyperlink>
    </w:p>
    <w:p w14:paraId="68607239" w14:textId="25EFAD30" w:rsidR="00166471" w:rsidRDefault="005853B3">
      <w:pPr>
        <w:pStyle w:val="TableofFigures"/>
        <w:tabs>
          <w:tab w:val="right" w:leader="dot" w:pos="9350"/>
        </w:tabs>
        <w:rPr>
          <w:rFonts w:asciiTheme="minorHAnsi" w:eastAsiaTheme="minorEastAsia" w:hAnsiTheme="minorHAnsi" w:cstheme="minorBidi"/>
          <w:noProof/>
        </w:rPr>
      </w:pPr>
      <w:hyperlink w:anchor="_Toc3193039" w:history="1">
        <w:r w:rsidR="00166471" w:rsidRPr="007514E0">
          <w:rPr>
            <w:rStyle w:val="Hyperlink"/>
            <w:noProof/>
          </w:rPr>
          <w:t xml:space="preserve">Table 4.5: Evaluation of different model on ChestX-ray 14 dataset, the performance is reported using the AUC score. Each pathology is denoted with its ﬁrst four characteristics, e.g., Atelectasis with Atel. Pneumonia and Pneumothorax are denoted as Pneu1 and Pneu2, respectively. PT represents Pleural Thickening. For each column, the best and second-best results are highlighted in red and blue, respectively. The results of our experiments are shown in </w:t>
        </w:r>
        <w:r w:rsidR="00166471" w:rsidRPr="007514E0">
          <w:rPr>
            <w:rStyle w:val="Hyperlink"/>
            <w:b/>
            <w:noProof/>
          </w:rPr>
          <w:t>bold</w:t>
        </w:r>
        <w:r w:rsidR="00166471" w:rsidRPr="007514E0">
          <w:rPr>
            <w:rStyle w:val="Hyperlink"/>
            <w:noProof/>
          </w:rPr>
          <w:t>.</w:t>
        </w:r>
        <w:r w:rsidR="00166471">
          <w:rPr>
            <w:noProof/>
            <w:webHidden/>
          </w:rPr>
          <w:tab/>
        </w:r>
        <w:r w:rsidR="00166471">
          <w:rPr>
            <w:noProof/>
            <w:webHidden/>
          </w:rPr>
          <w:fldChar w:fldCharType="begin"/>
        </w:r>
        <w:r w:rsidR="00166471">
          <w:rPr>
            <w:noProof/>
            <w:webHidden/>
          </w:rPr>
          <w:instrText xml:space="preserve"> PAGEREF _Toc3193039 \h </w:instrText>
        </w:r>
        <w:r w:rsidR="00166471">
          <w:rPr>
            <w:noProof/>
            <w:webHidden/>
          </w:rPr>
        </w:r>
        <w:r w:rsidR="00166471">
          <w:rPr>
            <w:noProof/>
            <w:webHidden/>
          </w:rPr>
          <w:fldChar w:fldCharType="separate"/>
        </w:r>
        <w:r w:rsidR="00166471">
          <w:rPr>
            <w:noProof/>
            <w:webHidden/>
          </w:rPr>
          <w:t>37</w:t>
        </w:r>
        <w:r w:rsidR="00166471">
          <w:rPr>
            <w:noProof/>
            <w:webHidden/>
          </w:rPr>
          <w:fldChar w:fldCharType="end"/>
        </w:r>
      </w:hyperlink>
    </w:p>
    <w:p w14:paraId="27477281" w14:textId="65F1C5B4" w:rsidR="00E024EF" w:rsidRPr="00085C08" w:rsidRDefault="00F47375" w:rsidP="006E2759">
      <w:pPr>
        <w:spacing w:line="480" w:lineRule="auto"/>
        <w:rPr>
          <w:szCs w:val="20"/>
        </w:rPr>
      </w:pPr>
      <w:r>
        <w:rPr>
          <w:szCs w:val="20"/>
        </w:rPr>
        <w:fldChar w:fldCharType="end"/>
      </w:r>
      <w:r w:rsidR="00E024EF" w:rsidRPr="00085C08">
        <w:rPr>
          <w:szCs w:val="20"/>
        </w:rPr>
        <w:br w:type="page"/>
      </w:r>
    </w:p>
    <w:p w14:paraId="3E4D2610" w14:textId="63947827" w:rsidR="00E024EF" w:rsidRPr="006C1F46" w:rsidRDefault="00D7662C" w:rsidP="006C1F46">
      <w:pPr>
        <w:pStyle w:val="Heading1"/>
        <w:numPr>
          <w:ilvl w:val="0"/>
          <w:numId w:val="0"/>
        </w:numPr>
        <w:ind w:left="288"/>
      </w:pPr>
      <w:bookmarkStart w:id="2" w:name="_Toc3193001"/>
      <w:r w:rsidRPr="006C1F46">
        <w:lastRenderedPageBreak/>
        <w:t>LIST OF FIGURES</w:t>
      </w:r>
      <w:bookmarkEnd w:id="2"/>
    </w:p>
    <w:p w14:paraId="0E424708" w14:textId="192F6870" w:rsidR="00166471" w:rsidRDefault="009F2CB5">
      <w:pPr>
        <w:pStyle w:val="TableofFigures"/>
        <w:tabs>
          <w:tab w:val="right" w:leader="dot" w:pos="9350"/>
        </w:tabs>
        <w:rPr>
          <w:rFonts w:asciiTheme="minorHAnsi" w:eastAsiaTheme="minorEastAsia" w:hAnsiTheme="minorHAnsi" w:cstheme="minorBidi"/>
          <w:noProof/>
        </w:rPr>
      </w:pPr>
      <w:r>
        <w:rPr>
          <w:szCs w:val="20"/>
        </w:rPr>
        <w:fldChar w:fldCharType="begin"/>
      </w:r>
      <w:r>
        <w:rPr>
          <w:szCs w:val="20"/>
        </w:rPr>
        <w:instrText xml:space="preserve"> TOC \h \z \c "Figure" </w:instrText>
      </w:r>
      <w:r>
        <w:rPr>
          <w:szCs w:val="20"/>
        </w:rPr>
        <w:fldChar w:fldCharType="separate"/>
      </w:r>
      <w:hyperlink w:anchor="_Toc3193040" w:history="1">
        <w:r w:rsidR="00166471" w:rsidRPr="005C49C9">
          <w:rPr>
            <w:rStyle w:val="Hyperlink"/>
            <w:noProof/>
          </w:rPr>
          <w:t>Figure 3.1: The overall framework of Segmentation Guided Thorax Classification (SGTC) for lung disease classification. The framework also provides a means to visualize the result as Class Activation Map (CAM).</w:t>
        </w:r>
        <w:r w:rsidR="00166471">
          <w:rPr>
            <w:noProof/>
            <w:webHidden/>
          </w:rPr>
          <w:tab/>
        </w:r>
        <w:r w:rsidR="00166471">
          <w:rPr>
            <w:noProof/>
            <w:webHidden/>
          </w:rPr>
          <w:fldChar w:fldCharType="begin"/>
        </w:r>
        <w:r w:rsidR="00166471">
          <w:rPr>
            <w:noProof/>
            <w:webHidden/>
          </w:rPr>
          <w:instrText xml:space="preserve"> PAGEREF _Toc3193040 \h </w:instrText>
        </w:r>
        <w:r w:rsidR="00166471">
          <w:rPr>
            <w:noProof/>
            <w:webHidden/>
          </w:rPr>
        </w:r>
        <w:r w:rsidR="00166471">
          <w:rPr>
            <w:noProof/>
            <w:webHidden/>
          </w:rPr>
          <w:fldChar w:fldCharType="separate"/>
        </w:r>
        <w:r w:rsidR="00166471">
          <w:rPr>
            <w:noProof/>
            <w:webHidden/>
          </w:rPr>
          <w:t>6</w:t>
        </w:r>
        <w:r w:rsidR="00166471">
          <w:rPr>
            <w:noProof/>
            <w:webHidden/>
          </w:rPr>
          <w:fldChar w:fldCharType="end"/>
        </w:r>
      </w:hyperlink>
    </w:p>
    <w:p w14:paraId="1FABB3B5" w14:textId="37AA6254" w:rsidR="00166471" w:rsidRDefault="005853B3">
      <w:pPr>
        <w:pStyle w:val="TableofFigures"/>
        <w:tabs>
          <w:tab w:val="right" w:leader="dot" w:pos="9350"/>
        </w:tabs>
        <w:rPr>
          <w:rFonts w:asciiTheme="minorHAnsi" w:eastAsiaTheme="minorEastAsia" w:hAnsiTheme="minorHAnsi" w:cstheme="minorBidi"/>
          <w:noProof/>
        </w:rPr>
      </w:pPr>
      <w:hyperlink w:anchor="_Toc3193041" w:history="1">
        <w:r w:rsidR="00166471" w:rsidRPr="005C49C9">
          <w:rPr>
            <w:rStyle w:val="Hyperlink"/>
            <w:noProof/>
          </w:rPr>
          <w:t>Figure 3.2: Example of different disease in ChestX-ray 14 dataset.</w:t>
        </w:r>
        <w:r w:rsidR="00166471">
          <w:rPr>
            <w:noProof/>
            <w:webHidden/>
          </w:rPr>
          <w:tab/>
        </w:r>
        <w:r w:rsidR="00166471">
          <w:rPr>
            <w:noProof/>
            <w:webHidden/>
          </w:rPr>
          <w:fldChar w:fldCharType="begin"/>
        </w:r>
        <w:r w:rsidR="00166471">
          <w:rPr>
            <w:noProof/>
            <w:webHidden/>
          </w:rPr>
          <w:instrText xml:space="preserve"> PAGEREF _Toc3193041 \h </w:instrText>
        </w:r>
        <w:r w:rsidR="00166471">
          <w:rPr>
            <w:noProof/>
            <w:webHidden/>
          </w:rPr>
        </w:r>
        <w:r w:rsidR="00166471">
          <w:rPr>
            <w:noProof/>
            <w:webHidden/>
          </w:rPr>
          <w:fldChar w:fldCharType="separate"/>
        </w:r>
        <w:r w:rsidR="00166471">
          <w:rPr>
            <w:noProof/>
            <w:webHidden/>
          </w:rPr>
          <w:t>9</w:t>
        </w:r>
        <w:r w:rsidR="00166471">
          <w:rPr>
            <w:noProof/>
            <w:webHidden/>
          </w:rPr>
          <w:fldChar w:fldCharType="end"/>
        </w:r>
      </w:hyperlink>
    </w:p>
    <w:p w14:paraId="1919EA44" w14:textId="625D63BB" w:rsidR="00166471" w:rsidRDefault="005853B3">
      <w:pPr>
        <w:pStyle w:val="TableofFigures"/>
        <w:tabs>
          <w:tab w:val="right" w:leader="dot" w:pos="9350"/>
        </w:tabs>
        <w:rPr>
          <w:rFonts w:asciiTheme="minorHAnsi" w:eastAsiaTheme="minorEastAsia" w:hAnsiTheme="minorHAnsi" w:cstheme="minorBidi"/>
          <w:noProof/>
        </w:rPr>
      </w:pPr>
      <w:hyperlink w:anchor="_Toc3193042" w:history="1">
        <w:r w:rsidR="00166471" w:rsidRPr="005C49C9">
          <w:rPr>
            <w:rStyle w:val="Hyperlink"/>
            <w:noProof/>
          </w:rPr>
          <w:t>Figure 3.3: The circular diagram shows the proportions of images with multi-labels in each of 14 pathology classes and the labels’ co-occurrence statistics in ChestX-ray 14 dataset.</w:t>
        </w:r>
        <w:r w:rsidR="00166471">
          <w:rPr>
            <w:noProof/>
            <w:webHidden/>
          </w:rPr>
          <w:tab/>
        </w:r>
        <w:r w:rsidR="00166471">
          <w:rPr>
            <w:noProof/>
            <w:webHidden/>
          </w:rPr>
          <w:fldChar w:fldCharType="begin"/>
        </w:r>
        <w:r w:rsidR="00166471">
          <w:rPr>
            <w:noProof/>
            <w:webHidden/>
          </w:rPr>
          <w:instrText xml:space="preserve"> PAGEREF _Toc3193042 \h </w:instrText>
        </w:r>
        <w:r w:rsidR="00166471">
          <w:rPr>
            <w:noProof/>
            <w:webHidden/>
          </w:rPr>
        </w:r>
        <w:r w:rsidR="00166471">
          <w:rPr>
            <w:noProof/>
            <w:webHidden/>
          </w:rPr>
          <w:fldChar w:fldCharType="separate"/>
        </w:r>
        <w:r w:rsidR="00166471">
          <w:rPr>
            <w:noProof/>
            <w:webHidden/>
          </w:rPr>
          <w:t>10</w:t>
        </w:r>
        <w:r w:rsidR="00166471">
          <w:rPr>
            <w:noProof/>
            <w:webHidden/>
          </w:rPr>
          <w:fldChar w:fldCharType="end"/>
        </w:r>
      </w:hyperlink>
    </w:p>
    <w:p w14:paraId="123CFF6F" w14:textId="22E9EC34" w:rsidR="00166471" w:rsidRDefault="005853B3">
      <w:pPr>
        <w:pStyle w:val="TableofFigures"/>
        <w:tabs>
          <w:tab w:val="right" w:leader="dot" w:pos="9350"/>
        </w:tabs>
        <w:rPr>
          <w:rFonts w:asciiTheme="minorHAnsi" w:eastAsiaTheme="minorEastAsia" w:hAnsiTheme="minorHAnsi" w:cstheme="minorBidi"/>
          <w:noProof/>
        </w:rPr>
      </w:pPr>
      <w:hyperlink r:id="rId8" w:anchor="_Toc3193043" w:history="1">
        <w:r w:rsidR="00166471" w:rsidRPr="005C49C9">
          <w:rPr>
            <w:rStyle w:val="Hyperlink"/>
            <w:noProof/>
          </w:rPr>
          <w:t xml:space="preserve">Figure 3.4: </w:t>
        </w:r>
        <w:r w:rsidR="00166471" w:rsidRPr="005C49C9">
          <w:rPr>
            <w:rStyle w:val="Hyperlink"/>
            <w:b/>
            <w:noProof/>
          </w:rPr>
          <w:t>Residual Layer</w:t>
        </w:r>
        <w:r w:rsidR="00166471" w:rsidRPr="005C49C9">
          <w:rPr>
            <w:rStyle w:val="Hyperlink"/>
            <w:noProof/>
          </w:rPr>
          <w:t>: the convolution on shortcut path perform linear mapping to ensure dimension matching.</w:t>
        </w:r>
        <w:r w:rsidR="00166471">
          <w:rPr>
            <w:noProof/>
            <w:webHidden/>
          </w:rPr>
          <w:tab/>
        </w:r>
        <w:r w:rsidR="00166471">
          <w:rPr>
            <w:noProof/>
            <w:webHidden/>
          </w:rPr>
          <w:fldChar w:fldCharType="begin"/>
        </w:r>
        <w:r w:rsidR="00166471">
          <w:rPr>
            <w:noProof/>
            <w:webHidden/>
          </w:rPr>
          <w:instrText xml:space="preserve"> PAGEREF _Toc3193043 \h </w:instrText>
        </w:r>
        <w:r w:rsidR="00166471">
          <w:rPr>
            <w:noProof/>
            <w:webHidden/>
          </w:rPr>
        </w:r>
        <w:r w:rsidR="00166471">
          <w:rPr>
            <w:noProof/>
            <w:webHidden/>
          </w:rPr>
          <w:fldChar w:fldCharType="separate"/>
        </w:r>
        <w:r w:rsidR="00166471">
          <w:rPr>
            <w:noProof/>
            <w:webHidden/>
          </w:rPr>
          <w:t>14</w:t>
        </w:r>
        <w:r w:rsidR="00166471">
          <w:rPr>
            <w:noProof/>
            <w:webHidden/>
          </w:rPr>
          <w:fldChar w:fldCharType="end"/>
        </w:r>
      </w:hyperlink>
    </w:p>
    <w:p w14:paraId="491FF8CD" w14:textId="31B8407A" w:rsidR="00166471" w:rsidRDefault="005853B3">
      <w:pPr>
        <w:pStyle w:val="TableofFigures"/>
        <w:tabs>
          <w:tab w:val="right" w:leader="dot" w:pos="9350"/>
        </w:tabs>
        <w:rPr>
          <w:rFonts w:asciiTheme="minorHAnsi" w:eastAsiaTheme="minorEastAsia" w:hAnsiTheme="minorHAnsi" w:cstheme="minorBidi"/>
          <w:noProof/>
        </w:rPr>
      </w:pPr>
      <w:hyperlink r:id="rId9" w:anchor="_Toc3193044" w:history="1">
        <w:r w:rsidR="00166471" w:rsidRPr="005C49C9">
          <w:rPr>
            <w:rStyle w:val="Hyperlink"/>
            <w:noProof/>
          </w:rPr>
          <w:t xml:space="preserve">Figure 3.5: </w:t>
        </w:r>
        <w:r w:rsidR="00166471" w:rsidRPr="005C49C9">
          <w:rPr>
            <w:rStyle w:val="Hyperlink"/>
            <w:b/>
            <w:noProof/>
          </w:rPr>
          <w:t>Down Layer</w:t>
        </w:r>
        <w:r w:rsidR="00166471" w:rsidRPr="005C49C9">
          <w:rPr>
            <w:rStyle w:val="Hyperlink"/>
            <w:noProof/>
          </w:rPr>
          <w:t xml:space="preserve">: Instead of using pooling layer to down sample, ResNet family use convolution filter with </w:t>
        </w:r>
        <w:r w:rsidR="00166471" w:rsidRPr="005C49C9">
          <w:rPr>
            <w:rStyle w:val="Hyperlink"/>
            <w:b/>
            <w:noProof/>
          </w:rPr>
          <w:t>stride = 2</w:t>
        </w:r>
        <w:r w:rsidR="00166471" w:rsidRPr="005C49C9">
          <w:rPr>
            <w:rStyle w:val="Hyperlink"/>
            <w:noProof/>
          </w:rPr>
          <w:t xml:space="preserve"> to do the jobs. This layer is identical to the ResLayer except for the stride of the middle convolution.</w:t>
        </w:r>
        <w:r w:rsidR="00166471">
          <w:rPr>
            <w:noProof/>
            <w:webHidden/>
          </w:rPr>
          <w:tab/>
        </w:r>
        <w:r w:rsidR="00166471">
          <w:rPr>
            <w:noProof/>
            <w:webHidden/>
          </w:rPr>
          <w:fldChar w:fldCharType="begin"/>
        </w:r>
        <w:r w:rsidR="00166471">
          <w:rPr>
            <w:noProof/>
            <w:webHidden/>
          </w:rPr>
          <w:instrText xml:space="preserve"> PAGEREF _Toc3193044 \h </w:instrText>
        </w:r>
        <w:r w:rsidR="00166471">
          <w:rPr>
            <w:noProof/>
            <w:webHidden/>
          </w:rPr>
        </w:r>
        <w:r w:rsidR="00166471">
          <w:rPr>
            <w:noProof/>
            <w:webHidden/>
          </w:rPr>
          <w:fldChar w:fldCharType="separate"/>
        </w:r>
        <w:r w:rsidR="00166471">
          <w:rPr>
            <w:noProof/>
            <w:webHidden/>
          </w:rPr>
          <w:t>14</w:t>
        </w:r>
        <w:r w:rsidR="00166471">
          <w:rPr>
            <w:noProof/>
            <w:webHidden/>
          </w:rPr>
          <w:fldChar w:fldCharType="end"/>
        </w:r>
      </w:hyperlink>
    </w:p>
    <w:p w14:paraId="6A98A224" w14:textId="4B70E137" w:rsidR="00166471" w:rsidRDefault="005853B3">
      <w:pPr>
        <w:pStyle w:val="TableofFigures"/>
        <w:tabs>
          <w:tab w:val="right" w:leader="dot" w:pos="9350"/>
        </w:tabs>
        <w:rPr>
          <w:rFonts w:asciiTheme="minorHAnsi" w:eastAsiaTheme="minorEastAsia" w:hAnsiTheme="minorHAnsi" w:cstheme="minorBidi"/>
          <w:noProof/>
        </w:rPr>
      </w:pPr>
      <w:hyperlink r:id="rId10" w:anchor="_Toc3193045" w:history="1">
        <w:r w:rsidR="00166471" w:rsidRPr="005C49C9">
          <w:rPr>
            <w:rStyle w:val="Hyperlink"/>
            <w:noProof/>
          </w:rPr>
          <w:t xml:space="preserve">Figure 3.6: Visualize the </w:t>
        </w:r>
        <w:r w:rsidR="00166471" w:rsidRPr="005C49C9">
          <w:rPr>
            <w:rStyle w:val="Hyperlink"/>
            <w:b/>
            <w:noProof/>
          </w:rPr>
          <w:t>ResNet-50</w:t>
        </w:r>
        <w:r w:rsidR="00166471" w:rsidRPr="005C49C9">
          <w:rPr>
            <w:rStyle w:val="Hyperlink"/>
            <w:noProof/>
          </w:rPr>
          <w:t xml:space="preserve"> architecture.</w:t>
        </w:r>
        <w:r w:rsidR="00166471">
          <w:rPr>
            <w:noProof/>
            <w:webHidden/>
          </w:rPr>
          <w:tab/>
        </w:r>
        <w:r w:rsidR="00166471">
          <w:rPr>
            <w:noProof/>
            <w:webHidden/>
          </w:rPr>
          <w:fldChar w:fldCharType="begin"/>
        </w:r>
        <w:r w:rsidR="00166471">
          <w:rPr>
            <w:noProof/>
            <w:webHidden/>
          </w:rPr>
          <w:instrText xml:space="preserve"> PAGEREF _Toc3193045 \h </w:instrText>
        </w:r>
        <w:r w:rsidR="00166471">
          <w:rPr>
            <w:noProof/>
            <w:webHidden/>
          </w:rPr>
        </w:r>
        <w:r w:rsidR="00166471">
          <w:rPr>
            <w:noProof/>
            <w:webHidden/>
          </w:rPr>
          <w:fldChar w:fldCharType="separate"/>
        </w:r>
        <w:r w:rsidR="00166471">
          <w:rPr>
            <w:noProof/>
            <w:webHidden/>
          </w:rPr>
          <w:t>14</w:t>
        </w:r>
        <w:r w:rsidR="00166471">
          <w:rPr>
            <w:noProof/>
            <w:webHidden/>
          </w:rPr>
          <w:fldChar w:fldCharType="end"/>
        </w:r>
      </w:hyperlink>
    </w:p>
    <w:p w14:paraId="7C913ED4" w14:textId="15513D31" w:rsidR="00166471" w:rsidRDefault="005853B3">
      <w:pPr>
        <w:pStyle w:val="TableofFigures"/>
        <w:tabs>
          <w:tab w:val="right" w:leader="dot" w:pos="9350"/>
        </w:tabs>
        <w:rPr>
          <w:rFonts w:asciiTheme="minorHAnsi" w:eastAsiaTheme="minorEastAsia" w:hAnsiTheme="minorHAnsi" w:cstheme="minorBidi"/>
          <w:noProof/>
        </w:rPr>
      </w:pPr>
      <w:hyperlink r:id="rId11" w:anchor="_Toc3193046" w:history="1">
        <w:r w:rsidR="00166471" w:rsidRPr="005C49C9">
          <w:rPr>
            <w:rStyle w:val="Hyperlink"/>
            <w:noProof/>
          </w:rPr>
          <w:t xml:space="preserve">Figure 3.7: </w:t>
        </w:r>
        <w:r w:rsidR="00166471" w:rsidRPr="005C49C9">
          <w:rPr>
            <w:rStyle w:val="Hyperlink"/>
            <w:b/>
            <w:noProof/>
          </w:rPr>
          <w:t>Dense Layer</w:t>
        </w:r>
        <w:r w:rsidR="00166471" w:rsidRPr="005C49C9">
          <w:rPr>
            <w:rStyle w:val="Hyperlink"/>
            <w:noProof/>
          </w:rPr>
          <w:t xml:space="preserve"> concatenates the result with the input.</w:t>
        </w:r>
        <w:r w:rsidR="00166471">
          <w:rPr>
            <w:noProof/>
            <w:webHidden/>
          </w:rPr>
          <w:tab/>
        </w:r>
        <w:r w:rsidR="00166471">
          <w:rPr>
            <w:noProof/>
            <w:webHidden/>
          </w:rPr>
          <w:fldChar w:fldCharType="begin"/>
        </w:r>
        <w:r w:rsidR="00166471">
          <w:rPr>
            <w:noProof/>
            <w:webHidden/>
          </w:rPr>
          <w:instrText xml:space="preserve"> PAGEREF _Toc3193046 \h </w:instrText>
        </w:r>
        <w:r w:rsidR="00166471">
          <w:rPr>
            <w:noProof/>
            <w:webHidden/>
          </w:rPr>
        </w:r>
        <w:r w:rsidR="00166471">
          <w:rPr>
            <w:noProof/>
            <w:webHidden/>
          </w:rPr>
          <w:fldChar w:fldCharType="separate"/>
        </w:r>
        <w:r w:rsidR="00166471">
          <w:rPr>
            <w:noProof/>
            <w:webHidden/>
          </w:rPr>
          <w:t>17</w:t>
        </w:r>
        <w:r w:rsidR="00166471">
          <w:rPr>
            <w:noProof/>
            <w:webHidden/>
          </w:rPr>
          <w:fldChar w:fldCharType="end"/>
        </w:r>
      </w:hyperlink>
    </w:p>
    <w:p w14:paraId="6B243F9A" w14:textId="661096A0" w:rsidR="00166471" w:rsidRDefault="005853B3">
      <w:pPr>
        <w:pStyle w:val="TableofFigures"/>
        <w:tabs>
          <w:tab w:val="right" w:leader="dot" w:pos="9350"/>
        </w:tabs>
        <w:rPr>
          <w:rFonts w:asciiTheme="minorHAnsi" w:eastAsiaTheme="minorEastAsia" w:hAnsiTheme="minorHAnsi" w:cstheme="minorBidi"/>
          <w:noProof/>
        </w:rPr>
      </w:pPr>
      <w:hyperlink r:id="rId12" w:anchor="_Toc3193047" w:history="1">
        <w:r w:rsidR="00166471" w:rsidRPr="005C49C9">
          <w:rPr>
            <w:rStyle w:val="Hyperlink"/>
            <w:noProof/>
          </w:rPr>
          <w:t xml:space="preserve">Figure 3.8: </w:t>
        </w:r>
        <w:r w:rsidR="00166471" w:rsidRPr="005C49C9">
          <w:rPr>
            <w:rStyle w:val="Hyperlink"/>
            <w:b/>
            <w:noProof/>
          </w:rPr>
          <w:t>Transition Block</w:t>
        </w:r>
        <w:r w:rsidR="00166471" w:rsidRPr="005C49C9">
          <w:rPr>
            <w:rStyle w:val="Hyperlink"/>
            <w:noProof/>
          </w:rPr>
          <w:t>: 1×1 convolution follow by 2×2 pooling layer to decrease the spatial dimension of the feature maps.</w:t>
        </w:r>
        <w:r w:rsidR="00166471">
          <w:rPr>
            <w:noProof/>
            <w:webHidden/>
          </w:rPr>
          <w:tab/>
        </w:r>
        <w:r w:rsidR="00166471">
          <w:rPr>
            <w:noProof/>
            <w:webHidden/>
          </w:rPr>
          <w:fldChar w:fldCharType="begin"/>
        </w:r>
        <w:r w:rsidR="00166471">
          <w:rPr>
            <w:noProof/>
            <w:webHidden/>
          </w:rPr>
          <w:instrText xml:space="preserve"> PAGEREF _Toc3193047 \h </w:instrText>
        </w:r>
        <w:r w:rsidR="00166471">
          <w:rPr>
            <w:noProof/>
            <w:webHidden/>
          </w:rPr>
        </w:r>
        <w:r w:rsidR="00166471">
          <w:rPr>
            <w:noProof/>
            <w:webHidden/>
          </w:rPr>
          <w:fldChar w:fldCharType="separate"/>
        </w:r>
        <w:r w:rsidR="00166471">
          <w:rPr>
            <w:noProof/>
            <w:webHidden/>
          </w:rPr>
          <w:t>17</w:t>
        </w:r>
        <w:r w:rsidR="00166471">
          <w:rPr>
            <w:noProof/>
            <w:webHidden/>
          </w:rPr>
          <w:fldChar w:fldCharType="end"/>
        </w:r>
      </w:hyperlink>
    </w:p>
    <w:p w14:paraId="68A8E90F" w14:textId="1ADCF116" w:rsidR="00166471" w:rsidRDefault="005853B3">
      <w:pPr>
        <w:pStyle w:val="TableofFigures"/>
        <w:tabs>
          <w:tab w:val="right" w:leader="dot" w:pos="9350"/>
        </w:tabs>
        <w:rPr>
          <w:rFonts w:asciiTheme="minorHAnsi" w:eastAsiaTheme="minorEastAsia" w:hAnsiTheme="minorHAnsi" w:cstheme="minorBidi"/>
          <w:noProof/>
        </w:rPr>
      </w:pPr>
      <w:hyperlink r:id="rId13" w:anchor="_Toc3193048" w:history="1">
        <w:r w:rsidR="00166471" w:rsidRPr="005C49C9">
          <w:rPr>
            <w:rStyle w:val="Hyperlink"/>
            <w:noProof/>
          </w:rPr>
          <w:t xml:space="preserve">Figure 3.9: </w:t>
        </w:r>
        <w:r w:rsidR="00166471" w:rsidRPr="005C49C9">
          <w:rPr>
            <w:rStyle w:val="Hyperlink"/>
            <w:b/>
            <w:noProof/>
          </w:rPr>
          <w:t>Dense Block</w:t>
        </w:r>
        <w:r w:rsidR="00166471" w:rsidRPr="005C49C9">
          <w:rPr>
            <w:rStyle w:val="Hyperlink"/>
            <w:noProof/>
          </w:rPr>
          <w:t xml:space="preserve">: Each Dense Layer learns the mapping for the input and concatenates with the input. So that every proceeding layer has direct access to all the output of all preceding layer. Dense Block with n Dense Layers will transform the input from c channels to </w:t>
        </w:r>
        <w:r w:rsidR="00166471" w:rsidRPr="005C49C9">
          <w:rPr>
            <w:rStyle w:val="Hyperlink"/>
            <w:b/>
            <w:noProof/>
          </w:rPr>
          <w:t>c+32n</w:t>
        </w:r>
        <w:r w:rsidR="00166471" w:rsidRPr="005C49C9">
          <w:rPr>
            <w:rStyle w:val="Hyperlink"/>
            <w:noProof/>
          </w:rPr>
          <w:t xml:space="preserve"> channels.</w:t>
        </w:r>
        <w:r w:rsidR="00166471">
          <w:rPr>
            <w:noProof/>
            <w:webHidden/>
          </w:rPr>
          <w:tab/>
        </w:r>
        <w:r w:rsidR="00166471">
          <w:rPr>
            <w:noProof/>
            <w:webHidden/>
          </w:rPr>
          <w:fldChar w:fldCharType="begin"/>
        </w:r>
        <w:r w:rsidR="00166471">
          <w:rPr>
            <w:noProof/>
            <w:webHidden/>
          </w:rPr>
          <w:instrText xml:space="preserve"> PAGEREF _Toc3193048 \h </w:instrText>
        </w:r>
        <w:r w:rsidR="00166471">
          <w:rPr>
            <w:noProof/>
            <w:webHidden/>
          </w:rPr>
        </w:r>
        <w:r w:rsidR="00166471">
          <w:rPr>
            <w:noProof/>
            <w:webHidden/>
          </w:rPr>
          <w:fldChar w:fldCharType="separate"/>
        </w:r>
        <w:r w:rsidR="00166471">
          <w:rPr>
            <w:noProof/>
            <w:webHidden/>
          </w:rPr>
          <w:t>17</w:t>
        </w:r>
        <w:r w:rsidR="00166471">
          <w:rPr>
            <w:noProof/>
            <w:webHidden/>
          </w:rPr>
          <w:fldChar w:fldCharType="end"/>
        </w:r>
      </w:hyperlink>
    </w:p>
    <w:p w14:paraId="3301D6DE" w14:textId="0D852802" w:rsidR="00166471" w:rsidRDefault="005853B3">
      <w:pPr>
        <w:pStyle w:val="TableofFigures"/>
        <w:tabs>
          <w:tab w:val="right" w:leader="dot" w:pos="9350"/>
        </w:tabs>
        <w:rPr>
          <w:rFonts w:asciiTheme="minorHAnsi" w:eastAsiaTheme="minorEastAsia" w:hAnsiTheme="minorHAnsi" w:cstheme="minorBidi"/>
          <w:noProof/>
        </w:rPr>
      </w:pPr>
      <w:hyperlink r:id="rId14" w:anchor="_Toc3193049" w:history="1">
        <w:r w:rsidR="00166471" w:rsidRPr="005C49C9">
          <w:rPr>
            <w:rStyle w:val="Hyperlink"/>
            <w:noProof/>
          </w:rPr>
          <w:t xml:space="preserve">Figure 3.10: Visualizing </w:t>
        </w:r>
        <w:r w:rsidR="00166471" w:rsidRPr="005C49C9">
          <w:rPr>
            <w:rStyle w:val="Hyperlink"/>
            <w:b/>
            <w:noProof/>
          </w:rPr>
          <w:t>Densenet-121</w:t>
        </w:r>
        <w:r w:rsidR="00166471" w:rsidRPr="005C49C9">
          <w:rPr>
            <w:rStyle w:val="Hyperlink"/>
            <w:noProof/>
          </w:rPr>
          <w:t xml:space="preserve"> architecture.</w:t>
        </w:r>
        <w:r w:rsidR="00166471">
          <w:rPr>
            <w:noProof/>
            <w:webHidden/>
          </w:rPr>
          <w:tab/>
        </w:r>
        <w:r w:rsidR="00166471">
          <w:rPr>
            <w:noProof/>
            <w:webHidden/>
          </w:rPr>
          <w:fldChar w:fldCharType="begin"/>
        </w:r>
        <w:r w:rsidR="00166471">
          <w:rPr>
            <w:noProof/>
            <w:webHidden/>
          </w:rPr>
          <w:instrText xml:space="preserve"> PAGEREF _Toc3193049 \h </w:instrText>
        </w:r>
        <w:r w:rsidR="00166471">
          <w:rPr>
            <w:noProof/>
            <w:webHidden/>
          </w:rPr>
        </w:r>
        <w:r w:rsidR="00166471">
          <w:rPr>
            <w:noProof/>
            <w:webHidden/>
          </w:rPr>
          <w:fldChar w:fldCharType="separate"/>
        </w:r>
        <w:r w:rsidR="00166471">
          <w:rPr>
            <w:noProof/>
            <w:webHidden/>
          </w:rPr>
          <w:t>17</w:t>
        </w:r>
        <w:r w:rsidR="00166471">
          <w:rPr>
            <w:noProof/>
            <w:webHidden/>
          </w:rPr>
          <w:fldChar w:fldCharType="end"/>
        </w:r>
      </w:hyperlink>
    </w:p>
    <w:p w14:paraId="689CC422" w14:textId="2E1270A6" w:rsidR="00166471" w:rsidRDefault="005853B3">
      <w:pPr>
        <w:pStyle w:val="TableofFigures"/>
        <w:tabs>
          <w:tab w:val="right" w:leader="dot" w:pos="9350"/>
        </w:tabs>
        <w:rPr>
          <w:rFonts w:asciiTheme="minorHAnsi" w:eastAsiaTheme="minorEastAsia" w:hAnsiTheme="minorHAnsi" w:cstheme="minorBidi"/>
          <w:noProof/>
        </w:rPr>
      </w:pPr>
      <w:hyperlink r:id="rId15" w:anchor="_Toc3193050" w:history="1">
        <w:r w:rsidR="00166471" w:rsidRPr="005C49C9">
          <w:rPr>
            <w:rStyle w:val="Hyperlink"/>
            <w:noProof/>
          </w:rPr>
          <w:t xml:space="preserve">Figure 3.11: </w:t>
        </w:r>
        <w:r w:rsidR="00166471" w:rsidRPr="005C49C9">
          <w:rPr>
            <w:rStyle w:val="Hyperlink"/>
            <w:b/>
            <w:noProof/>
          </w:rPr>
          <w:t>Up Layer:</w:t>
        </w:r>
        <w:r w:rsidR="00166471" w:rsidRPr="005C49C9">
          <w:rPr>
            <w:rStyle w:val="Hyperlink"/>
            <w:noProof/>
          </w:rPr>
          <w:t xml:space="preserve"> This layer will restore the resolution of the input image with the feature from decoding path.</w:t>
        </w:r>
        <w:r w:rsidR="00166471">
          <w:rPr>
            <w:noProof/>
            <w:webHidden/>
          </w:rPr>
          <w:tab/>
        </w:r>
        <w:r w:rsidR="00166471">
          <w:rPr>
            <w:noProof/>
            <w:webHidden/>
          </w:rPr>
          <w:fldChar w:fldCharType="begin"/>
        </w:r>
        <w:r w:rsidR="00166471">
          <w:rPr>
            <w:noProof/>
            <w:webHidden/>
          </w:rPr>
          <w:instrText xml:space="preserve"> PAGEREF _Toc3193050 \h </w:instrText>
        </w:r>
        <w:r w:rsidR="00166471">
          <w:rPr>
            <w:noProof/>
            <w:webHidden/>
          </w:rPr>
        </w:r>
        <w:r w:rsidR="00166471">
          <w:rPr>
            <w:noProof/>
            <w:webHidden/>
          </w:rPr>
          <w:fldChar w:fldCharType="separate"/>
        </w:r>
        <w:r w:rsidR="00166471">
          <w:rPr>
            <w:noProof/>
            <w:webHidden/>
          </w:rPr>
          <w:t>18</w:t>
        </w:r>
        <w:r w:rsidR="00166471">
          <w:rPr>
            <w:noProof/>
            <w:webHidden/>
          </w:rPr>
          <w:fldChar w:fldCharType="end"/>
        </w:r>
      </w:hyperlink>
    </w:p>
    <w:p w14:paraId="611D431C" w14:textId="39E8E522" w:rsidR="00166471" w:rsidRDefault="005853B3">
      <w:pPr>
        <w:pStyle w:val="TableofFigures"/>
        <w:tabs>
          <w:tab w:val="right" w:leader="dot" w:pos="9350"/>
        </w:tabs>
        <w:rPr>
          <w:rFonts w:asciiTheme="minorHAnsi" w:eastAsiaTheme="minorEastAsia" w:hAnsiTheme="minorHAnsi" w:cstheme="minorBidi"/>
          <w:noProof/>
        </w:rPr>
      </w:pPr>
      <w:hyperlink r:id="rId16" w:anchor="_Toc3193051" w:history="1">
        <w:r w:rsidR="00166471" w:rsidRPr="005C49C9">
          <w:rPr>
            <w:rStyle w:val="Hyperlink"/>
            <w:noProof/>
          </w:rPr>
          <w:t>Figure 3.12: Unet with ResNet-50 as the backbone to do lung segmentation task. The down-sampling path is identical to the ResNet-50 that will encode the information. The up-sampling path will learn to decode the features map to reconstruct the input resolution with skip.</w:t>
        </w:r>
        <w:r w:rsidR="00166471">
          <w:rPr>
            <w:noProof/>
            <w:webHidden/>
          </w:rPr>
          <w:tab/>
        </w:r>
        <w:r w:rsidR="00166471">
          <w:rPr>
            <w:noProof/>
            <w:webHidden/>
          </w:rPr>
          <w:fldChar w:fldCharType="begin"/>
        </w:r>
        <w:r w:rsidR="00166471">
          <w:rPr>
            <w:noProof/>
            <w:webHidden/>
          </w:rPr>
          <w:instrText xml:space="preserve"> PAGEREF _Toc3193051 \h </w:instrText>
        </w:r>
        <w:r w:rsidR="00166471">
          <w:rPr>
            <w:noProof/>
            <w:webHidden/>
          </w:rPr>
        </w:r>
        <w:r w:rsidR="00166471">
          <w:rPr>
            <w:noProof/>
            <w:webHidden/>
          </w:rPr>
          <w:fldChar w:fldCharType="separate"/>
        </w:r>
        <w:r w:rsidR="00166471">
          <w:rPr>
            <w:noProof/>
            <w:webHidden/>
          </w:rPr>
          <w:t>19</w:t>
        </w:r>
        <w:r w:rsidR="00166471">
          <w:rPr>
            <w:noProof/>
            <w:webHidden/>
          </w:rPr>
          <w:fldChar w:fldCharType="end"/>
        </w:r>
      </w:hyperlink>
    </w:p>
    <w:p w14:paraId="3AA4858E" w14:textId="1F10A3CB" w:rsidR="00166471" w:rsidRDefault="005853B3">
      <w:pPr>
        <w:pStyle w:val="TableofFigures"/>
        <w:tabs>
          <w:tab w:val="right" w:leader="dot" w:pos="9350"/>
        </w:tabs>
        <w:rPr>
          <w:rFonts w:asciiTheme="minorHAnsi" w:eastAsiaTheme="minorEastAsia" w:hAnsiTheme="minorHAnsi" w:cstheme="minorBidi"/>
          <w:noProof/>
        </w:rPr>
      </w:pPr>
      <w:hyperlink w:anchor="_Toc3193052" w:history="1">
        <w:r w:rsidR="00166471" w:rsidRPr="005C49C9">
          <w:rPr>
            <w:rStyle w:val="Hyperlink"/>
            <w:noProof/>
          </w:rPr>
          <w:t xml:space="preserve">Figure 3.13: </w:t>
        </w:r>
        <w:r w:rsidR="00166471" w:rsidRPr="005C49C9">
          <w:rPr>
            <w:rStyle w:val="Hyperlink"/>
            <w:b/>
            <w:noProof/>
          </w:rPr>
          <w:t>Left</w:t>
        </w:r>
        <w:r w:rsidR="00166471" w:rsidRPr="005C49C9">
          <w:rPr>
            <w:rStyle w:val="Hyperlink"/>
            <w:noProof/>
          </w:rPr>
          <w:t xml:space="preserve">: Learning rate finder for lung segmentation, here we choose a learning rate of 1e-2. </w:t>
        </w:r>
        <w:r w:rsidR="00166471" w:rsidRPr="005C49C9">
          <w:rPr>
            <w:rStyle w:val="Hyperlink"/>
            <w:b/>
            <w:noProof/>
          </w:rPr>
          <w:t>Right</w:t>
        </w:r>
        <w:r w:rsidR="00166471" w:rsidRPr="005C49C9">
          <w:rPr>
            <w:rStyle w:val="Hyperlink"/>
            <w:noProof/>
          </w:rPr>
          <w:t>: Learning rate finder for ChestX-ray 14 dataset, here we choose a learning rate of 1e-3.</w:t>
        </w:r>
        <w:r w:rsidR="00166471">
          <w:rPr>
            <w:noProof/>
            <w:webHidden/>
          </w:rPr>
          <w:tab/>
        </w:r>
        <w:r w:rsidR="00166471">
          <w:rPr>
            <w:noProof/>
            <w:webHidden/>
          </w:rPr>
          <w:fldChar w:fldCharType="begin"/>
        </w:r>
        <w:r w:rsidR="00166471">
          <w:rPr>
            <w:noProof/>
            <w:webHidden/>
          </w:rPr>
          <w:instrText xml:space="preserve"> PAGEREF _Toc3193052 \h </w:instrText>
        </w:r>
        <w:r w:rsidR="00166471">
          <w:rPr>
            <w:noProof/>
            <w:webHidden/>
          </w:rPr>
        </w:r>
        <w:r w:rsidR="00166471">
          <w:rPr>
            <w:noProof/>
            <w:webHidden/>
          </w:rPr>
          <w:fldChar w:fldCharType="separate"/>
        </w:r>
        <w:r w:rsidR="00166471">
          <w:rPr>
            <w:noProof/>
            <w:webHidden/>
          </w:rPr>
          <w:t>22</w:t>
        </w:r>
        <w:r w:rsidR="00166471">
          <w:rPr>
            <w:noProof/>
            <w:webHidden/>
          </w:rPr>
          <w:fldChar w:fldCharType="end"/>
        </w:r>
      </w:hyperlink>
    </w:p>
    <w:p w14:paraId="54A46024" w14:textId="22428F08" w:rsidR="00166471" w:rsidRDefault="005853B3">
      <w:pPr>
        <w:pStyle w:val="TableofFigures"/>
        <w:tabs>
          <w:tab w:val="right" w:leader="dot" w:pos="9350"/>
        </w:tabs>
        <w:rPr>
          <w:rFonts w:asciiTheme="minorHAnsi" w:eastAsiaTheme="minorEastAsia" w:hAnsiTheme="minorHAnsi" w:cstheme="minorBidi"/>
          <w:noProof/>
        </w:rPr>
      </w:pPr>
      <w:hyperlink w:anchor="_Toc3193053" w:history="1">
        <w:r w:rsidR="00166471" w:rsidRPr="005C49C9">
          <w:rPr>
            <w:rStyle w:val="Hyperlink"/>
            <w:noProof/>
          </w:rPr>
          <w:t xml:space="preserve">Figure 4.1: </w:t>
        </w:r>
        <w:r w:rsidR="00166471" w:rsidRPr="005C49C9">
          <w:rPr>
            <w:rStyle w:val="Hyperlink"/>
            <w:b/>
            <w:noProof/>
          </w:rPr>
          <w:t>Left</w:t>
        </w:r>
        <w:r w:rsidR="00166471" w:rsidRPr="005C49C9">
          <w:rPr>
            <w:rStyle w:val="Hyperlink"/>
            <w:noProof/>
          </w:rPr>
          <w:t xml:space="preserve">: Loss for different learning rates, </w:t>
        </w:r>
        <w:r w:rsidR="00166471" w:rsidRPr="005C49C9">
          <w:rPr>
            <w:rStyle w:val="Hyperlink"/>
            <w:b/>
            <w:noProof/>
          </w:rPr>
          <w:t xml:space="preserve">Right: </w:t>
        </w:r>
        <w:r w:rsidR="00166471" w:rsidRPr="005C49C9">
          <w:rPr>
            <w:rStyle w:val="Hyperlink"/>
            <w:noProof/>
          </w:rPr>
          <w:t>AUC for different learning rates. Different experiments were color-coded, the solid line shows the training result, the dashed line shows the validation result. Learning rate is denoted as lr.</w:t>
        </w:r>
        <w:r w:rsidR="00166471">
          <w:rPr>
            <w:noProof/>
            <w:webHidden/>
          </w:rPr>
          <w:tab/>
        </w:r>
        <w:r w:rsidR="00166471">
          <w:rPr>
            <w:noProof/>
            <w:webHidden/>
          </w:rPr>
          <w:fldChar w:fldCharType="begin"/>
        </w:r>
        <w:r w:rsidR="00166471">
          <w:rPr>
            <w:noProof/>
            <w:webHidden/>
          </w:rPr>
          <w:instrText xml:space="preserve"> PAGEREF _Toc3193053 \h </w:instrText>
        </w:r>
        <w:r w:rsidR="00166471">
          <w:rPr>
            <w:noProof/>
            <w:webHidden/>
          </w:rPr>
        </w:r>
        <w:r w:rsidR="00166471">
          <w:rPr>
            <w:noProof/>
            <w:webHidden/>
          </w:rPr>
          <w:fldChar w:fldCharType="separate"/>
        </w:r>
        <w:r w:rsidR="00166471">
          <w:rPr>
            <w:noProof/>
            <w:webHidden/>
          </w:rPr>
          <w:t>25</w:t>
        </w:r>
        <w:r w:rsidR="00166471">
          <w:rPr>
            <w:noProof/>
            <w:webHidden/>
          </w:rPr>
          <w:fldChar w:fldCharType="end"/>
        </w:r>
      </w:hyperlink>
    </w:p>
    <w:p w14:paraId="410930D3" w14:textId="0692876B" w:rsidR="00166471" w:rsidRDefault="005853B3">
      <w:pPr>
        <w:pStyle w:val="TableofFigures"/>
        <w:tabs>
          <w:tab w:val="right" w:leader="dot" w:pos="9350"/>
        </w:tabs>
        <w:rPr>
          <w:rFonts w:asciiTheme="minorHAnsi" w:eastAsiaTheme="minorEastAsia" w:hAnsiTheme="minorHAnsi" w:cstheme="minorBidi"/>
          <w:noProof/>
        </w:rPr>
      </w:pPr>
      <w:hyperlink w:anchor="_Toc3193054" w:history="1">
        <w:r w:rsidR="00166471" w:rsidRPr="005C49C9">
          <w:rPr>
            <w:rStyle w:val="Hyperlink"/>
            <w:noProof/>
          </w:rPr>
          <w:t xml:space="preserve">Figure 4.2: </w:t>
        </w:r>
        <w:r w:rsidR="00166471" w:rsidRPr="005C49C9">
          <w:rPr>
            <w:rStyle w:val="Hyperlink"/>
            <w:b/>
            <w:noProof/>
          </w:rPr>
          <w:t>Left</w:t>
        </w:r>
        <w:r w:rsidR="00166471" w:rsidRPr="005C49C9">
          <w:rPr>
            <w:rStyle w:val="Hyperlink"/>
            <w:noProof/>
          </w:rPr>
          <w:t xml:space="preserve">: Loss for different batch sizes, </w:t>
        </w:r>
        <w:r w:rsidR="00166471" w:rsidRPr="005C49C9">
          <w:rPr>
            <w:rStyle w:val="Hyperlink"/>
            <w:b/>
            <w:noProof/>
          </w:rPr>
          <w:t xml:space="preserve">Right: </w:t>
        </w:r>
        <w:r w:rsidR="00166471" w:rsidRPr="005C49C9">
          <w:rPr>
            <w:rStyle w:val="Hyperlink"/>
            <w:noProof/>
          </w:rPr>
          <w:t>AUC for different batch sizes. Different experiments were color-coded, the solid line shows the training result, the dashed line shows the validation result.</w:t>
        </w:r>
        <w:r w:rsidR="00166471">
          <w:rPr>
            <w:noProof/>
            <w:webHidden/>
          </w:rPr>
          <w:tab/>
        </w:r>
        <w:r w:rsidR="00166471">
          <w:rPr>
            <w:noProof/>
            <w:webHidden/>
          </w:rPr>
          <w:fldChar w:fldCharType="begin"/>
        </w:r>
        <w:r w:rsidR="00166471">
          <w:rPr>
            <w:noProof/>
            <w:webHidden/>
          </w:rPr>
          <w:instrText xml:space="preserve"> PAGEREF _Toc3193054 \h </w:instrText>
        </w:r>
        <w:r w:rsidR="00166471">
          <w:rPr>
            <w:noProof/>
            <w:webHidden/>
          </w:rPr>
        </w:r>
        <w:r w:rsidR="00166471">
          <w:rPr>
            <w:noProof/>
            <w:webHidden/>
          </w:rPr>
          <w:fldChar w:fldCharType="separate"/>
        </w:r>
        <w:r w:rsidR="00166471">
          <w:rPr>
            <w:noProof/>
            <w:webHidden/>
          </w:rPr>
          <w:t>26</w:t>
        </w:r>
        <w:r w:rsidR="00166471">
          <w:rPr>
            <w:noProof/>
            <w:webHidden/>
          </w:rPr>
          <w:fldChar w:fldCharType="end"/>
        </w:r>
      </w:hyperlink>
    </w:p>
    <w:p w14:paraId="18A2F023" w14:textId="3FEBEA11" w:rsidR="00166471" w:rsidRDefault="005853B3">
      <w:pPr>
        <w:pStyle w:val="TableofFigures"/>
        <w:tabs>
          <w:tab w:val="right" w:leader="dot" w:pos="9350"/>
        </w:tabs>
        <w:rPr>
          <w:rFonts w:asciiTheme="minorHAnsi" w:eastAsiaTheme="minorEastAsia" w:hAnsiTheme="minorHAnsi" w:cstheme="minorBidi"/>
          <w:noProof/>
        </w:rPr>
      </w:pPr>
      <w:hyperlink w:anchor="_Toc3193055" w:history="1">
        <w:r w:rsidR="00166471" w:rsidRPr="005C49C9">
          <w:rPr>
            <w:rStyle w:val="Hyperlink"/>
            <w:noProof/>
          </w:rPr>
          <w:t xml:space="preserve">Figure 4.3: </w:t>
        </w:r>
        <w:r w:rsidR="00166471" w:rsidRPr="005C49C9">
          <w:rPr>
            <w:rStyle w:val="Hyperlink"/>
            <w:b/>
            <w:noProof/>
          </w:rPr>
          <w:t>Left</w:t>
        </w:r>
        <w:r w:rsidR="00166471" w:rsidRPr="005C49C9">
          <w:rPr>
            <w:rStyle w:val="Hyperlink"/>
            <w:noProof/>
          </w:rPr>
          <w:t xml:space="preserve">: Loss for different epochs, </w:t>
        </w:r>
        <w:r w:rsidR="00166471" w:rsidRPr="005C49C9">
          <w:rPr>
            <w:rStyle w:val="Hyperlink"/>
            <w:b/>
            <w:noProof/>
          </w:rPr>
          <w:t xml:space="preserve">Right: </w:t>
        </w:r>
        <w:r w:rsidR="00166471" w:rsidRPr="005C49C9">
          <w:rPr>
            <w:rStyle w:val="Hyperlink"/>
            <w:noProof/>
          </w:rPr>
          <w:t>AUC for different epochs. Different experiments were color-coded, the solid line shows the training result, the dashed line shows the validation result.</w:t>
        </w:r>
        <w:r w:rsidR="00166471">
          <w:rPr>
            <w:noProof/>
            <w:webHidden/>
          </w:rPr>
          <w:tab/>
        </w:r>
        <w:r w:rsidR="00166471">
          <w:rPr>
            <w:noProof/>
            <w:webHidden/>
          </w:rPr>
          <w:fldChar w:fldCharType="begin"/>
        </w:r>
        <w:r w:rsidR="00166471">
          <w:rPr>
            <w:noProof/>
            <w:webHidden/>
          </w:rPr>
          <w:instrText xml:space="preserve"> PAGEREF _Toc3193055 \h </w:instrText>
        </w:r>
        <w:r w:rsidR="00166471">
          <w:rPr>
            <w:noProof/>
            <w:webHidden/>
          </w:rPr>
        </w:r>
        <w:r w:rsidR="00166471">
          <w:rPr>
            <w:noProof/>
            <w:webHidden/>
          </w:rPr>
          <w:fldChar w:fldCharType="separate"/>
        </w:r>
        <w:r w:rsidR="00166471">
          <w:rPr>
            <w:noProof/>
            <w:webHidden/>
          </w:rPr>
          <w:t>26</w:t>
        </w:r>
        <w:r w:rsidR="00166471">
          <w:rPr>
            <w:noProof/>
            <w:webHidden/>
          </w:rPr>
          <w:fldChar w:fldCharType="end"/>
        </w:r>
      </w:hyperlink>
    </w:p>
    <w:p w14:paraId="3DE32E41" w14:textId="1421F1E4" w:rsidR="00166471" w:rsidRDefault="005853B3">
      <w:pPr>
        <w:pStyle w:val="TableofFigures"/>
        <w:tabs>
          <w:tab w:val="right" w:leader="dot" w:pos="9350"/>
        </w:tabs>
        <w:rPr>
          <w:rFonts w:asciiTheme="minorHAnsi" w:eastAsiaTheme="minorEastAsia" w:hAnsiTheme="minorHAnsi" w:cstheme="minorBidi"/>
          <w:noProof/>
        </w:rPr>
      </w:pPr>
      <w:hyperlink w:anchor="_Toc3193056" w:history="1">
        <w:r w:rsidR="00166471" w:rsidRPr="005C49C9">
          <w:rPr>
            <w:rStyle w:val="Hyperlink"/>
            <w:noProof/>
          </w:rPr>
          <w:t xml:space="preserve">Figure 4.4: Lung Segmentation result on </w:t>
        </w:r>
        <w:r w:rsidR="00166471" w:rsidRPr="005C49C9">
          <w:rPr>
            <w:rStyle w:val="Hyperlink"/>
            <w:b/>
            <w:noProof/>
          </w:rPr>
          <w:t>Top</w:t>
        </w:r>
        <w:r w:rsidR="00166471" w:rsidRPr="005C49C9">
          <w:rPr>
            <w:rStyle w:val="Hyperlink"/>
            <w:noProof/>
          </w:rPr>
          <w:t xml:space="preserve">: JSRT dataset, </w:t>
        </w:r>
        <w:r w:rsidR="00166471" w:rsidRPr="005C49C9">
          <w:rPr>
            <w:rStyle w:val="Hyperlink"/>
            <w:b/>
            <w:noProof/>
          </w:rPr>
          <w:t>Bottom</w:t>
        </w:r>
        <w:r w:rsidR="00166471" w:rsidRPr="005C49C9">
          <w:rPr>
            <w:rStyle w:val="Hyperlink"/>
            <w:noProof/>
          </w:rPr>
          <w:t>: MC dataset. The green contour indicates the ground truth and the red mask indicates the predicted mask. Ω denotes the IoU value.</w:t>
        </w:r>
        <w:r w:rsidR="00166471">
          <w:rPr>
            <w:noProof/>
            <w:webHidden/>
          </w:rPr>
          <w:tab/>
        </w:r>
        <w:r w:rsidR="00166471">
          <w:rPr>
            <w:noProof/>
            <w:webHidden/>
          </w:rPr>
          <w:fldChar w:fldCharType="begin"/>
        </w:r>
        <w:r w:rsidR="00166471">
          <w:rPr>
            <w:noProof/>
            <w:webHidden/>
          </w:rPr>
          <w:instrText xml:space="preserve"> PAGEREF _Toc3193056 \h </w:instrText>
        </w:r>
        <w:r w:rsidR="00166471">
          <w:rPr>
            <w:noProof/>
            <w:webHidden/>
          </w:rPr>
        </w:r>
        <w:r w:rsidR="00166471">
          <w:rPr>
            <w:noProof/>
            <w:webHidden/>
          </w:rPr>
          <w:fldChar w:fldCharType="separate"/>
        </w:r>
        <w:r w:rsidR="00166471">
          <w:rPr>
            <w:noProof/>
            <w:webHidden/>
          </w:rPr>
          <w:t>28</w:t>
        </w:r>
        <w:r w:rsidR="00166471">
          <w:rPr>
            <w:noProof/>
            <w:webHidden/>
          </w:rPr>
          <w:fldChar w:fldCharType="end"/>
        </w:r>
      </w:hyperlink>
    </w:p>
    <w:p w14:paraId="4F724EA7" w14:textId="48114366" w:rsidR="00166471" w:rsidRDefault="005853B3">
      <w:pPr>
        <w:pStyle w:val="TableofFigures"/>
        <w:tabs>
          <w:tab w:val="right" w:leader="dot" w:pos="9350"/>
        </w:tabs>
        <w:rPr>
          <w:rFonts w:asciiTheme="minorHAnsi" w:eastAsiaTheme="minorEastAsia" w:hAnsiTheme="minorHAnsi" w:cstheme="minorBidi"/>
          <w:noProof/>
        </w:rPr>
      </w:pPr>
      <w:hyperlink w:anchor="_Toc3193057" w:history="1">
        <w:r w:rsidR="00166471" w:rsidRPr="005C49C9">
          <w:rPr>
            <w:rStyle w:val="Hyperlink"/>
            <w:noProof/>
          </w:rPr>
          <w:t>Figure 4.5: Post processing to remove unwanted object and cut the lung region for classification.</w:t>
        </w:r>
        <w:r w:rsidR="00166471">
          <w:rPr>
            <w:noProof/>
            <w:webHidden/>
          </w:rPr>
          <w:tab/>
        </w:r>
        <w:r w:rsidR="00166471">
          <w:rPr>
            <w:noProof/>
            <w:webHidden/>
          </w:rPr>
          <w:fldChar w:fldCharType="begin"/>
        </w:r>
        <w:r w:rsidR="00166471">
          <w:rPr>
            <w:noProof/>
            <w:webHidden/>
          </w:rPr>
          <w:instrText xml:space="preserve"> PAGEREF _Toc3193057 \h </w:instrText>
        </w:r>
        <w:r w:rsidR="00166471">
          <w:rPr>
            <w:noProof/>
            <w:webHidden/>
          </w:rPr>
        </w:r>
        <w:r w:rsidR="00166471">
          <w:rPr>
            <w:noProof/>
            <w:webHidden/>
          </w:rPr>
          <w:fldChar w:fldCharType="separate"/>
        </w:r>
        <w:r w:rsidR="00166471">
          <w:rPr>
            <w:noProof/>
            <w:webHidden/>
          </w:rPr>
          <w:t>29</w:t>
        </w:r>
        <w:r w:rsidR="00166471">
          <w:rPr>
            <w:noProof/>
            <w:webHidden/>
          </w:rPr>
          <w:fldChar w:fldCharType="end"/>
        </w:r>
      </w:hyperlink>
    </w:p>
    <w:p w14:paraId="6F402ABE" w14:textId="522E2391" w:rsidR="00166471" w:rsidRDefault="005853B3">
      <w:pPr>
        <w:pStyle w:val="TableofFigures"/>
        <w:tabs>
          <w:tab w:val="right" w:leader="dot" w:pos="9350"/>
        </w:tabs>
        <w:rPr>
          <w:rFonts w:asciiTheme="minorHAnsi" w:eastAsiaTheme="minorEastAsia" w:hAnsiTheme="minorHAnsi" w:cstheme="minorBidi"/>
          <w:noProof/>
        </w:rPr>
      </w:pPr>
      <w:hyperlink w:anchor="_Toc3193058" w:history="1">
        <w:r w:rsidR="00166471" w:rsidRPr="005C49C9">
          <w:rPr>
            <w:rStyle w:val="Hyperlink"/>
            <w:noProof/>
          </w:rPr>
          <w:t xml:space="preserve">Figure 4.6: Lung segmentation result in Chest X-ray 14 dataset on different lung size. The red mask indicates the predicted lung region, the bounding box is generated from the largest connected component in the binary mask. From the detected bounding box. We calculate the lung ratio (r) as the fraction of lung width over lung height. </w:t>
        </w:r>
        <w:r w:rsidR="00166471" w:rsidRPr="005C49C9">
          <w:rPr>
            <w:rStyle w:val="Hyperlink"/>
            <w:b/>
            <w:noProof/>
          </w:rPr>
          <w:t xml:space="preserve">Top: </w:t>
        </w:r>
        <w:r w:rsidR="00166471" w:rsidRPr="005C49C9">
          <w:rPr>
            <w:rStyle w:val="Hyperlink"/>
            <w:noProof/>
          </w:rPr>
          <w:t xml:space="preserve">r &lt; 0.8, </w:t>
        </w:r>
        <w:r w:rsidR="00166471" w:rsidRPr="005C49C9">
          <w:rPr>
            <w:rStyle w:val="Hyperlink"/>
            <w:b/>
            <w:noProof/>
          </w:rPr>
          <w:t xml:space="preserve">Middle: </w:t>
        </w:r>
        <w:r w:rsidR="00166471" w:rsidRPr="005C49C9">
          <w:rPr>
            <w:rStyle w:val="Hyperlink"/>
            <w:noProof/>
          </w:rPr>
          <w:t xml:space="preserve">r </w:t>
        </w:r>
        <w:r w:rsidR="00166471" w:rsidRPr="005C49C9">
          <w:rPr>
            <w:rStyle w:val="Hyperlink"/>
            <w:rFonts w:eastAsia="Cambria Math" w:hint="eastAsia"/>
            <w:noProof/>
          </w:rPr>
          <w:t>∈</w:t>
        </w:r>
        <w:r w:rsidR="00166471" w:rsidRPr="005C49C9">
          <w:rPr>
            <w:rStyle w:val="Hyperlink"/>
            <w:rFonts w:eastAsia="Cambria Math"/>
            <w:noProof/>
          </w:rPr>
          <w:t xml:space="preserve">[0.8, 1.5], </w:t>
        </w:r>
        <w:r w:rsidR="00166471" w:rsidRPr="005C49C9">
          <w:rPr>
            <w:rStyle w:val="Hyperlink"/>
            <w:rFonts w:eastAsia="Cambria Math"/>
            <w:b/>
            <w:noProof/>
          </w:rPr>
          <w:t xml:space="preserve">Bottom: </w:t>
        </w:r>
        <w:r w:rsidR="00166471" w:rsidRPr="005C49C9">
          <w:rPr>
            <w:rStyle w:val="Hyperlink"/>
            <w:rFonts w:eastAsia="Cambria Math"/>
            <w:noProof/>
          </w:rPr>
          <w:t>r &gt; 1.5.</w:t>
        </w:r>
        <w:r w:rsidR="00166471">
          <w:rPr>
            <w:noProof/>
            <w:webHidden/>
          </w:rPr>
          <w:tab/>
        </w:r>
        <w:r w:rsidR="00166471">
          <w:rPr>
            <w:noProof/>
            <w:webHidden/>
          </w:rPr>
          <w:fldChar w:fldCharType="begin"/>
        </w:r>
        <w:r w:rsidR="00166471">
          <w:rPr>
            <w:noProof/>
            <w:webHidden/>
          </w:rPr>
          <w:instrText xml:space="preserve"> PAGEREF _Toc3193058 \h </w:instrText>
        </w:r>
        <w:r w:rsidR="00166471">
          <w:rPr>
            <w:noProof/>
            <w:webHidden/>
          </w:rPr>
        </w:r>
        <w:r w:rsidR="00166471">
          <w:rPr>
            <w:noProof/>
            <w:webHidden/>
          </w:rPr>
          <w:fldChar w:fldCharType="separate"/>
        </w:r>
        <w:r w:rsidR="00166471">
          <w:rPr>
            <w:noProof/>
            <w:webHidden/>
          </w:rPr>
          <w:t>29</w:t>
        </w:r>
        <w:r w:rsidR="00166471">
          <w:rPr>
            <w:noProof/>
            <w:webHidden/>
          </w:rPr>
          <w:fldChar w:fldCharType="end"/>
        </w:r>
      </w:hyperlink>
    </w:p>
    <w:p w14:paraId="0BB49F35" w14:textId="5411B485" w:rsidR="00166471" w:rsidRDefault="005853B3">
      <w:pPr>
        <w:pStyle w:val="TableofFigures"/>
        <w:tabs>
          <w:tab w:val="right" w:leader="dot" w:pos="9350"/>
        </w:tabs>
        <w:rPr>
          <w:rFonts w:asciiTheme="minorHAnsi" w:eastAsiaTheme="minorEastAsia" w:hAnsiTheme="minorHAnsi" w:cstheme="minorBidi"/>
          <w:noProof/>
        </w:rPr>
      </w:pPr>
      <w:hyperlink w:anchor="_Toc3193059" w:history="1">
        <w:r w:rsidR="00166471" w:rsidRPr="005C49C9">
          <w:rPr>
            <w:rStyle w:val="Hyperlink"/>
            <w:noProof/>
          </w:rPr>
          <w:t>Figure 4.7: Failed case on ChestX-ray 14.</w:t>
        </w:r>
        <w:r w:rsidR="00166471">
          <w:rPr>
            <w:noProof/>
            <w:webHidden/>
          </w:rPr>
          <w:tab/>
        </w:r>
        <w:r w:rsidR="00166471">
          <w:rPr>
            <w:noProof/>
            <w:webHidden/>
          </w:rPr>
          <w:fldChar w:fldCharType="begin"/>
        </w:r>
        <w:r w:rsidR="00166471">
          <w:rPr>
            <w:noProof/>
            <w:webHidden/>
          </w:rPr>
          <w:instrText xml:space="preserve"> PAGEREF _Toc3193059 \h </w:instrText>
        </w:r>
        <w:r w:rsidR="00166471">
          <w:rPr>
            <w:noProof/>
            <w:webHidden/>
          </w:rPr>
        </w:r>
        <w:r w:rsidR="00166471">
          <w:rPr>
            <w:noProof/>
            <w:webHidden/>
          </w:rPr>
          <w:fldChar w:fldCharType="separate"/>
        </w:r>
        <w:r w:rsidR="00166471">
          <w:rPr>
            <w:noProof/>
            <w:webHidden/>
          </w:rPr>
          <w:t>30</w:t>
        </w:r>
        <w:r w:rsidR="00166471">
          <w:rPr>
            <w:noProof/>
            <w:webHidden/>
          </w:rPr>
          <w:fldChar w:fldCharType="end"/>
        </w:r>
      </w:hyperlink>
    </w:p>
    <w:p w14:paraId="2B4C6230" w14:textId="7CC833C6" w:rsidR="00166471" w:rsidRDefault="005853B3">
      <w:pPr>
        <w:pStyle w:val="TableofFigures"/>
        <w:tabs>
          <w:tab w:val="right" w:leader="dot" w:pos="9350"/>
        </w:tabs>
        <w:rPr>
          <w:rFonts w:asciiTheme="minorHAnsi" w:eastAsiaTheme="minorEastAsia" w:hAnsiTheme="minorHAnsi" w:cstheme="minorBidi"/>
          <w:noProof/>
        </w:rPr>
      </w:pPr>
      <w:hyperlink w:anchor="_Toc3193060" w:history="1">
        <w:r w:rsidR="00166471" w:rsidRPr="005C49C9">
          <w:rPr>
            <w:rStyle w:val="Hyperlink"/>
            <w:noProof/>
          </w:rPr>
          <w:t>Figure 4.8: Compare ROC for 14 different disease for ResNet-50 and DenseNet-121.</w:t>
        </w:r>
        <w:r w:rsidR="00166471">
          <w:rPr>
            <w:noProof/>
            <w:webHidden/>
          </w:rPr>
          <w:tab/>
        </w:r>
        <w:r w:rsidR="00166471">
          <w:rPr>
            <w:noProof/>
            <w:webHidden/>
          </w:rPr>
          <w:fldChar w:fldCharType="begin"/>
        </w:r>
        <w:r w:rsidR="00166471">
          <w:rPr>
            <w:noProof/>
            <w:webHidden/>
          </w:rPr>
          <w:instrText xml:space="preserve"> PAGEREF _Toc3193060 \h </w:instrText>
        </w:r>
        <w:r w:rsidR="00166471">
          <w:rPr>
            <w:noProof/>
            <w:webHidden/>
          </w:rPr>
        </w:r>
        <w:r w:rsidR="00166471">
          <w:rPr>
            <w:noProof/>
            <w:webHidden/>
          </w:rPr>
          <w:fldChar w:fldCharType="separate"/>
        </w:r>
        <w:r w:rsidR="00166471">
          <w:rPr>
            <w:noProof/>
            <w:webHidden/>
          </w:rPr>
          <w:t>32</w:t>
        </w:r>
        <w:r w:rsidR="00166471">
          <w:rPr>
            <w:noProof/>
            <w:webHidden/>
          </w:rPr>
          <w:fldChar w:fldCharType="end"/>
        </w:r>
      </w:hyperlink>
    </w:p>
    <w:p w14:paraId="2C5F8C2D" w14:textId="183516E3" w:rsidR="00166471" w:rsidRDefault="005853B3">
      <w:pPr>
        <w:pStyle w:val="TableofFigures"/>
        <w:tabs>
          <w:tab w:val="right" w:leader="dot" w:pos="9350"/>
        </w:tabs>
        <w:rPr>
          <w:rFonts w:asciiTheme="minorHAnsi" w:eastAsiaTheme="minorEastAsia" w:hAnsiTheme="minorHAnsi" w:cstheme="minorBidi"/>
          <w:noProof/>
        </w:rPr>
      </w:pPr>
      <w:hyperlink w:anchor="_Toc3193061" w:history="1">
        <w:r w:rsidR="00166471" w:rsidRPr="005C49C9">
          <w:rPr>
            <w:rStyle w:val="Hyperlink"/>
            <w:noProof/>
          </w:rPr>
          <w:t>Figure 4.9</w:t>
        </w:r>
        <w:r w:rsidR="00166471" w:rsidRPr="005C49C9">
          <w:rPr>
            <w:rStyle w:val="Hyperlink"/>
            <w:noProof/>
            <w:lang w:val="vi-VN"/>
          </w:rPr>
          <w:t>: Compare ROC for 14 different disease for one stage on two stage model.</w:t>
        </w:r>
        <w:r w:rsidR="00166471">
          <w:rPr>
            <w:noProof/>
            <w:webHidden/>
          </w:rPr>
          <w:tab/>
        </w:r>
        <w:r w:rsidR="00166471">
          <w:rPr>
            <w:noProof/>
            <w:webHidden/>
          </w:rPr>
          <w:fldChar w:fldCharType="begin"/>
        </w:r>
        <w:r w:rsidR="00166471">
          <w:rPr>
            <w:noProof/>
            <w:webHidden/>
          </w:rPr>
          <w:instrText xml:space="preserve"> PAGEREF _Toc3193061 \h </w:instrText>
        </w:r>
        <w:r w:rsidR="00166471">
          <w:rPr>
            <w:noProof/>
            <w:webHidden/>
          </w:rPr>
        </w:r>
        <w:r w:rsidR="00166471">
          <w:rPr>
            <w:noProof/>
            <w:webHidden/>
          </w:rPr>
          <w:fldChar w:fldCharType="separate"/>
        </w:r>
        <w:r w:rsidR="00166471">
          <w:rPr>
            <w:noProof/>
            <w:webHidden/>
          </w:rPr>
          <w:t>33</w:t>
        </w:r>
        <w:r w:rsidR="00166471">
          <w:rPr>
            <w:noProof/>
            <w:webHidden/>
          </w:rPr>
          <w:fldChar w:fldCharType="end"/>
        </w:r>
      </w:hyperlink>
    </w:p>
    <w:p w14:paraId="689171C9" w14:textId="7ACAE51F" w:rsidR="00166471" w:rsidRDefault="005853B3">
      <w:pPr>
        <w:pStyle w:val="TableofFigures"/>
        <w:tabs>
          <w:tab w:val="right" w:leader="dot" w:pos="9350"/>
        </w:tabs>
        <w:rPr>
          <w:rFonts w:asciiTheme="minorHAnsi" w:eastAsiaTheme="minorEastAsia" w:hAnsiTheme="minorHAnsi" w:cstheme="minorBidi"/>
          <w:noProof/>
        </w:rPr>
      </w:pPr>
      <w:hyperlink w:anchor="_Toc3193062" w:history="1">
        <w:r w:rsidR="00166471" w:rsidRPr="005C49C9">
          <w:rPr>
            <w:rStyle w:val="Hyperlink"/>
            <w:noProof/>
          </w:rPr>
          <w:t>Figure 4.10: CAM for the top-1 disease. The 1st and 3rd row is the original image. The 2nd and 4th row show the CAM result for the top-1 disease.</w:t>
        </w:r>
        <w:r w:rsidR="00166471">
          <w:rPr>
            <w:noProof/>
            <w:webHidden/>
          </w:rPr>
          <w:tab/>
        </w:r>
        <w:r w:rsidR="00166471">
          <w:rPr>
            <w:noProof/>
            <w:webHidden/>
          </w:rPr>
          <w:fldChar w:fldCharType="begin"/>
        </w:r>
        <w:r w:rsidR="00166471">
          <w:rPr>
            <w:noProof/>
            <w:webHidden/>
          </w:rPr>
          <w:instrText xml:space="preserve"> PAGEREF _Toc3193062 \h </w:instrText>
        </w:r>
        <w:r w:rsidR="00166471">
          <w:rPr>
            <w:noProof/>
            <w:webHidden/>
          </w:rPr>
        </w:r>
        <w:r w:rsidR="00166471">
          <w:rPr>
            <w:noProof/>
            <w:webHidden/>
          </w:rPr>
          <w:fldChar w:fldCharType="separate"/>
        </w:r>
        <w:r w:rsidR="00166471">
          <w:rPr>
            <w:noProof/>
            <w:webHidden/>
          </w:rPr>
          <w:t>36</w:t>
        </w:r>
        <w:r w:rsidR="00166471">
          <w:rPr>
            <w:noProof/>
            <w:webHidden/>
          </w:rPr>
          <w:fldChar w:fldCharType="end"/>
        </w:r>
      </w:hyperlink>
    </w:p>
    <w:p w14:paraId="6DFAE235" w14:textId="2383B1A2" w:rsidR="00E024EF" w:rsidRPr="00085C08" w:rsidRDefault="009F2CB5" w:rsidP="006E2759">
      <w:pPr>
        <w:spacing w:line="480" w:lineRule="auto"/>
        <w:rPr>
          <w:szCs w:val="20"/>
        </w:rPr>
      </w:pPr>
      <w:r>
        <w:rPr>
          <w:szCs w:val="20"/>
        </w:rPr>
        <w:fldChar w:fldCharType="end"/>
      </w:r>
    </w:p>
    <w:p w14:paraId="6D05BDF9" w14:textId="0CB23E85" w:rsidR="00CC79FA" w:rsidRPr="00DC2168" w:rsidRDefault="00E024EF" w:rsidP="00DC2168">
      <w:pPr>
        <w:spacing w:line="480" w:lineRule="auto"/>
        <w:rPr>
          <w:szCs w:val="20"/>
        </w:rPr>
      </w:pPr>
      <w:r w:rsidRPr="00085C08">
        <w:rPr>
          <w:szCs w:val="20"/>
        </w:rPr>
        <w:br w:type="page"/>
      </w:r>
    </w:p>
    <w:p w14:paraId="29BECE0E" w14:textId="77777777" w:rsidR="009F652F" w:rsidRDefault="009F652F" w:rsidP="00E52BB3">
      <w:pPr>
        <w:pStyle w:val="Heading1"/>
        <w:numPr>
          <w:ilvl w:val="0"/>
          <w:numId w:val="0"/>
        </w:numPr>
        <w:ind w:firstLine="288"/>
        <w:sectPr w:rsidR="009F652F" w:rsidSect="00070B92">
          <w:headerReference w:type="default" r:id="rId17"/>
          <w:footerReference w:type="even" r:id="rId18"/>
          <w:footerReference w:type="default" r:id="rId19"/>
          <w:headerReference w:type="first" r:id="rId20"/>
          <w:footerReference w:type="first" r:id="rId21"/>
          <w:type w:val="continuous"/>
          <w:pgSz w:w="12240" w:h="15840"/>
          <w:pgMar w:top="2160" w:right="1440" w:bottom="2160" w:left="1440" w:header="720" w:footer="510" w:gutter="0"/>
          <w:pgNumType w:fmt="lowerRoman" w:start="1"/>
          <w:cols w:space="720"/>
          <w:titlePg/>
          <w:docGrid w:linePitch="360"/>
        </w:sectPr>
      </w:pPr>
      <w:bookmarkStart w:id="3" w:name="_Toc1397397"/>
    </w:p>
    <w:p w14:paraId="56DEF550" w14:textId="053A5440" w:rsidR="00E024EF" w:rsidRPr="007E24F0" w:rsidRDefault="00E024EF" w:rsidP="00E52BB3">
      <w:pPr>
        <w:pStyle w:val="Heading1"/>
        <w:numPr>
          <w:ilvl w:val="0"/>
          <w:numId w:val="0"/>
        </w:numPr>
        <w:ind w:firstLine="288"/>
      </w:pPr>
      <w:bookmarkStart w:id="4" w:name="_Toc3193002"/>
      <w:r w:rsidRPr="007E24F0">
        <w:lastRenderedPageBreak/>
        <w:t>Abstract</w:t>
      </w:r>
      <w:bookmarkEnd w:id="3"/>
      <w:bookmarkEnd w:id="4"/>
    </w:p>
    <w:p w14:paraId="7A8E3F07" w14:textId="15D68B7D" w:rsidR="00957111" w:rsidRDefault="005A3E15" w:rsidP="00B00961">
      <w:r>
        <w:t>Lung disease</w:t>
      </w:r>
      <w:r w:rsidR="00A61E41">
        <w:t>s</w:t>
      </w:r>
      <w:r w:rsidR="008B3ED8">
        <w:t xml:space="preserve"> are the leading cause of death in developing countr</w:t>
      </w:r>
      <w:r w:rsidR="00771920">
        <w:t>ies</w:t>
      </w:r>
      <w:r w:rsidR="008B3ED8">
        <w:t xml:space="preserve">. </w:t>
      </w:r>
      <w:r w:rsidR="00957111" w:rsidRPr="00957111">
        <w:t xml:space="preserve">Chest X-ray (CXR) is the most common medical screening and the most </w:t>
      </w:r>
      <w:r w:rsidR="00F678D3">
        <w:t>effective</w:t>
      </w:r>
      <w:r w:rsidR="00957111" w:rsidRPr="00957111">
        <w:t xml:space="preserve"> way to diagnose a wide range of lung-related disease</w:t>
      </w:r>
      <w:r w:rsidR="00A61E41">
        <w:t>s</w:t>
      </w:r>
      <w:r w:rsidR="00957111" w:rsidRPr="00957111">
        <w:t>. However, an effective interpretation of CXR requires experience</w:t>
      </w:r>
      <w:r w:rsidR="00E14845">
        <w:t xml:space="preserve">d </w:t>
      </w:r>
      <w:r w:rsidR="003E7D9A">
        <w:t>radiologists</w:t>
      </w:r>
      <w:r w:rsidR="00A82A18">
        <w:t>, w</w:t>
      </w:r>
      <w:r w:rsidR="0071659B">
        <w:t>hich</w:t>
      </w:r>
      <w:r w:rsidR="00957111" w:rsidRPr="00957111">
        <w:t xml:space="preserve"> is especially lacking in a developing country like Vietnam. An effective CXR Computer</w:t>
      </w:r>
      <w:r w:rsidR="00DE47EC">
        <w:t>-a</w:t>
      </w:r>
      <w:r w:rsidR="00957111" w:rsidRPr="00957111">
        <w:t xml:space="preserve">ided </w:t>
      </w:r>
      <w:r w:rsidR="00700A86">
        <w:t>Detection</w:t>
      </w:r>
      <w:r w:rsidR="00957111" w:rsidRPr="00957111">
        <w:t xml:space="preserve"> (CAD) that can heft</w:t>
      </w:r>
      <w:r w:rsidR="00905F37">
        <w:t>ily</w:t>
      </w:r>
      <w:r w:rsidR="00957111" w:rsidRPr="00957111">
        <w:t xml:space="preserve"> assist radiologist</w:t>
      </w:r>
      <w:r w:rsidR="00917C31">
        <w:t>s</w:t>
      </w:r>
      <w:r w:rsidR="00957111" w:rsidRPr="00957111">
        <w:t xml:space="preserve"> in detecting Lung Disease can bring tremendous benefit to public healthcare</w:t>
      </w:r>
      <w:r w:rsidR="00944D2B">
        <w:t>.</w:t>
      </w:r>
      <w:r w:rsidR="00957111" w:rsidRPr="00957111">
        <w:t xml:space="preserve"> ChestX-ray14 is currently the largest public dataset on CXR that provide labels for 14 different lung diseases (i.e. Atelectasis, Cardiomegaly, Effusion, Infiltration, Mass, Nodule, Pneumonia, Pneumothorax, Consolidation, Edema, Emphysema, Fibrosis, Pleural Thickening, and Hernia)</w:t>
      </w:r>
      <w:r w:rsidR="00CA66C0">
        <w:t xml:space="preserve">. This enormous dataset </w:t>
      </w:r>
      <w:r w:rsidR="001B708C">
        <w:t>ha</w:t>
      </w:r>
      <w:r w:rsidR="00A96011">
        <w:t>s</w:t>
      </w:r>
      <w:r w:rsidR="001B708C">
        <w:t xml:space="preserve"> opened an opportunity </w:t>
      </w:r>
      <w:r w:rsidR="00CA66C0">
        <w:t>to developed better</w:t>
      </w:r>
      <w:r w:rsidR="00ED1DFF">
        <w:t xml:space="preserve"> radiology</w:t>
      </w:r>
      <w:r w:rsidR="00CA66C0">
        <w:t xml:space="preserve"> CAD system</w:t>
      </w:r>
      <w:r w:rsidR="00957111" w:rsidRPr="00957111">
        <w:t xml:space="preserve">. In this study, </w:t>
      </w:r>
      <w:r w:rsidR="001743E6">
        <w:t>we</w:t>
      </w:r>
      <w:r w:rsidR="00957111" w:rsidRPr="00957111">
        <w:t xml:space="preserve"> propose</w:t>
      </w:r>
      <w:r w:rsidR="00833357">
        <w:t>d</w:t>
      </w:r>
      <w:r w:rsidR="00957111" w:rsidRPr="00957111">
        <w:t xml:space="preserve"> the method called Segmentation Guided Thorax Classification that combines of two stages. The first stage use lung segmentation to get only the relevant area of the lung and remove unnecessary area. The second stage will leverage the deep learning model to classify the image. This method has yelled the average AUC</w:t>
      </w:r>
      <w:r w:rsidR="006B459B">
        <w:t xml:space="preserve"> (Area Under ROC Curve)</w:t>
      </w:r>
      <w:r w:rsidR="00957111" w:rsidRPr="00957111">
        <w:t xml:space="preserve"> of 0.843 on 14 different lung diseases.</w:t>
      </w:r>
      <w:r w:rsidR="0086742F">
        <w:t xml:space="preserve"> Our result is comparable to other approaches in</w:t>
      </w:r>
      <w:r w:rsidR="00ED6881">
        <w:t xml:space="preserve"> the</w:t>
      </w:r>
      <w:r w:rsidR="0086742F">
        <w:t xml:space="preserve"> literature.</w:t>
      </w:r>
      <w:r w:rsidR="00957111" w:rsidRPr="00957111">
        <w:t xml:space="preserve"> We also produce</w:t>
      </w:r>
      <w:r w:rsidR="00D102A7">
        <w:t>d</w:t>
      </w:r>
      <w:r w:rsidR="00957111" w:rsidRPr="00957111">
        <w:t xml:space="preserve"> a localization heatmap on the CXR that can greatly assist the doctor to make a better decision.</w:t>
      </w:r>
      <w:r w:rsidR="00152A69">
        <w:t xml:space="preserve"> </w:t>
      </w:r>
      <w:r w:rsidR="00152A69" w:rsidRPr="00152A69">
        <w:t xml:space="preserve">Our method can provide radiologists with a </w:t>
      </w:r>
      <w:r w:rsidR="00D20FC9">
        <w:t>means</w:t>
      </w:r>
      <w:r w:rsidR="00152A69" w:rsidRPr="00152A69">
        <w:t xml:space="preserve"> to make decisions faster and more accurate, hence lift a heavy load on the current medical system and provide better health care for patients.</w:t>
      </w:r>
    </w:p>
    <w:p w14:paraId="58DAA1F7" w14:textId="063C8D83" w:rsidR="00E024EF" w:rsidRPr="0086742F" w:rsidRDefault="00D96C19" w:rsidP="0086742F">
      <w:r w:rsidRPr="00D96C19">
        <w:rPr>
          <w:b/>
        </w:rPr>
        <w:t>Keywords:</w:t>
      </w:r>
      <w:r w:rsidRPr="00085C08">
        <w:t xml:space="preserve"> Chest X-ray</w:t>
      </w:r>
      <w:r w:rsidR="00CC243B">
        <w:t xml:space="preserve"> (</w:t>
      </w:r>
      <w:r w:rsidR="00CC243B" w:rsidRPr="00085C08">
        <w:t>CXR</w:t>
      </w:r>
      <w:r w:rsidR="00CC243B">
        <w:t>)</w:t>
      </w:r>
      <w:r>
        <w:t>,</w:t>
      </w:r>
      <w:r w:rsidRPr="00085C08">
        <w:t xml:space="preserve"> Deep Learning</w:t>
      </w:r>
      <w:r w:rsidR="00CC243B">
        <w:t xml:space="preserve"> (</w:t>
      </w:r>
      <w:r w:rsidR="00CC243B" w:rsidRPr="00085C08">
        <w:t>DL</w:t>
      </w:r>
      <w:r w:rsidR="00CC243B">
        <w:t>)</w:t>
      </w:r>
      <w:r>
        <w:t>,</w:t>
      </w:r>
      <w:r w:rsidR="00CC243B" w:rsidRPr="00085C08">
        <w:t xml:space="preserve"> Receiver Operating Characteristic</w:t>
      </w:r>
      <w:r w:rsidR="00CC243B">
        <w:t xml:space="preserve"> (</w:t>
      </w:r>
      <w:r w:rsidR="00CC243B" w:rsidRPr="00085C08">
        <w:t>ROC</w:t>
      </w:r>
      <w:r w:rsidR="00CC243B">
        <w:t>),</w:t>
      </w:r>
      <w:r w:rsidRPr="00085C08">
        <w:t xml:space="preserve"> Area Under Curve</w:t>
      </w:r>
      <w:r w:rsidR="00CC243B">
        <w:t xml:space="preserve"> (</w:t>
      </w:r>
      <w:r w:rsidR="00CC243B" w:rsidRPr="00085C08">
        <w:t>AUC</w:t>
      </w:r>
      <w:r w:rsidR="00CC243B">
        <w:t>),</w:t>
      </w:r>
      <w:r w:rsidRPr="00085C08">
        <w:t xml:space="preserve"> Class Activation Map</w:t>
      </w:r>
      <w:r w:rsidR="00CC243B">
        <w:t xml:space="preserve"> (</w:t>
      </w:r>
      <w:r w:rsidR="00CC243B" w:rsidRPr="00085C08">
        <w:t>CAM</w:t>
      </w:r>
      <w:r w:rsidR="00CC243B">
        <w:t>)</w:t>
      </w:r>
      <w:r>
        <w:t>,</w:t>
      </w:r>
      <w:r w:rsidRPr="00085C08">
        <w:t xml:space="preserve"> </w:t>
      </w:r>
      <w:r w:rsidR="00917C31">
        <w:t>Computer-aided</w:t>
      </w:r>
      <w:r w:rsidRPr="00085C08">
        <w:t xml:space="preserve"> </w:t>
      </w:r>
      <w:r>
        <w:t>Detection</w:t>
      </w:r>
      <w:r w:rsidR="00CC243B">
        <w:t xml:space="preserve"> (</w:t>
      </w:r>
      <w:r w:rsidR="00CC243B" w:rsidRPr="00085C08">
        <w:t>CAD</w:t>
      </w:r>
      <w:r w:rsidR="00CC243B">
        <w:t>)</w:t>
      </w:r>
      <w:r>
        <w:t>,</w:t>
      </w:r>
      <w:r w:rsidRPr="00085C08">
        <w:t xml:space="preserve"> Convolutional Neural Network</w:t>
      </w:r>
      <w:r w:rsidR="00CC243B">
        <w:t xml:space="preserve"> (</w:t>
      </w:r>
      <w:r w:rsidR="00CC243B" w:rsidRPr="00085C08">
        <w:t>CNN</w:t>
      </w:r>
      <w:r w:rsidR="00CC243B">
        <w:t>),</w:t>
      </w:r>
      <w:r w:rsidRPr="00085C08">
        <w:t xml:space="preserve"> Japanese Society of Radiological Technology</w:t>
      </w:r>
      <w:r w:rsidR="00CC243B">
        <w:t xml:space="preserve"> (</w:t>
      </w:r>
      <w:r w:rsidR="00CC243B" w:rsidRPr="00085C08">
        <w:t>JSRT</w:t>
      </w:r>
      <w:r w:rsidR="00CC243B">
        <w:t>)</w:t>
      </w:r>
      <w:r>
        <w:t>, Montgomery County</w:t>
      </w:r>
      <w:r w:rsidR="00CC243B">
        <w:t xml:space="preserve"> (MC)</w:t>
      </w:r>
      <w:r w:rsidR="009D7F06">
        <w:t>.</w:t>
      </w:r>
      <w:r w:rsidR="00E024EF" w:rsidRPr="00085C08">
        <w:rPr>
          <w:szCs w:val="20"/>
        </w:rPr>
        <w:br w:type="page"/>
      </w:r>
    </w:p>
    <w:p w14:paraId="45DCF0F8" w14:textId="0C46803E" w:rsidR="00E024EF" w:rsidRPr="002063AD" w:rsidRDefault="00E024EF" w:rsidP="006C1F46">
      <w:pPr>
        <w:pStyle w:val="Heading1"/>
      </w:pPr>
      <w:bookmarkStart w:id="5" w:name="_Toc1397398"/>
      <w:bookmarkStart w:id="6" w:name="_Toc3193003"/>
      <w:r w:rsidRPr="002063AD">
        <w:lastRenderedPageBreak/>
        <w:t>Introduction</w:t>
      </w:r>
      <w:bookmarkEnd w:id="5"/>
      <w:bookmarkEnd w:id="6"/>
    </w:p>
    <w:p w14:paraId="08672C12" w14:textId="76F17014" w:rsidR="00A75210" w:rsidRDefault="00E024EF" w:rsidP="0011507E">
      <w:pPr>
        <w:pStyle w:val="Heading2"/>
      </w:pPr>
      <w:bookmarkStart w:id="7" w:name="_Toc1397399"/>
      <w:bookmarkStart w:id="8" w:name="_Toc3193004"/>
      <w:r w:rsidRPr="0011507E">
        <w:t>Problem statement</w:t>
      </w:r>
      <w:bookmarkEnd w:id="7"/>
      <w:bookmarkEnd w:id="8"/>
    </w:p>
    <w:p w14:paraId="7882A808" w14:textId="1133218D" w:rsidR="0090080C" w:rsidRPr="005A3E15" w:rsidRDefault="005A3E15" w:rsidP="007E24F0">
      <w:r w:rsidRPr="00957111">
        <w:t xml:space="preserve">Lung diseases are among the most common medical condition in the world lung, which about 235 million people suffer from asthma, 200 million people have Chronic Obstructive Pulmonary Disease (COPD) </w:t>
      </w:r>
      <w:r>
        <w:fldChar w:fldCharType="begin"/>
      </w:r>
      <w:r>
        <w:instrText xml:space="preserve"> ADDIN ZOTERO_ITEM CSL_CITATION {"citationID":"bUscYE5L","properties":{"formattedCitation":"[1]","plainCitation":"[1]","noteIndex":0},"citationItems":[{"id":616,"uris":["http://zotero.org/users/local/oPO7Jhp1/items/XEQPGDIZ"],"uri":["http://zotero.org/users/local/oPO7Jhp1/items/XEQPGDIZ"],"itemData":{"id":616,"type":"book","title":"Respiratory diseases in the world: realities of today - opportunities for tomorrow : forum of international respiratory societies.","publisher":"European Respiratory Society","publisher-place":"Sheffield","source":"Open WorldCat","event-place":"Sheffield","ISBN":"978-1-84984-056-9","note":"00000 \nOCLC: 910526799","shortTitle":"Respiratory diseases in the world","language":"en","author":[{"family":"Enarson","given":"Donald"}],"issued":{"date-parts":[["2013"]]}}}],"schema":"https://github.com/citation-style-language/schema/raw/master/csl-citation.json"} </w:instrText>
      </w:r>
      <w:r>
        <w:fldChar w:fldCharType="separate"/>
      </w:r>
      <w:r>
        <w:rPr>
          <w:noProof/>
        </w:rPr>
        <w:t>[1]</w:t>
      </w:r>
      <w:r>
        <w:fldChar w:fldCharType="end"/>
      </w:r>
      <w:r w:rsidRPr="00957111">
        <w:t>. In Vietnam alone, lung cancer and COPD is among the top 5 leading cause of death in 2017</w:t>
      </w:r>
      <w:r>
        <w:t xml:space="preserve"> </w:t>
      </w:r>
      <w:r>
        <w:fldChar w:fldCharType="begin"/>
      </w:r>
      <w:r>
        <w:instrText xml:space="preserve"> ADDIN ZOTERO_ITEM CSL_CITATION {"citationID":"nk0btODd","properties":{"formattedCitation":"[2]","plainCitation":"[2]","noteIndex":0},"citationItems":[{"id":619,"uris":["http://zotero.org/users/local/oPO7Jhp1/items/9WFZQYNP"],"uri":["http://zotero.org/users/local/oPO7Jhp1/items/9WFZQYNP"],"itemData":{"id":619,"type":"webpage","title":"Vietnam","container-title":"Institute for Health Metrics and Evaluation","URL":"http://www.healthdata.org/vietnam","note":"00139","language":"en","issued":{"date-parts":[["2015",9,9]]},"accessed":{"date-parts":[["2019",2,18]]}}}],"schema":"https://github.com/citation-style-language/schema/raw/master/csl-citation.json"} </w:instrText>
      </w:r>
      <w:r>
        <w:fldChar w:fldCharType="separate"/>
      </w:r>
      <w:r>
        <w:rPr>
          <w:noProof/>
        </w:rPr>
        <w:t>[2]</w:t>
      </w:r>
      <w:r>
        <w:fldChar w:fldCharType="end"/>
      </w:r>
      <w:r w:rsidRPr="00957111">
        <w:t>.</w:t>
      </w:r>
      <w:r>
        <w:t xml:space="preserve"> </w:t>
      </w:r>
      <w:r w:rsidR="0090080C" w:rsidRPr="0090080C">
        <w:rPr>
          <w:shd w:val="clear" w:color="auto" w:fill="FFFFFF"/>
        </w:rPr>
        <w:t>The Chest X-ray (CXR) is the most frequently requested radiologic examination. due to its cheap, fast, reliable and can be used to diagnose many lungs and heart failure. Currently, CXR is the best available screening diagnosis for many diseases include Pneumonia and Cardiomegaly. However, an efficient interpretation of CXR requires radiologist years of experience and a tremendous amount of time. In addition, radiologist’s performance is usually evaluated in term of quantity</w:t>
      </w:r>
      <w:r w:rsidR="00FC364D">
        <w:rPr>
          <w:shd w:val="clear" w:color="auto" w:fill="FFFFFF"/>
        </w:rPr>
        <w:t xml:space="preserve"> </w:t>
      </w:r>
      <w:r w:rsidR="00FC364D">
        <w:rPr>
          <w:shd w:val="clear" w:color="auto" w:fill="FFFFFF"/>
        </w:rPr>
        <w:fldChar w:fldCharType="begin"/>
      </w:r>
      <w:r w:rsidR="004C4FE2">
        <w:rPr>
          <w:shd w:val="clear" w:color="auto" w:fill="FFFFFF"/>
        </w:rPr>
        <w:instrText xml:space="preserve"> ADDIN ZOTERO_ITEM CSL_CITATION {"citationID":"InhvNnlV","properties":{"formattedCitation":"[3]","plainCitation":"[3]","noteIndex":0},"citationItems":[{"id":813,"uris":["http://zotero.org/users/local/oPO7Jhp1/items/ASRIHLZC"],"uri":["http://zotero.org/users/local/oPO7Jhp1/items/ASRIHLZC"],"itemData":{"id":813,"type":"webpage","title":"In Radiology, Turnaround Time is King | Diagnostic Imaging","abstract":"But at what turnaround time, do radiologists start to compromise quality?","URL":"https://www.diagnosticimaging.com/practice-management/radiology-turnaround-time-king","note":"00000","language":"en","accessed":{"date-parts":[["2019",2,28]]}}}],"schema":"https://github.com/citation-style-language/schema/raw/master/csl-citation.json"} </w:instrText>
      </w:r>
      <w:r w:rsidR="00FC364D">
        <w:rPr>
          <w:shd w:val="clear" w:color="auto" w:fill="FFFFFF"/>
        </w:rPr>
        <w:fldChar w:fldCharType="separate"/>
      </w:r>
      <w:r w:rsidR="004C4FE2">
        <w:rPr>
          <w:noProof/>
          <w:shd w:val="clear" w:color="auto" w:fill="FFFFFF"/>
        </w:rPr>
        <w:t>[3]</w:t>
      </w:r>
      <w:r w:rsidR="00FC364D">
        <w:rPr>
          <w:shd w:val="clear" w:color="auto" w:fill="FFFFFF"/>
        </w:rPr>
        <w:fldChar w:fldCharType="end"/>
      </w:r>
      <w:r w:rsidR="0090080C" w:rsidRPr="0090080C">
        <w:rPr>
          <w:shd w:val="clear" w:color="auto" w:fill="FFFFFF"/>
        </w:rPr>
        <w:t xml:space="preserve"> rather than the quality of their reports. This can lead to misinterpretation, low-quality report, unnecessary sub-sequence procedure and have a direct negative impact on patient health and medical infrastructure. An effective automatic CXR interpreter could provide a huge impact to improve radiologist workflow, patient prioritization and support decision making.</w:t>
      </w:r>
    </w:p>
    <w:p w14:paraId="0E486CB3" w14:textId="5D1B8940" w:rsidR="00DE588D" w:rsidRPr="00BA2A9E" w:rsidRDefault="00DE588D" w:rsidP="007E24F0">
      <w:r w:rsidRPr="00BA2A9E">
        <w:t xml:space="preserve">In the other hand, this humongous amount of data can be used to develop better CAD system that can assist radiologists in filtering obvious normal image and let radiologist focus on the hard case that can save doctor time and avoid misdiagnosis. In recent year, the advance in Computer Vision (CV) has been driven mainly by Deep Learning (DL). DL is the method that can learn the representation from a large amount of data that have out-performed human rival in many CV tasks. In 2017, </w:t>
      </w:r>
      <w:r w:rsidR="004635D9">
        <w:fldChar w:fldCharType="begin"/>
      </w:r>
      <w:r w:rsidR="004C4FE2">
        <w:instrText xml:space="preserve"> ADDIN ZOTERO_ITEM CSL_CITATION {"citationID":"m2ZAfG3f","properties":{"formattedCitation":"[4]","plainCitation":"[4]","noteIndex":0},"citationItems":[{"id":29,"uris":["http://zotero.org/users/local/oPO7Jhp1/items/JMXJ6N9F"],"uri":["http://zotero.org/users/local/oPO7Jhp1/items/JMXJ6N9F"],"itemData":{"id":29,"type":"article-journal","title":"ChestX-ray8: Hospital-scale Chest X-ray Database and Benchmarks on Weakly-Supervised Classification and Localization of Common Thorax Diseases","container-title":"arXiv:1705.02315 [cs]","source":"arXiv.org","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URL":"http://arxiv.org/abs/1705.02315","note":"00132 \narXiv: 1705.02315","shortTitle":"ChestX-ray8","author":[{"family":"Wang","given":"Xiaosong"},{"family":"Peng","given":"Yifan"},{"family":"Lu","given":"Le"},{"family":"Lu","given":"Zhiyong"},{"family":"Bagheri","given":"Mohammadhadi"},{"family":"Summers","given":"Ronald M."}],"issued":{"date-parts":[["2017",5,5]]},"accessed":{"date-parts":[["2018",12,1]]}}}],"schema":"https://github.com/citation-style-language/schema/raw/master/csl-citation.json"} </w:instrText>
      </w:r>
      <w:r w:rsidR="004635D9">
        <w:fldChar w:fldCharType="separate"/>
      </w:r>
      <w:r w:rsidR="004C4FE2">
        <w:rPr>
          <w:noProof/>
        </w:rPr>
        <w:t>[4]</w:t>
      </w:r>
      <w:r w:rsidR="004635D9">
        <w:fldChar w:fldCharType="end"/>
      </w:r>
      <w:r w:rsidR="00D351FB">
        <w:t xml:space="preserve"> </w:t>
      </w:r>
      <w:r w:rsidRPr="00BA2A9E">
        <w:t>ha</w:t>
      </w:r>
      <w:r w:rsidR="00F409AE">
        <w:t>d</w:t>
      </w:r>
      <w:r w:rsidRPr="00BA2A9E">
        <w:t xml:space="preserve"> publish</w:t>
      </w:r>
      <w:r w:rsidR="00F409AE">
        <w:t>ed</w:t>
      </w:r>
      <w:r w:rsidRPr="00BA2A9E">
        <w:t xml:space="preserve"> ChestX-14, the largest public</w:t>
      </w:r>
      <w:r w:rsidR="00F409AE">
        <w:t>ly</w:t>
      </w:r>
      <w:r w:rsidRPr="00BA2A9E">
        <w:t xml:space="preserve"> available CXR with 112,000 images with label on 14 different lung diseases (i.e. Atelectasis, Cardiomegaly, Effusion, Infiltration, Mass, Nodule, Pneumonia, Pneumothorax, Consolidation, Edema, Emphysema, Fibrosis, Pleural </w:t>
      </w:r>
      <w:r w:rsidRPr="00BA2A9E">
        <w:lastRenderedPageBreak/>
        <w:t>Thickening</w:t>
      </w:r>
      <w:r w:rsidR="00F409AE">
        <w:t>,</w:t>
      </w:r>
      <w:r w:rsidRPr="00BA2A9E">
        <w:t xml:space="preserve"> and Hernia) with 112,000 images. This huge dataset had provided opportunities to develop better CAD system that can greatly help the radiologist.</w:t>
      </w:r>
    </w:p>
    <w:p w14:paraId="504C9999" w14:textId="0C076D7E" w:rsidR="008826A9" w:rsidRPr="00BA2A9E" w:rsidRDefault="00CC5742" w:rsidP="007E24F0">
      <w:r w:rsidRPr="00BA2A9E">
        <w:t xml:space="preserve">Since the release of the dataset, </w:t>
      </w:r>
      <w:r w:rsidR="004635D9">
        <w:fldChar w:fldCharType="begin"/>
      </w:r>
      <w:r w:rsidR="004635D9">
        <w:instrText xml:space="preserve"> ADDIN ZOTERO_ITEM CSL_CITATION {"citationID":"qCXdYQlt","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rsidR="004635D9">
        <w:fldChar w:fldCharType="separate"/>
      </w:r>
      <w:r w:rsidR="004635D9">
        <w:rPr>
          <w:noProof/>
        </w:rPr>
        <w:t>[5]</w:t>
      </w:r>
      <w:r w:rsidR="004635D9">
        <w:fldChar w:fldCharType="end"/>
      </w:r>
      <w:r w:rsidR="004635D9">
        <w:t xml:space="preserve"> </w:t>
      </w:r>
      <w:commentRangeStart w:id="9"/>
      <w:r w:rsidRPr="00BA2A9E">
        <w:t>have reported the result that reaches the performance of experienced radiologists in constrained evaluation</w:t>
      </w:r>
      <w:commentRangeEnd w:id="9"/>
      <w:r w:rsidR="00684A20">
        <w:rPr>
          <w:rStyle w:val="CommentReference"/>
        </w:rPr>
        <w:commentReference w:id="9"/>
      </w:r>
      <w:r w:rsidRPr="00BA2A9E">
        <w:t xml:space="preserve"> setting</w:t>
      </w:r>
      <w:r w:rsidR="004635D9">
        <w:t xml:space="preserve">. </w:t>
      </w:r>
      <w:r w:rsidRPr="00BA2A9E">
        <w:t>Other notable results have been report</w:t>
      </w:r>
      <w:r w:rsidR="00350E19">
        <w:t>ed</w:t>
      </w:r>
      <w:r w:rsidRPr="00BA2A9E">
        <w:t xml:space="preserve"> were </w:t>
      </w:r>
      <w:r w:rsidR="004635D9">
        <w:fldChar w:fldCharType="begin"/>
      </w:r>
      <w:r w:rsidR="004635D9">
        <w:instrText xml:space="preserve"> ADDIN ZOTERO_ITEM CSL_CITATION {"citationID":"E5jiw5eB","properties":{"formattedCitation":"[6]","plainCitation":"[6]","noteIndex":0},"citationItems":[{"id":40,"uris":["http://zotero.org/users/local/oPO7Jhp1/items/SHAX6LGX"],"uri":["http://zotero.org/users/local/oPO7Jhp1/items/SHAX6LGX"],"itemData":{"id":40,"type":"article-journal","title":"Learning to diagnose from scratch by exploiting dependencies among labels","container-title":"arXiv:1710.10501 [cs]","source":"arXiv.org","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URL":"http://arxiv.org/abs/1710.10501","note":"00023 \narXiv: 1710.10501","author":[{"family":"Yao","given":"Li"},{"family":"Poblenz","given":"Eric"},{"family":"Dagunts","given":"Dmitry"},{"family":"Covington","given":"Ben"},{"family":"Bernard","given":"Devon"},{"family":"Lyman","given":"Kevin"}],"issued":{"date-parts":[["2017",10,28]]},"accessed":{"date-parts":[["2018",12,1]]}}}],"schema":"https://github.com/citation-style-language/schema/raw/master/csl-citation.json"} </w:instrText>
      </w:r>
      <w:r w:rsidR="004635D9">
        <w:fldChar w:fldCharType="separate"/>
      </w:r>
      <w:r w:rsidR="004635D9">
        <w:rPr>
          <w:noProof/>
        </w:rPr>
        <w:t>[6]</w:t>
      </w:r>
      <w:r w:rsidR="004635D9">
        <w:fldChar w:fldCharType="end"/>
      </w:r>
      <w:r w:rsidRPr="00BA2A9E">
        <w:t xml:space="preserve">, </w:t>
      </w:r>
      <w:r w:rsidR="004635D9">
        <w:fldChar w:fldCharType="begin"/>
      </w:r>
      <w:r w:rsidR="004635D9">
        <w:instrText xml:space="preserve"> ADDIN ZOTERO_ITEM CSL_CITATION {"citationID":"LMPugOPR","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4635D9">
        <w:fldChar w:fldCharType="separate"/>
      </w:r>
      <w:r w:rsidR="004635D9">
        <w:rPr>
          <w:noProof/>
        </w:rPr>
        <w:t>[7]</w:t>
      </w:r>
      <w:r w:rsidR="004635D9">
        <w:fldChar w:fldCharType="end"/>
      </w:r>
      <w:r w:rsidRPr="00BA2A9E">
        <w:t xml:space="preserve">, and </w:t>
      </w:r>
      <w:r w:rsidR="004635D9">
        <w:fldChar w:fldCharType="begin"/>
      </w:r>
      <w:r w:rsidR="004635D9">
        <w:instrText xml:space="preserve"> ADDIN ZOTERO_ITEM CSL_CITATION {"citationID":"sOAm22Md","properties":{"formattedCitation":"[8]","plainCitation":"[8]","noteIndex":0},"citationItems":[{"id":57,"uris":["http://zotero.org/users/local/oPO7Jhp1/items/TWLJC2DY"],"uri":["http://zotero.org/users/local/oPO7Jhp1/items/TWLJC2DY"],"itemData":{"id":57,"type":"article-journal","title":"Learning to Read Chest X-Rays: Recurrent Neural Cascade Model for Automated Image Annotation","container-title":"arXiv:1603.08486 [cs]","source":"arXiv.org","abstract":"Despite the recent advances in automatically describing image contents, their applications have been mostly limited to image caption datasets containing natural images (e.g., Flickr 30k, MSCOCO). In this paper, we present a deep learning model to efficiently detect a disease from an image and annotate its contexts (e.g., location, severity and the affected organs). We employ a publicly available radiology dataset of chest x-rays and their reports, and use its image annotations to mine disease names to train convolutional neural networks (CNNs). In doing so, we adopt various regularization techniques to circumvent the large normal-vs-diseased cases bias. Recurrent neural networks (RNNs) are then trained to describe the contexts of a detected disease, based on the deep CNN features. Moreover, we introduce a novel approach to use the weights of the already trained pair of CNN/RNN on the domain-specific image/text dataset, to infer the joint image/text contexts for composite image labeling. Significantly improved image annotation results are demonstrated using the recurrent neural cascade model by taking the joint image/text contexts into account.","URL":"http://arxiv.org/abs/1603.08486","note":"00055 \narXiv: 1603.08486","shortTitle":"Learning to Read Chest X-Rays","author":[{"family":"Shin","given":"Hoo-Chang"},{"family":"Roberts","given":"Kirk"},{"family":"Lu","given":"Le"},{"family":"Demner-Fushman","given":"Dina"},{"family":"Yao","given":"Jianhua"},{"family":"Summers","given":"Ronald M."}],"issued":{"date-parts":[["2016",3,28]]},"accessed":{"date-parts":[["2018",12,1]]}}}],"schema":"https://github.com/citation-style-language/schema/raw/master/csl-citation.json"} </w:instrText>
      </w:r>
      <w:r w:rsidR="004635D9">
        <w:fldChar w:fldCharType="separate"/>
      </w:r>
      <w:r w:rsidR="004635D9">
        <w:rPr>
          <w:noProof/>
        </w:rPr>
        <w:t>[8]</w:t>
      </w:r>
      <w:r w:rsidR="004635D9">
        <w:fldChar w:fldCharType="end"/>
      </w:r>
      <w:r w:rsidRPr="00BA2A9E">
        <w:t xml:space="preserve">. Base on the result of </w:t>
      </w:r>
      <w:r w:rsidR="004635D9">
        <w:fldChar w:fldCharType="begin"/>
      </w:r>
      <w:r w:rsidR="004635D9">
        <w:instrText xml:space="preserve"> ADDIN ZOTERO_ITEM CSL_CITATION {"citationID":"B61xdz6V","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4635D9">
        <w:fldChar w:fldCharType="separate"/>
      </w:r>
      <w:r w:rsidR="004635D9">
        <w:rPr>
          <w:noProof/>
        </w:rPr>
        <w:t>[7]</w:t>
      </w:r>
      <w:r w:rsidR="004635D9">
        <w:fldChar w:fldCharType="end"/>
      </w:r>
      <w:r w:rsidRPr="00BA2A9E">
        <w:t>, we can see that not every region of the CXR is useful as the input, but only the lung and heart areas contain the most important features for the diagnosis. In this study, we introduce</w:t>
      </w:r>
      <w:r w:rsidR="005051A8">
        <w:t>d</w:t>
      </w:r>
      <w:r w:rsidRPr="00BA2A9E">
        <w:t xml:space="preserve"> a two-stage Segment</w:t>
      </w:r>
      <w:r w:rsidR="00155294">
        <w:t>ation Guided</w:t>
      </w:r>
      <w:r w:rsidRPr="00BA2A9E">
        <w:t xml:space="preserve"> </w:t>
      </w:r>
      <w:r w:rsidR="00155294">
        <w:t xml:space="preserve">Thorax Classification </w:t>
      </w:r>
      <w:r w:rsidRPr="00BA2A9E">
        <w:t>to classify CXR images. In the first stage, the model segment</w:t>
      </w:r>
      <w:r w:rsidR="009040DE">
        <w:t>ed</w:t>
      </w:r>
      <w:r w:rsidRPr="00BA2A9E">
        <w:t xml:space="preserve"> the lung region in CXR and cut all the region that contains the lung</w:t>
      </w:r>
      <w:r w:rsidR="009040DE">
        <w:t>. In the second stage,</w:t>
      </w:r>
      <w:r w:rsidRPr="00BA2A9E">
        <w:t xml:space="preserve"> </w:t>
      </w:r>
      <w:r w:rsidR="009040DE">
        <w:t xml:space="preserve">the model </w:t>
      </w:r>
      <w:r w:rsidR="00B55206">
        <w:t>took</w:t>
      </w:r>
      <w:r w:rsidR="009040DE">
        <w:t xml:space="preserve"> the segmented lung and</w:t>
      </w:r>
      <w:r w:rsidRPr="00BA2A9E">
        <w:t xml:space="preserve"> classif</w:t>
      </w:r>
      <w:r w:rsidR="009040DE">
        <w:t>ied</w:t>
      </w:r>
      <w:r w:rsidRPr="00BA2A9E">
        <w:t xml:space="preserve"> thorax disease</w:t>
      </w:r>
      <w:r w:rsidR="008826A9">
        <w:t>.</w:t>
      </w:r>
      <w:r w:rsidR="00266966">
        <w:t xml:space="preserve"> The proposed method ha</w:t>
      </w:r>
      <w:r w:rsidR="00350E19">
        <w:t>d</w:t>
      </w:r>
      <w:r w:rsidR="00266966">
        <w:t xml:space="preserve"> achieved average Area Under Curve (AUC) score of 0.84.</w:t>
      </w:r>
      <w:r w:rsidR="008826A9">
        <w:t xml:space="preserve"> Furthermore, we also provided localization heatmap to address clinical interpretability and assist radiology greatly.</w:t>
      </w:r>
    </w:p>
    <w:p w14:paraId="6F0B7193" w14:textId="35708E2D" w:rsidR="00E024EF" w:rsidRPr="0011507E" w:rsidRDefault="00E024EF" w:rsidP="0011507E">
      <w:pPr>
        <w:pStyle w:val="Heading2"/>
      </w:pPr>
      <w:bookmarkStart w:id="10" w:name="_Toc1397400"/>
      <w:bookmarkStart w:id="11" w:name="_Toc3193005"/>
      <w:r w:rsidRPr="0011507E">
        <w:t xml:space="preserve">Organization of </w:t>
      </w:r>
      <w:r w:rsidR="00565214" w:rsidRPr="0011507E">
        <w:t>Thesis</w:t>
      </w:r>
      <w:bookmarkEnd w:id="10"/>
      <w:bookmarkEnd w:id="11"/>
    </w:p>
    <w:p w14:paraId="610F4CD0" w14:textId="77777777" w:rsidR="00E42026" w:rsidRPr="00BA2A9E" w:rsidRDefault="00E42026" w:rsidP="00E42026">
      <w:pPr>
        <w:spacing w:line="480" w:lineRule="auto"/>
        <w:rPr>
          <w:szCs w:val="20"/>
        </w:rPr>
      </w:pPr>
      <w:r w:rsidRPr="00BA2A9E">
        <w:rPr>
          <w:szCs w:val="20"/>
        </w:rPr>
        <w:t>The remaining of this thesis is divided into the following sections:</w:t>
      </w:r>
    </w:p>
    <w:p w14:paraId="36DFBF20" w14:textId="7A9C90FC" w:rsidR="00E42026" w:rsidRDefault="00837241" w:rsidP="00481200">
      <w:pPr>
        <w:spacing w:line="480" w:lineRule="auto"/>
        <w:jc w:val="left"/>
        <w:rPr>
          <w:szCs w:val="20"/>
        </w:rPr>
      </w:pPr>
      <w:r>
        <w:rPr>
          <w:szCs w:val="20"/>
        </w:rPr>
        <w:fldChar w:fldCharType="begin"/>
      </w:r>
      <w:r>
        <w:rPr>
          <w:szCs w:val="20"/>
        </w:rPr>
        <w:instrText xml:space="preserve"> REF _Ref1656424 \w \h </w:instrText>
      </w:r>
      <w:r w:rsidR="00F21740">
        <w:rPr>
          <w:szCs w:val="20"/>
        </w:rPr>
        <w:instrText xml:space="preserve"> \* MERGEFORMAT </w:instrText>
      </w:r>
      <w:r>
        <w:rPr>
          <w:szCs w:val="20"/>
        </w:rPr>
      </w:r>
      <w:r>
        <w:rPr>
          <w:szCs w:val="20"/>
        </w:rPr>
        <w:fldChar w:fldCharType="separate"/>
      </w:r>
      <w:r w:rsidR="00166471">
        <w:rPr>
          <w:szCs w:val="20"/>
        </w:rPr>
        <w:t>Chapter 2:</w:t>
      </w:r>
      <w:r>
        <w:rPr>
          <w:szCs w:val="20"/>
        </w:rPr>
        <w:fldChar w:fldCharType="end"/>
      </w:r>
      <w:r>
        <w:rPr>
          <w:szCs w:val="20"/>
        </w:rPr>
        <w:t xml:space="preserve"> </w:t>
      </w:r>
      <w:r>
        <w:rPr>
          <w:szCs w:val="20"/>
        </w:rPr>
        <w:fldChar w:fldCharType="begin"/>
      </w:r>
      <w:r>
        <w:rPr>
          <w:szCs w:val="20"/>
        </w:rPr>
        <w:instrText xml:space="preserve"> REF _Ref1656436 \h </w:instrText>
      </w:r>
      <w:r w:rsidR="00F21740">
        <w:rPr>
          <w:szCs w:val="20"/>
        </w:rPr>
        <w:instrText xml:space="preserve"> \* MERGEFORMAT </w:instrText>
      </w:r>
      <w:r>
        <w:rPr>
          <w:szCs w:val="20"/>
        </w:rPr>
      </w:r>
      <w:r>
        <w:rPr>
          <w:szCs w:val="20"/>
        </w:rPr>
        <w:fldChar w:fldCharType="separate"/>
      </w:r>
      <w:r w:rsidR="00166471" w:rsidRPr="007E24F0">
        <w:t>Literature Review</w:t>
      </w:r>
      <w:r>
        <w:rPr>
          <w:szCs w:val="20"/>
        </w:rPr>
        <w:fldChar w:fldCharType="end"/>
      </w:r>
      <w:r>
        <w:rPr>
          <w:szCs w:val="20"/>
        </w:rPr>
        <w:t xml:space="preserve"> </w:t>
      </w:r>
      <w:r w:rsidR="00E42026" w:rsidRPr="00BA2A9E">
        <w:rPr>
          <w:szCs w:val="20"/>
        </w:rPr>
        <w:t>will show techniques researcher has been used in literature.</w:t>
      </w:r>
      <w:r w:rsidR="00F21740">
        <w:rPr>
          <w:szCs w:val="20"/>
        </w:rPr>
        <w:br/>
      </w:r>
      <w:r w:rsidR="00F21740">
        <w:rPr>
          <w:szCs w:val="20"/>
        </w:rPr>
        <w:fldChar w:fldCharType="begin"/>
      </w:r>
      <w:r w:rsidR="00F21740">
        <w:rPr>
          <w:szCs w:val="20"/>
        </w:rPr>
        <w:instrText xml:space="preserve"> REF _Ref1656465 \w \h  \* MERGEFORMAT </w:instrText>
      </w:r>
      <w:r w:rsidR="00F21740">
        <w:rPr>
          <w:szCs w:val="20"/>
        </w:rPr>
      </w:r>
      <w:r w:rsidR="00F21740">
        <w:rPr>
          <w:szCs w:val="20"/>
        </w:rPr>
        <w:fldChar w:fldCharType="separate"/>
      </w:r>
      <w:r w:rsidR="00166471">
        <w:rPr>
          <w:szCs w:val="20"/>
        </w:rPr>
        <w:t>Chapter 3:</w:t>
      </w:r>
      <w:r w:rsidR="00F21740">
        <w:rPr>
          <w:szCs w:val="20"/>
        </w:rPr>
        <w:fldChar w:fldCharType="end"/>
      </w:r>
      <w:r w:rsidR="00F21740">
        <w:rPr>
          <w:szCs w:val="20"/>
        </w:rPr>
        <w:t xml:space="preserve"> </w:t>
      </w:r>
      <w:r w:rsidR="00F21740">
        <w:rPr>
          <w:szCs w:val="20"/>
        </w:rPr>
        <w:fldChar w:fldCharType="begin"/>
      </w:r>
      <w:r w:rsidR="00F21740">
        <w:rPr>
          <w:szCs w:val="20"/>
        </w:rPr>
        <w:instrText xml:space="preserve"> REF _Ref1656470 \h  \* MERGEFORMAT </w:instrText>
      </w:r>
      <w:r w:rsidR="00F21740">
        <w:rPr>
          <w:szCs w:val="20"/>
        </w:rPr>
      </w:r>
      <w:r w:rsidR="00F21740">
        <w:rPr>
          <w:szCs w:val="20"/>
        </w:rPr>
        <w:fldChar w:fldCharType="separate"/>
      </w:r>
      <w:r w:rsidR="00166471" w:rsidRPr="00945191">
        <w:t>Methodology</w:t>
      </w:r>
      <w:r w:rsidR="00F21740">
        <w:rPr>
          <w:szCs w:val="20"/>
        </w:rPr>
        <w:fldChar w:fldCharType="end"/>
      </w:r>
      <w:r w:rsidR="00F21740">
        <w:rPr>
          <w:szCs w:val="20"/>
        </w:rPr>
        <w:t xml:space="preserve"> </w:t>
      </w:r>
      <w:r w:rsidR="00F21740" w:rsidRPr="00BA2A9E">
        <w:rPr>
          <w:szCs w:val="20"/>
        </w:rPr>
        <w:t>will show the DL framework we developed to tackle the problem.</w:t>
      </w:r>
      <w:r w:rsidR="00F21740">
        <w:rPr>
          <w:szCs w:val="20"/>
        </w:rPr>
        <w:br/>
      </w:r>
      <w:r w:rsidR="00F21740">
        <w:rPr>
          <w:szCs w:val="20"/>
        </w:rPr>
        <w:fldChar w:fldCharType="begin"/>
      </w:r>
      <w:r w:rsidR="00F21740">
        <w:rPr>
          <w:szCs w:val="20"/>
        </w:rPr>
        <w:instrText xml:space="preserve"> REF _Ref1656510 \w \h  \* MERGEFORMAT </w:instrText>
      </w:r>
      <w:r w:rsidR="00F21740">
        <w:rPr>
          <w:szCs w:val="20"/>
        </w:rPr>
      </w:r>
      <w:r w:rsidR="00F21740">
        <w:rPr>
          <w:szCs w:val="20"/>
        </w:rPr>
        <w:fldChar w:fldCharType="separate"/>
      </w:r>
      <w:r w:rsidR="00166471">
        <w:rPr>
          <w:szCs w:val="20"/>
        </w:rPr>
        <w:t>Chapter 4:</w:t>
      </w:r>
      <w:r w:rsidR="00F21740">
        <w:rPr>
          <w:szCs w:val="20"/>
        </w:rPr>
        <w:fldChar w:fldCharType="end"/>
      </w:r>
      <w:r w:rsidR="00F21740">
        <w:rPr>
          <w:szCs w:val="20"/>
        </w:rPr>
        <w:t xml:space="preserve"> </w:t>
      </w:r>
      <w:r w:rsidR="00F21740">
        <w:rPr>
          <w:szCs w:val="20"/>
        </w:rPr>
        <w:fldChar w:fldCharType="begin"/>
      </w:r>
      <w:r w:rsidR="00F21740">
        <w:rPr>
          <w:szCs w:val="20"/>
        </w:rPr>
        <w:instrText xml:space="preserve"> REF _Ref1656519 \h  \* MERGEFORMAT </w:instrText>
      </w:r>
      <w:r w:rsidR="00F21740">
        <w:rPr>
          <w:szCs w:val="20"/>
        </w:rPr>
      </w:r>
      <w:r w:rsidR="00F21740">
        <w:rPr>
          <w:szCs w:val="20"/>
        </w:rPr>
        <w:fldChar w:fldCharType="separate"/>
      </w:r>
      <w:r w:rsidR="00166471" w:rsidRPr="00190A2E">
        <w:t>Result</w:t>
      </w:r>
      <w:r w:rsidR="00F21740">
        <w:rPr>
          <w:szCs w:val="20"/>
        </w:rPr>
        <w:fldChar w:fldCharType="end"/>
      </w:r>
      <w:r w:rsidR="00F21740">
        <w:rPr>
          <w:szCs w:val="20"/>
        </w:rPr>
        <w:t xml:space="preserve"> </w:t>
      </w:r>
      <w:r w:rsidR="00F21740" w:rsidRPr="00BA2A9E">
        <w:rPr>
          <w:szCs w:val="20"/>
        </w:rPr>
        <w:t>will show our result and the experiment conducted.</w:t>
      </w:r>
      <w:r w:rsidR="00F21740">
        <w:rPr>
          <w:szCs w:val="20"/>
        </w:rPr>
        <w:br/>
      </w:r>
      <w:r w:rsidR="00F21740">
        <w:rPr>
          <w:szCs w:val="20"/>
        </w:rPr>
        <w:fldChar w:fldCharType="begin"/>
      </w:r>
      <w:r w:rsidR="00F21740">
        <w:rPr>
          <w:szCs w:val="20"/>
        </w:rPr>
        <w:instrText xml:space="preserve"> REF _Ref1656556 \w \h  \* MERGEFORMAT </w:instrText>
      </w:r>
      <w:r w:rsidR="00F21740">
        <w:rPr>
          <w:szCs w:val="20"/>
        </w:rPr>
      </w:r>
      <w:r w:rsidR="00F21740">
        <w:rPr>
          <w:szCs w:val="20"/>
        </w:rPr>
        <w:fldChar w:fldCharType="separate"/>
      </w:r>
      <w:r w:rsidR="00166471">
        <w:rPr>
          <w:szCs w:val="20"/>
        </w:rPr>
        <w:t>Chapter 5:</w:t>
      </w:r>
      <w:r w:rsidR="00F21740">
        <w:rPr>
          <w:szCs w:val="20"/>
        </w:rPr>
        <w:fldChar w:fldCharType="end"/>
      </w:r>
      <w:r w:rsidR="00F21740">
        <w:rPr>
          <w:szCs w:val="20"/>
        </w:rPr>
        <w:t xml:space="preserve"> </w:t>
      </w:r>
      <w:r w:rsidR="00F21740">
        <w:rPr>
          <w:szCs w:val="20"/>
        </w:rPr>
        <w:fldChar w:fldCharType="begin"/>
      </w:r>
      <w:r w:rsidR="00F21740">
        <w:rPr>
          <w:szCs w:val="20"/>
        </w:rPr>
        <w:instrText xml:space="preserve"> REF _Ref1656565 \h  \* MERGEFORMAT </w:instrText>
      </w:r>
      <w:r w:rsidR="00F21740">
        <w:rPr>
          <w:szCs w:val="20"/>
        </w:rPr>
      </w:r>
      <w:r w:rsidR="00F21740">
        <w:rPr>
          <w:szCs w:val="20"/>
        </w:rPr>
        <w:fldChar w:fldCharType="separate"/>
      </w:r>
      <w:r w:rsidR="00166471" w:rsidRPr="00CA75D9">
        <w:t>Conclusion</w:t>
      </w:r>
      <w:r w:rsidR="00F21740">
        <w:rPr>
          <w:szCs w:val="20"/>
        </w:rPr>
        <w:fldChar w:fldCharType="end"/>
      </w:r>
      <w:r w:rsidR="00F21740">
        <w:rPr>
          <w:szCs w:val="20"/>
        </w:rPr>
        <w:t xml:space="preserve"> </w:t>
      </w:r>
      <w:r w:rsidR="00F21740" w:rsidRPr="00BA2A9E">
        <w:rPr>
          <w:szCs w:val="20"/>
        </w:rPr>
        <w:t>will show</w:t>
      </w:r>
      <w:r w:rsidR="00350E19">
        <w:rPr>
          <w:szCs w:val="20"/>
        </w:rPr>
        <w:t xml:space="preserve"> a</w:t>
      </w:r>
      <w:r w:rsidR="00F21740" w:rsidRPr="00BA2A9E">
        <w:rPr>
          <w:szCs w:val="20"/>
        </w:rPr>
        <w:t xml:space="preserve"> summary of the study and some further development ideas.</w:t>
      </w:r>
    </w:p>
    <w:p w14:paraId="5774765E" w14:textId="17C3C9D7" w:rsidR="00E024EF" w:rsidRPr="00085C08" w:rsidRDefault="00E024EF" w:rsidP="00E42026">
      <w:pPr>
        <w:spacing w:line="480" w:lineRule="auto"/>
        <w:rPr>
          <w:szCs w:val="20"/>
        </w:rPr>
      </w:pPr>
      <w:r w:rsidRPr="00085C08">
        <w:rPr>
          <w:szCs w:val="20"/>
        </w:rPr>
        <w:br w:type="page"/>
      </w:r>
    </w:p>
    <w:p w14:paraId="49265B0B" w14:textId="65A7499F" w:rsidR="00F2123F" w:rsidRDefault="00E024EF" w:rsidP="00F2123F">
      <w:pPr>
        <w:pStyle w:val="Heading1"/>
      </w:pPr>
      <w:bookmarkStart w:id="12" w:name="_Toc1397401"/>
      <w:bookmarkStart w:id="13" w:name="_Ref1656357"/>
      <w:bookmarkStart w:id="14" w:name="_Ref1656424"/>
      <w:bookmarkStart w:id="15" w:name="_Ref1656436"/>
      <w:bookmarkStart w:id="16" w:name="_Toc3193006"/>
      <w:r w:rsidRPr="007E24F0">
        <w:lastRenderedPageBreak/>
        <w:t>Literature Review</w:t>
      </w:r>
      <w:bookmarkEnd w:id="12"/>
      <w:bookmarkEnd w:id="13"/>
      <w:bookmarkEnd w:id="14"/>
      <w:bookmarkEnd w:id="15"/>
      <w:bookmarkEnd w:id="16"/>
    </w:p>
    <w:p w14:paraId="275BC7BD" w14:textId="6AACED8E" w:rsidR="004B3B9D" w:rsidRDefault="00AB5245" w:rsidP="007E24F0">
      <w:r>
        <w:t>Convolution</w:t>
      </w:r>
      <w:r w:rsidR="00684A20">
        <w:t>al</w:t>
      </w:r>
      <w:r>
        <w:t xml:space="preserve"> Neural Network</w:t>
      </w:r>
      <w:r w:rsidR="003602F0">
        <w:t xml:space="preserve"> (</w:t>
      </w:r>
      <w:r>
        <w:t>CNN</w:t>
      </w:r>
      <w:r w:rsidR="003602F0">
        <w:t>) is</w:t>
      </w:r>
      <w:r w:rsidR="00CB2716">
        <w:t xml:space="preserve"> some of</w:t>
      </w:r>
      <w:r w:rsidR="009A0D67">
        <w:t xml:space="preserve"> the most influential</w:t>
      </w:r>
      <w:r w:rsidR="00CB2716">
        <w:t xml:space="preserve"> ideas</w:t>
      </w:r>
      <w:r w:rsidR="009A0D67">
        <w:t xml:space="preserve"> in computer vision and is</w:t>
      </w:r>
      <w:r w:rsidR="003602F0">
        <w:t xml:space="preserve"> </w:t>
      </w:r>
      <w:r w:rsidR="00684A20">
        <w:t xml:space="preserve">currently </w:t>
      </w:r>
      <w:r w:rsidR="003602F0">
        <w:t>the de facto method for many imaging tasks</w:t>
      </w:r>
      <w:r w:rsidR="00E21484">
        <w:t>. Traditionally</w:t>
      </w:r>
      <w:r w:rsidR="00F60C37">
        <w:t>,</w:t>
      </w:r>
      <w:r w:rsidR="004B3B9D" w:rsidRPr="00A67E99">
        <w:t xml:space="preserve"> researchers often use hand design</w:t>
      </w:r>
      <w:r w:rsidR="00E21484">
        <w:t xml:space="preserve"> convolution</w:t>
      </w:r>
      <w:r w:rsidR="004A0861">
        <w:t>al</w:t>
      </w:r>
      <w:r w:rsidR="004B3B9D" w:rsidRPr="00A67E99">
        <w:t xml:space="preserve"> filter to perform various image processing tasks such as image sharpening, edge detection, and morphological filtering. In CNN, </w:t>
      </w:r>
      <w:r w:rsidR="00CB2716">
        <w:t xml:space="preserve">a </w:t>
      </w:r>
      <w:r w:rsidR="004B3B9D" w:rsidRPr="00A67E99">
        <w:t>convolution</w:t>
      </w:r>
      <w:r w:rsidR="004A0861">
        <w:t>al</w:t>
      </w:r>
      <w:r w:rsidR="004B3B9D" w:rsidRPr="00A67E99">
        <w:t xml:space="preserve"> filter is learned through an algorithm call backpropagation that slowly updates the value of the filter to minimize the predefine loss. Although each filter can only perform a limited task, when we stack them on together, they can be used to perform</w:t>
      </w:r>
      <w:r w:rsidR="00CB2716">
        <w:t xml:space="preserve"> a</w:t>
      </w:r>
      <w:r w:rsidR="004B3B9D" w:rsidRPr="00A67E99">
        <w:t xml:space="preserve"> very complex task. </w:t>
      </w:r>
      <w:r w:rsidR="0097504C">
        <w:t>Deep Learning (DL)</w:t>
      </w:r>
      <w:r w:rsidR="004B3B9D" w:rsidRPr="00A67E99">
        <w:t xml:space="preserve"> is the method of stacking layers of convolution</w:t>
      </w:r>
      <w:r w:rsidR="004A0861">
        <w:t>al</w:t>
      </w:r>
      <w:r w:rsidR="004B3B9D" w:rsidRPr="00A67E99">
        <w:t xml:space="preserve"> filter</w:t>
      </w:r>
      <w:r w:rsidR="00D908C2">
        <w:t>s</w:t>
      </w:r>
      <w:r w:rsidR="004B3B9D" w:rsidRPr="00A67E99">
        <w:t xml:space="preserve"> in order to learn</w:t>
      </w:r>
      <w:r w:rsidR="00CB2716">
        <w:t xml:space="preserve"> the</w:t>
      </w:r>
      <w:r w:rsidR="004B3B9D" w:rsidRPr="00A67E99">
        <w:t xml:space="preserve"> hierarchical layer of features.</w:t>
      </w:r>
    </w:p>
    <w:p w14:paraId="5D48BB11" w14:textId="150B1785" w:rsidR="003F653E" w:rsidRDefault="003F653E" w:rsidP="007E24F0">
      <w:r>
        <w:t xml:space="preserve">Prior to DL, researchers had many different approaches to implement </w:t>
      </w:r>
      <w:r w:rsidR="00917C31">
        <w:t>Computer-aid</w:t>
      </w:r>
      <w:r>
        <w:t xml:space="preserve">ed Detection (CAD) to assist radiologist. </w:t>
      </w:r>
      <w:r>
        <w:fldChar w:fldCharType="begin"/>
      </w:r>
      <w:r>
        <w:instrText xml:space="preserve"> ADDIN ZOTERO_ITEM CSL_CITATION {"citationID":"sFHOc1aX","properties":{"formattedCitation":"[9]","plainCitation":"[9]","noteIndex":0},"citationItems":[{"id":805,"uris":["http://zotero.org/users/local/oPO7Jhp1/items/DDFR8K2S"],"uri":["http://zotero.org/users/local/oPO7Jhp1/items/DDFR8K2S"],"itemData":{"id":805,"type":"article-journal","title":"Computer-aided diagnosis in chest radiography for detection of childhood pneumonia","container-title":"International Journal of Medical Informatics","page":"555-564","volume":"77","issue":"8","source":"ScienceDirect","abstract":"Objectives\nThis article presents a novel approach based on computer-aided diagnostic (CAD) scheme and wavelet transforms to aid pneumonia diagnosis in children, using chest radiograph images. The prototype system, named Pneumo-CAD, was designed to classify images into presence (PP) or absence of pneumonia (PA).\nMaterials and methods\nThe knowledge database for the Pneumo-CAD comprised chest images confirmed as PP or PA by two radiologists trained to interpret chest radiographs according to the WHO guidelines for the diagnosis of pneumonia in children. The performance of the Pneumo-CAD was evaluated by a subset of images randomly selected from the knowledge database. The retrieval of similar images was made by feature extraction using wavelets transform coefficients of the image. The energy of the wavelet coefficients was used to compose the feature vector in order to support the computational classification of images as PP or PA. Methodology I worked with a rank-weighted 15-nearest-neighbour scheme, while methodology II employed a distance-dependent weighting for image classification. The performance of the prototype system was assessed by the ROC curve.\nResults\nOverall, the Pneumo-CAD using the Haar wavelet presented the best accuracy in discriminating PP from PA for both, methodology I (AUC=0.97) and methodology II (AUC=0.94), reaching sensitivity of 100% and specificity of 80% and 90%, respectively.\nConclusion\nPneumo-CAD could represent a complementary tool to screen children with clinical suspicion of pneumonia, and so to contribute to gather information on the burden of-pneumonia estimates in order to help guide health policies toward preventive interventions.","DOI":"10.1016/j.ijmedinf.2007.10.010","ISSN":"1386-5056","note":"00039","journalAbbreviation":"International Journal of Medical Informatics","author":[{"family":"Oliveira","given":"Leandro Luís Galdino"},{"family":"Silva","given":"Simonne Almeida","dropping-particle":"e"},{"family":"Ribeiro","given":"Luiza Helena Vilela"},{"family":"Oliveira","given":"Renato Maurício","non-dropping-particle":"de"},{"family":"Coelho","given":"Clarimar José"},{"family":"S. Andrade","given":"Ana Lúcia S."}],"issued":{"date-parts":[["2008",8,1]]}}}],"schema":"https://github.com/citation-style-language/schema/raw/master/csl-citation.json"} </w:instrText>
      </w:r>
      <w:r>
        <w:fldChar w:fldCharType="separate"/>
      </w:r>
      <w:r>
        <w:rPr>
          <w:noProof/>
        </w:rPr>
        <w:t>[9]</w:t>
      </w:r>
      <w:r>
        <w:fldChar w:fldCharType="end"/>
      </w:r>
      <w:r>
        <w:t xml:space="preserve"> </w:t>
      </w:r>
      <w:r w:rsidRPr="003F653E">
        <w:t>used Haar wavelet transform to extract lung feature image and weighted nearest neighbors base on Euclidean distance to measure</w:t>
      </w:r>
      <w:r w:rsidR="00A50861">
        <w:t xml:space="preserve"> the</w:t>
      </w:r>
      <w:r w:rsidRPr="003F653E">
        <w:t xml:space="preserve"> similarity between images.</w:t>
      </w:r>
      <w:r>
        <w:t xml:space="preserve"> </w:t>
      </w:r>
      <w:r>
        <w:fldChar w:fldCharType="begin"/>
      </w:r>
      <w:r>
        <w:instrText xml:space="preserve"> ADDIN ZOTERO_ITEM CSL_CITATION {"citationID":"QmuwDuyr","properties":{"formattedCitation":"[10]","plainCitation":"[10]","noteIndex":0},"citationItems":[{"id":803,"uris":["http://zotero.org/users/local/oPO7Jhp1/items/C4SXPNCT"],"uri":["http://zotero.org/users/local/oPO7Jhp1/items/C4SXPNCT"],"itemData":{"id":803,"type":"article-journal","title":"Detection of Pneumonia in chest X-ray images","container-title":"Journal of X-Ray Science and Technology","page":"423-428","volume":"19","issue":"4","source":"PubMed","abstract":"Pneumonia is the common type of infection found in the world. The infection spreads in the lungs area of a human body. The chest x-ray is performed to diagnose this infection. Physicians use this X-ray image to diagnose or monitor treatment for conditions of pneumonia. This type of chest X-ray is also used in the diagnosis of diseases like emphysema, lung cancer, line and tube placement and tuberculosis. Feature extraction methods like DWT, WFT, and WPT can also be used. In this paper, detection of pneumonia infection by unsupervised fuzzy c-means classification learning algorithm is used. This approach gives better result than the rest of the methods. In fuzzy c-means, each resultant pixel gives accurate value since it has a weight associated with it.","DOI":"10.3233/XST-2011-0304","ISSN":"1095-9114","note":"00008 \nPMID: 25214377","journalAbbreviation":"J Xray Sci Technol","language":"eng","author":[{"family":"Parveen","given":"N. Ravia Shabnam"},{"family":"Sathik","given":"M. Mohamed"}],"issued":{"date-parts":[["2011"]]}}}],"schema":"https://github.com/citation-style-language/schema/raw/master/csl-citation.json"} </w:instrText>
      </w:r>
      <w:r>
        <w:fldChar w:fldCharType="separate"/>
      </w:r>
      <w:r>
        <w:rPr>
          <w:noProof/>
        </w:rPr>
        <w:t>[10]</w:t>
      </w:r>
      <w:r>
        <w:fldChar w:fldCharType="end"/>
      </w:r>
      <w:r w:rsidRPr="003F653E">
        <w:t xml:space="preserve"> use Fuzzy C-means clustering for feature extraction and classification.</w:t>
      </w:r>
      <w:r w:rsidR="00224AEA">
        <w:t xml:space="preserve"> </w:t>
      </w:r>
    </w:p>
    <w:p w14:paraId="3BDBB993" w14:textId="2C7B4716" w:rsidR="00C11CD5" w:rsidRPr="00643B77" w:rsidRDefault="00E30F59" w:rsidP="007E24F0">
      <w:r>
        <w:t>Since</w:t>
      </w:r>
      <w:r w:rsidR="00A67E99" w:rsidRPr="00A67E99">
        <w:t xml:space="preserve"> 2012,</w:t>
      </w:r>
      <w:r w:rsidR="003E2CAA">
        <w:t xml:space="preserve"> </w:t>
      </w:r>
      <w:r w:rsidR="00C62BFF">
        <w:t>after</w:t>
      </w:r>
      <w:r w:rsidR="003E2CAA">
        <w:t xml:space="preserve"> the wining of AlexNet </w:t>
      </w:r>
      <w:r w:rsidR="003E2CAA">
        <w:fldChar w:fldCharType="begin"/>
      </w:r>
      <w:r w:rsidR="003F653E">
        <w:instrText xml:space="preserve"> ADDIN ZOTERO_ITEM CSL_CITATION {"citationID":"FahKbdNP","properties":{"formattedCitation":"[11]","plainCitation":"[11]","noteIndex":0},"citationItems":[{"id":809,"uris":["http://zotero.org/users/local/oPO7Jhp1/items/VKMPBHZ7"],"uri":["http://zotero.org/users/local/oPO7Jhp1/items/VKMPBHZ7"],"itemData":{"id":809,"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note":"36222","author":[{"family":"Krizhevsky","given":"Alex"},{"family":"Sutskever","given":"Ilya"},{"family":"Hinton","given":"Geoffrey E"}],"editor":[{"family":"Pereira","given":"F."},{"family":"Burges","given":"C. J. C."},{"family":"Bottou","given":"L."},{"family":"Weinberger","given":"K. Q."}],"issued":{"date-parts":[["2012"]]},"accessed":{"date-parts":[["2019",2,28]]}}}],"schema":"https://github.com/citation-style-language/schema/raw/master/csl-citation.json"} </w:instrText>
      </w:r>
      <w:r w:rsidR="003E2CAA">
        <w:fldChar w:fldCharType="separate"/>
      </w:r>
      <w:r w:rsidR="003F653E">
        <w:rPr>
          <w:noProof/>
        </w:rPr>
        <w:t>[11]</w:t>
      </w:r>
      <w:r w:rsidR="003E2CAA">
        <w:fldChar w:fldCharType="end"/>
      </w:r>
      <w:r w:rsidR="003E2CAA">
        <w:t xml:space="preserve"> on ImageNet </w:t>
      </w:r>
      <w:r w:rsidR="003E2CAA">
        <w:fldChar w:fldCharType="begin"/>
      </w:r>
      <w:r w:rsidR="003F653E">
        <w:instrText xml:space="preserve"> ADDIN ZOTERO_ITEM CSL_CITATION {"citationID":"146vtulM","properties":{"formattedCitation":"[12]","plainCitation":"[12]","noteIndex":0},"citationItems":[{"id":763,"uris":["http://zotero.org/users/local/oPO7Jhp1/items/SV9F6BIT"],"uri":["http://zotero.org/users/local/oPO7Jhp1/items/SV9F6BIT"],"itemData":{"id":763,"type":"article-journal","title":"ImageNet: A Large-Scale Hierarchical Image Database","page":"8","source":"Zotero","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ﬁcation and automatic object clustering. We hope that the scale, accuracy, diversity and hierarchical structure of ImageNet can offer unparalleled opportunities to researchers in the computer vision community and beyond.","language":"en","author":[{"family":"Deng","given":"Jia"},{"family":"Dong","given":"Wei"},{"family":"Socher","given":"Richard"},{"family":"Li","given":"Li-Jia"},{"family":"Li","given":"Kai"},{"family":"Fei-Fei","given":"Li"}]}}],"schema":"https://github.com/citation-style-language/schema/raw/master/csl-citation.json"} </w:instrText>
      </w:r>
      <w:r w:rsidR="003E2CAA">
        <w:fldChar w:fldCharType="separate"/>
      </w:r>
      <w:r w:rsidR="003F653E">
        <w:rPr>
          <w:noProof/>
        </w:rPr>
        <w:t>[12]</w:t>
      </w:r>
      <w:r w:rsidR="003E2CAA">
        <w:fldChar w:fldCharType="end"/>
      </w:r>
      <w:r w:rsidR="00A67E99" w:rsidRPr="00A67E99">
        <w:t xml:space="preserve"> </w:t>
      </w:r>
      <w:r w:rsidR="003E2CAA">
        <w:t xml:space="preserve">challenge, </w:t>
      </w:r>
      <w:r w:rsidR="00A67E99" w:rsidRPr="00A67E99">
        <w:t>the advan</w:t>
      </w:r>
      <w:r w:rsidR="00520D6E">
        <w:t>tage</w:t>
      </w:r>
      <w:r w:rsidR="00A67E99" w:rsidRPr="00A67E99">
        <w:t xml:space="preserve"> of DL</w:t>
      </w:r>
      <w:r w:rsidR="008A6C9B">
        <w:t xml:space="preserve"> have</w:t>
      </w:r>
      <w:r w:rsidR="003C685E">
        <w:t xml:space="preserve"> driven many</w:t>
      </w:r>
      <w:r w:rsidR="008A6C9B">
        <w:t xml:space="preserve"> </w:t>
      </w:r>
      <w:r w:rsidR="00A32153">
        <w:t xml:space="preserve">outstanding </w:t>
      </w:r>
      <w:r w:rsidR="008A6C9B">
        <w:t>result on many natural imaging task</w:t>
      </w:r>
      <w:r w:rsidR="004D13E7">
        <w:t xml:space="preserve">s include object classification </w:t>
      </w:r>
      <w:r w:rsidR="004D13E7">
        <w:fldChar w:fldCharType="begin"/>
      </w:r>
      <w:r w:rsidR="003F653E">
        <w:instrText xml:space="preserve"> ADDIN ZOTERO_ITEM CSL_CITATION {"citationID":"QblLfemA","properties":{"formattedCitation":"[13]","plainCitation":"[13]","noteIndex":0},"citationItems":[{"id":214,"uris":["http://zotero.org/users/local/oPO7Jhp1/items/BUY78MAS"],"uri":["http://zotero.org/users/local/oPO7Jhp1/items/BUY78MAS"],"itemData":{"id":2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00000 \narXiv: 1512.03385","author":[{"family":"He","given":"Kaiming"},{"family":"Zhang","given":"Xiangyu"},{"family":"Ren","given":"Shaoqing"},{"family":"Sun","given":"Jian"}],"issued":{"date-parts":[["2015",12,10]]},"accessed":{"date-parts":[["2018",12,24]]}}}],"schema":"https://github.com/citation-style-language/schema/raw/master/csl-citation.json"} </w:instrText>
      </w:r>
      <w:r w:rsidR="004D13E7">
        <w:fldChar w:fldCharType="separate"/>
      </w:r>
      <w:r w:rsidR="003F653E">
        <w:rPr>
          <w:noProof/>
        </w:rPr>
        <w:t>[13]</w:t>
      </w:r>
      <w:r w:rsidR="004D13E7">
        <w:fldChar w:fldCharType="end"/>
      </w:r>
      <w:r w:rsidR="004D13E7">
        <w:t xml:space="preserve">, </w:t>
      </w:r>
      <w:r w:rsidR="004D13E7">
        <w:fldChar w:fldCharType="begin"/>
      </w:r>
      <w:r w:rsidR="003F653E">
        <w:instrText xml:space="preserve"> ADDIN ZOTERO_ITEM CSL_CITATION {"citationID":"4KRtndVF","properties":{"formattedCitation":"[14]","plainCitation":"[14]","noteIndex":0},"citationItems":[{"id":15,"uris":["http://zotero.org/users/local/oPO7Jhp1/items/VHTUINDC"],"uri":["http://zotero.org/users/local/oPO7Jhp1/items/VHTUINDC"],"itemData":{"id":15,"type":"article-journal","title":"Densely Connected Convolutional Networks","container-title":"arXiv:1608.06993 [cs]","source":"arXiv.org","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URL":"http://arxiv.org/abs/1608.06993","note":"02162 \narXiv: 1608.06993","author":[{"family":"Huang","given":"Gao"},{"family":"Liu","given":"Zhuang"},{"family":"Maaten","given":"Laurens","non-dropping-particle":"van der"},{"family":"Weinberger","given":"Kilian Q."}],"issued":{"date-parts":[["2016",8,24]]},"accessed":{"date-parts":[["2018",12,1]]}}}],"schema":"https://github.com/citation-style-language/schema/raw/master/csl-citation.json"} </w:instrText>
      </w:r>
      <w:r w:rsidR="004D13E7">
        <w:fldChar w:fldCharType="separate"/>
      </w:r>
      <w:r w:rsidR="003F653E">
        <w:rPr>
          <w:noProof/>
        </w:rPr>
        <w:t>[14]</w:t>
      </w:r>
      <w:r w:rsidR="004D13E7">
        <w:fldChar w:fldCharType="end"/>
      </w:r>
      <w:r w:rsidR="004D13E7">
        <w:t xml:space="preserve">; object detection </w:t>
      </w:r>
      <w:r w:rsidR="004D13E7">
        <w:fldChar w:fldCharType="begin"/>
      </w:r>
      <w:r w:rsidR="003F653E">
        <w:instrText xml:space="preserve"> ADDIN ZOTERO_ITEM CSL_CITATION {"citationID":"8cztFh10","properties":{"formattedCitation":"[15]","plainCitation":"[15]","noteIndex":0},"citationItems":[{"id":575,"uris":["http://zotero.org/users/local/oPO7Jhp1/items/V477KYM5"],"uri":["http://zotero.org/users/local/oPO7Jhp1/items/V477KYM5"],"itemData":{"id":575,"type":"article-journal","title":"You Only Look Once: Unified, Real-Time Object Detection","container-title":"arXiv:1506.02640 [cs]","source":"arXiv.org","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URL":"http://arxiv.org/abs/1506.02640","note":"03329 \narXiv: 1506.02640","shortTitle":"You Only Look Once","author":[{"family":"Redmon","given":"Joseph"},{"family":"Divvala","given":"Santosh"},{"family":"Girshick","given":"Ross"},{"family":"Farhadi","given":"Ali"}],"issued":{"date-parts":[["2015",6,8]]},"accessed":{"date-parts":[["2019",2,17]]}}}],"schema":"https://github.com/citation-style-language/schema/raw/master/csl-citation.json"} </w:instrText>
      </w:r>
      <w:r w:rsidR="004D13E7">
        <w:fldChar w:fldCharType="separate"/>
      </w:r>
      <w:r w:rsidR="003F653E">
        <w:rPr>
          <w:noProof/>
        </w:rPr>
        <w:t>[15]</w:t>
      </w:r>
      <w:r w:rsidR="004D13E7">
        <w:fldChar w:fldCharType="end"/>
      </w:r>
      <w:r w:rsidR="004D13E7">
        <w:t xml:space="preserve">, </w:t>
      </w:r>
      <w:r w:rsidR="004D13E7">
        <w:fldChar w:fldCharType="begin"/>
      </w:r>
      <w:r w:rsidR="003F653E">
        <w:instrText xml:space="preserve"> ADDIN ZOTERO_ITEM CSL_CITATION {"citationID":"Os8p3Cnb","properties":{"formattedCitation":"[16]","plainCitation":"[16]","noteIndex":0},"citationItems":[{"id":772,"uris":["http://zotero.org/users/local/oPO7Jhp1/items/67EDKQTJ"],"uri":["http://zotero.org/users/local/oPO7Jhp1/items/67EDKQTJ"],"itemData":{"id":772,"type":"article-journal","title":"Faster R-CNN: Towards Real-Time Object Detection with Region Proposal Networks","container-title":"arXiv:1506.01497 [cs]","source":"arXiv.org","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URL":"http://arxiv.org/abs/1506.01497","note":"07995 \narXiv: 1506.01497","shortTitle":"Faster R-CNN","author":[{"family":"Ren","given":"Shaoqing"},{"family":"He","given":"Kaiming"},{"family":"Girshick","given":"Ross"},{"family":"Sun","given":"Jian"}],"issued":{"date-parts":[["2015",6,4]]},"accessed":{"date-parts":[["2019",2,27]]}}}],"schema":"https://github.com/citation-style-language/schema/raw/master/csl-citation.json"} </w:instrText>
      </w:r>
      <w:r w:rsidR="004D13E7">
        <w:fldChar w:fldCharType="separate"/>
      </w:r>
      <w:r w:rsidR="003F653E">
        <w:rPr>
          <w:noProof/>
        </w:rPr>
        <w:t>[16]</w:t>
      </w:r>
      <w:r w:rsidR="004D13E7">
        <w:fldChar w:fldCharType="end"/>
      </w:r>
      <w:r w:rsidR="004D13E7">
        <w:t xml:space="preserve"> and semantics segmentation </w:t>
      </w:r>
      <w:r w:rsidR="004D13E7">
        <w:fldChar w:fldCharType="begin"/>
      </w:r>
      <w:r w:rsidR="003F653E">
        <w:instrText xml:space="preserve"> ADDIN ZOTERO_ITEM CSL_CITATION {"citationID":"uf4H8Npu","properties":{"formattedCitation":"[17]","plainCitation":"[17]","noteIndex":0},"citationItems":[{"id":594,"uris":["http://zotero.org/users/local/oPO7Jhp1/items/EHCMNZKR"],"uri":["http://zotero.org/users/local/oPO7Jhp1/items/EHCMNZKR"],"itemData":{"id":594,"type":"article-journal","title":"DeepLab: Semantic Image Segmentation with Deep Convolutional Nets, Atrous Convolution, and Fully Connected CRFs","container-title":"arXiv:1606.00915 [cs]","source":"arXiv.org","abstract":"In this work we address the task of semantic image segmentation with Deep Learning and make three main contributions that are experimentally shown to have substantial practical merit. First, we highlight convolution with upsampled filters, or 'atrous convolution', as a powerful tool in dense prediction tasks. Atrous convolution allows us to explicitly control the resolution at which feature responses are computed within Deep Convolutional Neural Networks. It also allows us to effectively enlarge the field of view of filters to incorporate larger context without increasing the number of parameters or the amount of computation. Second, we propose atrous spatial pyramid pooling (ASPP) to robustly segment objects at multiple scales. ASPP probes an incoming convolutional feature layer with filters at multiple sampling rates and effective fields-of-views, thus capturing objects as well as image context at multiple scales. Third, we improve the localization of object boundaries by combining methods from DCNNs and probabilistic graphical models. The commonly deployed combination of max-pooling and downsampling in DCNNs achieves invariance but has a toll on localization accuracy. We overcome this by combining the responses at the final DCNN layer with a fully connected Conditional Random Field (CRF), which is shown both qualitatively and quantitatively to improve localization performance. Our proposed \"DeepLab\" system sets the new state-of-art at the PASCAL VOC-2012 semantic image segmentation task, reaching 79.7% mIOU in the test set, and advances the results on three other datasets: PASCAL-Context, PASCAL-Person-Part, and Cityscapes. All of our code is made publicly available online.","URL":"http://arxiv.org/abs/1606.00915","note":"01824 \narXiv: 1606.00915","shortTitle":"DeepLab","author":[{"family":"Chen","given":"Liang-Chieh"},{"family":"Papandreou","given":"George"},{"family":"Kokkinos","given":"Iasonas"},{"family":"Murphy","given":"Kevin"},{"family":"Yuille","given":"Alan L."}],"issued":{"date-parts":[["2016",6,2]]},"accessed":{"date-parts":[["2019",2,17]]}}}],"schema":"https://github.com/citation-style-language/schema/raw/master/csl-citation.json"} </w:instrText>
      </w:r>
      <w:r w:rsidR="004D13E7">
        <w:fldChar w:fldCharType="separate"/>
      </w:r>
      <w:r w:rsidR="003F653E">
        <w:rPr>
          <w:noProof/>
        </w:rPr>
        <w:t>[17]</w:t>
      </w:r>
      <w:r w:rsidR="004D13E7">
        <w:fldChar w:fldCharType="end"/>
      </w:r>
      <w:r w:rsidR="004D13E7">
        <w:t xml:space="preserve">, </w:t>
      </w:r>
      <w:r w:rsidR="004D13E7">
        <w:fldChar w:fldCharType="begin"/>
      </w:r>
      <w:r w:rsidR="003F653E">
        <w:instrText xml:space="preserve"> ADDIN ZOTERO_ITEM CSL_CITATION {"citationID":"tNgL9urG","properties":{"formattedCitation":"[18]","plainCitation":"[18]","noteIndex":0},"citationItems":[{"id":496,"uris":["http://zotero.org/users/local/oPO7Jhp1/items/ATX3JJ5U"],"uri":["http://zotero.org/users/local/oPO7Jhp1/items/ATX3JJ5U"],"itemData":{"id":496,"type":"article-journal","title":"Multi-Scale Context Aggregation by Dilated Convolutions","container-title":"arXiv:1511.07122 [cs]","source":"arXiv.org","abstract":"State-of-the-art models for semantic segmentation are based on adaptations of convolutional networks that had originally been designed for image classification. However, dense prediction and image classification are structurally different. In this work, we develop a new convolutional network module that is specifically designed for dense prediction. The presented module uses dilated convolutions to systematically aggregate multi-scale contextual information without losing resolution. The architecture is based on the fact that dilated convolutions support exponential expansion of the receptive field without loss of resolution or coverage. We show that the presented context module increases the accuracy of state-of-the-art semantic segmentation systems. In addition, we examine the adaptation of image classification networks to dense prediction and show that simplifying the adapted network can increase accuracy.","URL":"http://arxiv.org/abs/1511.07122","note":"01384 \narXiv: 1511.07122","author":[{"family":"Yu","given":"Fisher"},{"family":"Koltun","given":"Vladlen"}],"issued":{"date-parts":[["2015",11,23]]},"accessed":{"date-parts":[["2019",2,8]]}}}],"schema":"https://github.com/citation-style-language/schema/raw/master/csl-citation.json"} </w:instrText>
      </w:r>
      <w:r w:rsidR="004D13E7">
        <w:fldChar w:fldCharType="separate"/>
      </w:r>
      <w:r w:rsidR="003F653E">
        <w:rPr>
          <w:noProof/>
        </w:rPr>
        <w:t>[18]</w:t>
      </w:r>
      <w:r w:rsidR="004D13E7">
        <w:fldChar w:fldCharType="end"/>
      </w:r>
      <w:r w:rsidR="008A6C9B">
        <w:t>.</w:t>
      </w:r>
      <w:r w:rsidR="004D13E7">
        <w:t xml:space="preserve"> In 2015, medical researchers ha</w:t>
      </w:r>
      <w:r w:rsidR="00111C98">
        <w:t>d</w:t>
      </w:r>
      <w:r w:rsidR="004D13E7">
        <w:t xml:space="preserve"> started to applied DL techniques to various biomedical tasks.</w:t>
      </w:r>
      <w:r w:rsidR="004F414B">
        <w:t xml:space="preserve"> In biomedical imaging,</w:t>
      </w:r>
      <w:r w:rsidR="00A67E99" w:rsidRPr="00A67E99">
        <w:t xml:space="preserve"> </w:t>
      </w:r>
      <w:r w:rsidR="004635D9">
        <w:fldChar w:fldCharType="begin"/>
      </w:r>
      <w:r w:rsidR="003F653E">
        <w:instrText xml:space="preserve"> ADDIN ZOTERO_ITEM CSL_CITATION {"citationID":"cMhJKdN6","properties":{"formattedCitation":"[19]","plainCitation":"[19]","noteIndex":0},"citationItems":[{"id":258,"uris":["http://zotero.org/users/local/oPO7Jhp1/items/NATNLNUE"],"uri":["http://zotero.org/users/local/oPO7Jhp1/items/NATNLNUE"],"itemData":{"id":258,"type":"article-journal","title":"Development and Validation of a Deep Learning Algorithm for Detection of Diabetic Retinopathy in Retinal Fundus Photographs","container-title":"JAMA","page":"2402","volume":"316","issue":"22","source":"Crossref","abstract":"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n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ePACS-1 the sensitivity was 97.5% and specificity was 93.4% and for Messidor-2 the sensitivity was 96.1% and specificity was 93.9%.\nCONCLUSIONS AND RELEVANCE In this evaluation of retinal fundus photographs from adults with diabetes, an algorithm based on deep machine learning had high sensitivity and specificity for detecting referable diabetic retinopathy. Further research is necessary to determine the feasibility of applying this algorithm in the clinical setting and to determine whether use of the algorithm could lead to improved care and outcomes compared with current ophthalmologic assessment.","DOI":"10.1001/jama.2016.17216","ISSN":"0098-7484","note":"00761","language":"en","author":[{"family":"Gulshan","given":"Varun"},{"family":"Peng","given":"Lily"},{"family":"Coram","given":"Marc"},{"family":"Stumpe","given":"Martin C."},{"family":"Wu","given":"Derek"},{"family":"Narayanaswamy","given":"Arunachalam"},{"family":"Venugopalan","given":"Subhashini"},{"family":"Widner","given":"Kasumi"},{"family":"Madams","given":"Tom"},{"family":"Cuadros","given":"Jorge"},{"family":"Kim","given":"Ramasamy"},{"family":"Raman","given":"Rajiv"},{"family":"Nelson","given":"Philip C."},{"family":"Mega","given":"Jessica L."},{"family":"Webster","given":"Dale R."}],"issued":{"date-parts":[["2016",12,13]]}}}],"schema":"https://github.com/citation-style-language/schema/raw/master/csl-citation.json"} </w:instrText>
      </w:r>
      <w:r w:rsidR="004635D9">
        <w:fldChar w:fldCharType="separate"/>
      </w:r>
      <w:r w:rsidR="003F653E">
        <w:rPr>
          <w:noProof/>
        </w:rPr>
        <w:t>[19]</w:t>
      </w:r>
      <w:r w:rsidR="004635D9">
        <w:fldChar w:fldCharType="end"/>
      </w:r>
      <w:r w:rsidR="00A67E99" w:rsidRPr="00A67E99">
        <w:t xml:space="preserve"> developed a model to </w:t>
      </w:r>
      <w:r w:rsidR="004675A5">
        <w:t>detect</w:t>
      </w:r>
      <w:r w:rsidR="00A67E99" w:rsidRPr="00A67E99">
        <w:t xml:space="preserve"> </w:t>
      </w:r>
      <w:r w:rsidR="004675A5">
        <w:t>d</w:t>
      </w:r>
      <w:r w:rsidR="00A67E99" w:rsidRPr="00A67E99">
        <w:t>iabet</w:t>
      </w:r>
      <w:r w:rsidR="004675A5">
        <w:t>ic retinopathy and diabetic macular edema</w:t>
      </w:r>
      <w:r w:rsidR="00A67E99" w:rsidRPr="00A67E99">
        <w:t xml:space="preserve"> from </w:t>
      </w:r>
      <w:r w:rsidR="004675A5">
        <w:t>retinal fundus</w:t>
      </w:r>
      <w:r w:rsidR="00A67E99" w:rsidRPr="00A67E99">
        <w:t xml:space="preserve"> imaging; </w:t>
      </w:r>
      <w:r w:rsidR="004635D9">
        <w:fldChar w:fldCharType="begin"/>
      </w:r>
      <w:r w:rsidR="003F653E">
        <w:instrText xml:space="preserve"> ADDIN ZOTERO_ITEM CSL_CITATION {"citationID":"G03lTWti","properties":{"formattedCitation":"[20]","plainCitation":"[20]","noteIndex":0},"citationItems":[{"id":263,"uris":["http://zotero.org/users/local/oPO7Jhp1/items/KQ697FDM"],"uri":["http://zotero.org/users/local/oPO7Jhp1/items/KQ697FDM"],"itemData":{"id":263,"type":"article-journal","title":"Dermatologist-level classification of skin cancer with deep neural networks","container-title":"Nature","page":"115","volume":"542","issue":"7639","source":"www.nature.com","abstract":"An artificial intelligence trained to classify images of skin lesions as benign lesions or malignant skin cancers achieves the accuracy of board-certified dermatologists.","DOI":"10.1038/nature21056","ISSN":"1476-4687","note":"01334","language":"en","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4635D9">
        <w:fldChar w:fldCharType="separate"/>
      </w:r>
      <w:r w:rsidR="003F653E">
        <w:rPr>
          <w:noProof/>
        </w:rPr>
        <w:t>[20]</w:t>
      </w:r>
      <w:r w:rsidR="004635D9">
        <w:fldChar w:fldCharType="end"/>
      </w:r>
      <w:r w:rsidR="00A67E99" w:rsidRPr="00A67E99">
        <w:t xml:space="preserve"> developed a model to detect different pathology of skin cancer from dermatology image</w:t>
      </w:r>
      <w:r w:rsidR="00DB4FCE">
        <w:t xml:space="preserve">; </w:t>
      </w:r>
      <w:r w:rsidR="00E6658D">
        <w:fldChar w:fldCharType="begin"/>
      </w:r>
      <w:r w:rsidR="003F653E">
        <w:instrText xml:space="preserve"> ADDIN ZOTERO_ITEM CSL_CITATION {"citationID":"5J0zJ87W","properties":{"formattedCitation":"[21]","plainCitation":"[21]","noteIndex":0},"citationItems":[{"id":719,"uris":["http://zotero.org/users/local/oPO7Jhp1/items/ZDI2T9SX"],"uri":["http://zotero.org/users/local/oPO7Jhp1/items/ZDI2T9SX"],"itemData":{"id":719,"type":"article-journal","title":"Detecting Cancer Metastases on Gigapixel Pathology Images","container-title":"arXiv:1703.02442 [cs]","source":"arXiv.org","abstract":"Each year, the treatment decisions for more than 230,000 breast cancer patients in the U.S. hinge on whether the cancer has metastasized away from the breast. Metastasis detection is currently performed by pathologists reviewing large expanses of biological tissues. This process is labor intensive and error-prone. We present a framework to automatically detect and localize tumors as small as 100 x 100 pixels in gigapixel microscopy images sized 100,000 x 100,000 pixels. Our method leverages a convolutional neural network (CNN) architecture and obtains state-of-the-art results on the Camelyon16 dataset in the challenging lesion-level tumor detection task. At 8 false positives per image, we detect 92.4% of the tumors, relative to 82.7% by the previous best automated approach. For comparison, a human pathologist attempting exhaustive search achieved 73.2% sensitivity. We achieve image-level AUC scores above 97% on both the Camelyon16 test set and an independent set of 110 slides. In addition, we discover that two slides in the Camelyon16 training set were erroneously labeled normal. Our approach could considerably reduce false negative rates in metastasis detection.","URL":"http://arxiv.org/abs/1703.02442","note":"00113 \narXiv: 1703.02442","author":[{"family":"Liu","given":"Yun"},{"family":"Gadepalli","given":"Krishna"},{"family":"Norouzi","given":"Mohammad"},{"family":"Dahl","given":"George E."},{"family":"Kohlberger","given":"Timo"},{"family":"Boyko","given":"Aleksey"},{"family":"Venugopalan","given":"Subhashini"},{"family":"Timofeev","given":"Aleksei"},{"family":"Nelson","given":"Philip Q."},{"family":"Corrado","given":"Greg S."},{"family":"Hipp","given":"Jason D."},{"family":"Peng","given":"Lily"},{"family":"Stumpe","given":"Martin C."}],"issued":{"date-parts":[["2017",3,3]]},"accessed":{"date-parts":[["2019",2,22]]}}}],"schema":"https://github.com/citation-style-language/schema/raw/master/csl-citation.json"} </w:instrText>
      </w:r>
      <w:r w:rsidR="00E6658D">
        <w:fldChar w:fldCharType="separate"/>
      </w:r>
      <w:r w:rsidR="003F653E">
        <w:rPr>
          <w:noProof/>
        </w:rPr>
        <w:t>[21]</w:t>
      </w:r>
      <w:r w:rsidR="00E6658D">
        <w:fldChar w:fldCharType="end"/>
      </w:r>
      <w:r w:rsidR="00E6658D">
        <w:t xml:space="preserve"> developed a model to detect cancer metastases from gigapixel pathology imaging.</w:t>
      </w:r>
      <w:r w:rsidR="00A67E99" w:rsidRPr="00A67E99">
        <w:t xml:space="preserve"> In biomedical signaling, </w:t>
      </w:r>
      <w:r w:rsidR="004635D9">
        <w:fldChar w:fldCharType="begin"/>
      </w:r>
      <w:r w:rsidR="003F653E">
        <w:instrText xml:space="preserve"> ADDIN ZOTERO_ITEM CSL_CITATION {"citationID":"rUYhucdG","properties":{"formattedCitation":"[22]","plainCitation":"[22]","noteIndex":0},"citationItems":[{"id":265,"uris":["http://zotero.org/users/local/oPO7Jhp1/items/7VP7THNL"],"uri":["http://zotero.org/users/local/oPO7Jhp1/items/7VP7THNL"],"itemData":{"id":265,"type":"article-journal","title":"Cardiologist-Level Arrhythmia Detection with Convolutional Neural Networks","container-title":"arXiv:1707.01836 [cs]","source":"arXiv.org","abstract":"We develop an algorithm which exceeds the performance of board certified cardiologists in detecting a wide range of heart arrhythmias from electrocardiograms recorded with a single-lead wearable monitor. We build a dataset with more than 500 times the number of unique patients than previously studied corpora. On this dataset, we train a 34-layer convolutional neural network which maps a sequence of ECG samples to a sequence of rhythm classes. Committees of board-certified cardiologists annotate a gold standard test set on which we compare the performance of our model to that of 6 other individual cardiologists. We exceed the average cardiologist performance in both recall (sensitivity) and precision (positive predictive value).","URL":"http://arxiv.org/abs/1707.01836","note":"00131 \narXiv: 1707.01836","author":[{"family":"Rajpurkar","given":"Pranav"},{"family":"Hannun","given":"Awni Y."},{"family":"Haghpanahi","given":"Masoumeh"},{"family":"Bourn","given":"Codie"},{"family":"Ng","given":"Andrew Y."}],"issued":{"date-parts":[["2017",7,6]]},"accessed":{"date-parts":[["2018",12,27]]}}}],"schema":"https://github.com/citation-style-language/schema/raw/master/csl-citation.json"} </w:instrText>
      </w:r>
      <w:r w:rsidR="004635D9">
        <w:fldChar w:fldCharType="separate"/>
      </w:r>
      <w:r w:rsidR="003F653E">
        <w:rPr>
          <w:noProof/>
        </w:rPr>
        <w:t>[22]</w:t>
      </w:r>
      <w:r w:rsidR="004635D9">
        <w:fldChar w:fldCharType="end"/>
      </w:r>
      <w:r w:rsidR="00A67E99" w:rsidRPr="00A67E99">
        <w:t xml:space="preserve"> developed a model to classify ECG into 1</w:t>
      </w:r>
      <w:r w:rsidR="006931CE">
        <w:t>4</w:t>
      </w:r>
      <w:r w:rsidR="00A67E99" w:rsidRPr="00A67E99">
        <w:t xml:space="preserve"> rhythm classes.</w:t>
      </w:r>
    </w:p>
    <w:p w14:paraId="0FCF9905" w14:textId="28DCC06D" w:rsidR="007B686A" w:rsidRPr="00085C08" w:rsidRDefault="007B686A" w:rsidP="007E24F0">
      <w:r w:rsidRPr="007B686A">
        <w:t xml:space="preserve">Since the introduction of </w:t>
      </w:r>
      <w:r w:rsidR="004635D9">
        <w:fldChar w:fldCharType="begin"/>
      </w:r>
      <w:r w:rsidR="004C4FE2">
        <w:instrText xml:space="preserve"> ADDIN ZOTERO_ITEM CSL_CITATION {"citationID":"U8mHgxZb","properties":{"formattedCitation":"[4]","plainCitation":"[4]","noteIndex":0},"citationItems":[{"id":29,"uris":["http://zotero.org/users/local/oPO7Jhp1/items/JMXJ6N9F"],"uri":["http://zotero.org/users/local/oPO7Jhp1/items/JMXJ6N9F"],"itemData":{"id":29,"type":"article-journal","title":"ChestX-ray8: Hospital-scale Chest X-ray Database and Benchmarks on Weakly-Supervised Classification and Localization of Common Thorax Diseases","container-title":"arXiv:1705.02315 [cs]","source":"arXiv.org","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URL":"http://arxiv.org/abs/1705.02315","note":"00132 \narXiv: 1705.02315","shortTitle":"ChestX-ray8","author":[{"family":"Wang","given":"Xiaosong"},{"family":"Peng","given":"Yifan"},{"family":"Lu","given":"Le"},{"family":"Lu","given":"Zhiyong"},{"family":"Bagheri","given":"Mohammadhadi"},{"family":"Summers","given":"Ronald M."}],"issued":{"date-parts":[["2017",5,5]]},"accessed":{"date-parts":[["2018",12,1]]}}}],"schema":"https://github.com/citation-style-language/schema/raw/master/csl-citation.json"} </w:instrText>
      </w:r>
      <w:r w:rsidR="004635D9">
        <w:fldChar w:fldCharType="separate"/>
      </w:r>
      <w:r w:rsidR="004C4FE2">
        <w:rPr>
          <w:noProof/>
        </w:rPr>
        <w:t>[4]</w:t>
      </w:r>
      <w:r w:rsidR="004635D9">
        <w:fldChar w:fldCharType="end"/>
      </w:r>
      <w:r w:rsidRPr="007B686A">
        <w:t xml:space="preserve"> ChextX-ray14 dataset, many researchers have developed DL algorithm that leverage this large amount of data. </w:t>
      </w:r>
      <w:r w:rsidR="004635D9">
        <w:fldChar w:fldCharType="begin"/>
      </w:r>
      <w:r w:rsidR="004635D9">
        <w:instrText xml:space="preserve"> ADDIN ZOTERO_ITEM CSL_CITATION {"citationID":"DF5mBdHw","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rsidR="004635D9">
        <w:fldChar w:fldCharType="separate"/>
      </w:r>
      <w:r w:rsidR="004635D9">
        <w:rPr>
          <w:noProof/>
        </w:rPr>
        <w:t>[5]</w:t>
      </w:r>
      <w:r w:rsidR="004635D9">
        <w:fldChar w:fldCharType="end"/>
      </w:r>
      <w:r w:rsidRPr="007B686A">
        <w:t xml:space="preserve"> used a one-stage model that put a global image through a single DL model that perform both the classification and detection of thorax </w:t>
      </w:r>
      <w:r w:rsidRPr="007B686A">
        <w:lastRenderedPageBreak/>
        <w:t xml:space="preserve">disease. In </w:t>
      </w:r>
      <w:r w:rsidR="004635D9">
        <w:fldChar w:fldCharType="begin"/>
      </w:r>
      <w:r w:rsidR="003F653E">
        <w:instrText xml:space="preserve"> ADDIN ZOTERO_ITEM CSL_CITATION {"citationID":"MV5oQzH8","properties":{"formattedCitation":"[23]","plainCitation":"[23]","noteIndex":0},"citationItems":[{"id":53,"uris":["http://zotero.org/users/local/oPO7Jhp1/items/VAI5BNKA"],"uri":["http://zotero.org/users/local/oPO7Jhp1/items/VAI5BNKA"],"itemData":{"id":53,"type":"article-journal","title":"Abnormality Detection and Localization in Chest X-Rays using Deep Convolutional Neural Networks","container-title":"arXiv:1705.09850 [cs]","source":"arXiv.org","abstract":"Chest X-Rays (CXRs) are widely used for diagnosing abnormalities in the heart and lung area. Automatically detecting these abnormalities with high accuracy could greatly enhance real world diagnosis processes. Lack of standard publicly available dataset and benchmark studies, however, makes it difficult to compare various detection methods. In order to overcome these difficulties, we have used a publicly available Indiana CXR, JSRT and Shenzhen dataset and studied the performance of known deep convolutional network (DCN) architectures on different abnormalities. We find that the same DCN architecture doesn't perform well across all abnormalities. Shallow features or earlier layers consistently provide higher detection accuracy compared to deep features. We have also found ensemble models to improve classification significantly compared to single model. Combining these insight, we report the highest accuracy on chest X-Ray abnormality detection on these datasets. We find that for cardiomegaly detection, the deep learning method improves the accuracy by a staggering 17 percentage point compared to rule based methods. We applied the techniques to the problem of tuberculosis detection on a different dataset and achieved the highest accuracy. Our localization experiments using these trained classifiers show that for spatially spread out abnormalities like cardiomegaly and pulmonary edema, the network can localize the abnormalities successfully most of the time. One remarkable result of the cardiomegaly localization is that the heart and its surrounding region is most responsible for cardiomegaly detection, in contrast to the rule based models where the ratio of heart and lung area is used as the measure. We believe that through deep learning based classification and localization, we will discover many more interesting features in medical image diagnosis that are not considered traditionally.","URL":"http://arxiv.org/abs/1705.09850","note":"00013 \narXiv: 1705.09850","author":[{"family":"Islam","given":"Mohammad Tariqul"},{"family":"Aowal","given":"Md Abdul"},{"family":"Minhaz","given":"Ahmed Tahseen"},{"family":"Ashraf","given":"Khalid"}],"issued":{"date-parts":[["2017",5,27]]},"accessed":{"date-parts":[["2018",12,1]]}}}],"schema":"https://github.com/citation-style-language/schema/raw/master/csl-citation.json"} </w:instrText>
      </w:r>
      <w:r w:rsidR="004635D9">
        <w:fldChar w:fldCharType="separate"/>
      </w:r>
      <w:r w:rsidR="003F653E">
        <w:rPr>
          <w:noProof/>
        </w:rPr>
        <w:t>[23]</w:t>
      </w:r>
      <w:r w:rsidR="004635D9">
        <w:fldChar w:fldCharType="end"/>
      </w:r>
      <w:r w:rsidRPr="007B686A">
        <w:t xml:space="preserve">, </w:t>
      </w:r>
      <w:r w:rsidR="00A50861" w:rsidRPr="00A50861">
        <w:t>ensemble learning</w:t>
      </w:r>
      <w:r w:rsidRPr="007B686A">
        <w:t xml:space="preserve"> was used to increase the performance at the cost of increasing both training and inference time. </w:t>
      </w:r>
      <w:r w:rsidR="004635D9">
        <w:fldChar w:fldCharType="begin"/>
      </w:r>
      <w:r w:rsidR="004635D9">
        <w:instrText xml:space="preserve"> ADDIN ZOTERO_ITEM CSL_CITATION {"citationID":"uWBrxFLQ","properties":{"formattedCitation":"[6]","plainCitation":"[6]","noteIndex":0},"citationItems":[{"id":40,"uris":["http://zotero.org/users/local/oPO7Jhp1/items/SHAX6LGX"],"uri":["http://zotero.org/users/local/oPO7Jhp1/items/SHAX6LGX"],"itemData":{"id":40,"type":"article-journal","title":"Learning to diagnose from scratch by exploiting dependencies among labels","container-title":"arXiv:1710.10501 [cs]","source":"arXiv.org","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URL":"http://arxiv.org/abs/1710.10501","note":"00023 \narXiv: 1710.10501","author":[{"family":"Yao","given":"Li"},{"family":"Poblenz","given":"Eric"},{"family":"Dagunts","given":"Dmitry"},{"family":"Covington","given":"Ben"},{"family":"Bernard","given":"Devon"},{"family":"Lyman","given":"Kevin"}],"issued":{"date-parts":[["2017",10,28]]},"accessed":{"date-parts":[["2018",12,1]]}}}],"schema":"https://github.com/citation-style-language/schema/raw/master/csl-citation.json"} </w:instrText>
      </w:r>
      <w:r w:rsidR="004635D9">
        <w:fldChar w:fldCharType="separate"/>
      </w:r>
      <w:r w:rsidR="004635D9">
        <w:rPr>
          <w:noProof/>
        </w:rPr>
        <w:t>[6]</w:t>
      </w:r>
      <w:r w:rsidR="004635D9">
        <w:fldChar w:fldCharType="end"/>
      </w:r>
      <w:r w:rsidRPr="007B686A">
        <w:t xml:space="preserve"> used a two-stage model combine of an encoder and a classifier, the encoder used DenseNet-121</w:t>
      </w:r>
      <w:r w:rsidR="004E565E">
        <w:t xml:space="preserve"> </w:t>
      </w:r>
      <w:r w:rsidR="004E565E">
        <w:fldChar w:fldCharType="begin"/>
      </w:r>
      <w:r w:rsidR="003F653E">
        <w:instrText xml:space="preserve"> ADDIN ZOTERO_ITEM CSL_CITATION {"citationID":"X7tMtWas","properties":{"formattedCitation":"[14]","plainCitation":"[14]","noteIndex":0},"citationItems":[{"id":15,"uris":["http://zotero.org/users/local/oPO7Jhp1/items/VHTUINDC"],"uri":["http://zotero.org/users/local/oPO7Jhp1/items/VHTUINDC"],"itemData":{"id":15,"type":"article-journal","title":"Densely Connected Convolutional Networks","container-title":"arXiv:1608.06993 [cs]","source":"arXiv.org","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URL":"http://arxiv.org/abs/1608.06993","note":"02162 \narXiv: 1608.06993","author":[{"family":"Huang","given":"Gao"},{"family":"Liu","given":"Zhuang"},{"family":"Maaten","given":"Laurens","non-dropping-particle":"van der"},{"family":"Weinberger","given":"Kilian Q."}],"issued":{"date-parts":[["2016",8,24]]},"accessed":{"date-parts":[["2018",12,1]]}}}],"schema":"https://github.com/citation-style-language/schema/raw/master/csl-citation.json"} </w:instrText>
      </w:r>
      <w:r w:rsidR="004E565E">
        <w:fldChar w:fldCharType="separate"/>
      </w:r>
      <w:r w:rsidR="003F653E">
        <w:rPr>
          <w:noProof/>
        </w:rPr>
        <w:t>[14]</w:t>
      </w:r>
      <w:r w:rsidR="004E565E">
        <w:fldChar w:fldCharType="end"/>
      </w:r>
      <w:r w:rsidRPr="007B686A">
        <w:t xml:space="preserve"> to extract features from the CXR image, the second stage use</w:t>
      </w:r>
      <w:r w:rsidR="00B32F1F">
        <w:t>d</w:t>
      </w:r>
      <w:r w:rsidRPr="007B686A">
        <w:t xml:space="preserve"> L</w:t>
      </w:r>
      <w:r w:rsidR="004E565E">
        <w:t xml:space="preserve">ong Short Term Memory </w:t>
      </w:r>
      <w:r w:rsidR="004E565E">
        <w:fldChar w:fldCharType="begin"/>
      </w:r>
      <w:r w:rsidR="003F653E">
        <w:instrText xml:space="preserve"> ADDIN ZOTERO_ITEM CSL_CITATION {"citationID":"AZvppVUf","properties":{"formattedCitation":"[24]","plainCitation":"[24]","noteIndex":0},"citationItems":[{"id":776,"uris":["http://zotero.org/users/local/oPO7Jhp1/items/WRWUU3NA"],"uri":["http://zotero.org/users/local/oPO7Jhp1/items/WRWUU3NA"],"itemData":{"id":776,"type":"article-journal","title":"Long Short-Term Memory","container-title":"Neural Comput.","page":"1735–1780","volume":"9","issue":"8","source":"ACM Digital Library","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ISSN":"0899-7667","note":"16227","author":[{"family":"Hochreiter","given":"Sepp"},{"family":"Schmidhuber","given":"Jürgen"}],"issued":{"date-parts":[["1997",11]]}}}],"schema":"https://github.com/citation-style-language/schema/raw/master/csl-citation.json"} </w:instrText>
      </w:r>
      <w:r w:rsidR="004E565E">
        <w:fldChar w:fldCharType="separate"/>
      </w:r>
      <w:r w:rsidR="003F653E">
        <w:rPr>
          <w:noProof/>
        </w:rPr>
        <w:t>[24]</w:t>
      </w:r>
      <w:r w:rsidR="004E565E">
        <w:fldChar w:fldCharType="end"/>
      </w:r>
      <w:r w:rsidRPr="007B686A">
        <w:t xml:space="preserve"> to model the dependencies among disease.</w:t>
      </w:r>
      <w:r w:rsidR="00B32F1F">
        <w:t xml:space="preserve"> </w:t>
      </w:r>
      <w:r w:rsidR="004635D9">
        <w:fldChar w:fldCharType="begin"/>
      </w:r>
      <w:r w:rsidR="004635D9">
        <w:instrText xml:space="preserve"> ADDIN ZOTERO_ITEM CSL_CITATION {"citationID":"nAGG7Lyv","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4635D9">
        <w:fldChar w:fldCharType="separate"/>
      </w:r>
      <w:r w:rsidR="004635D9">
        <w:rPr>
          <w:noProof/>
        </w:rPr>
        <w:t>[7]</w:t>
      </w:r>
      <w:r w:rsidR="004635D9">
        <w:fldChar w:fldCharType="end"/>
      </w:r>
      <w:r w:rsidRPr="007B686A">
        <w:t xml:space="preserve"> combine</w:t>
      </w:r>
      <w:r w:rsidR="006162F3">
        <w:t>d</w:t>
      </w:r>
      <w:r w:rsidRPr="007B686A">
        <w:t xml:space="preserve"> Global, Local and Fusion branches to form a three-stage model and achieved SOTA result. In Global Branch, they used the same model as</w:t>
      </w:r>
      <w:r w:rsidR="004635D9">
        <w:t xml:space="preserve"> </w:t>
      </w:r>
      <w:r w:rsidR="004635D9">
        <w:fldChar w:fldCharType="begin"/>
      </w:r>
      <w:r w:rsidR="004635D9">
        <w:instrText xml:space="preserve"> ADDIN ZOTERO_ITEM CSL_CITATION {"citationID":"mewzz3JL","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rsidR="004635D9">
        <w:fldChar w:fldCharType="separate"/>
      </w:r>
      <w:r w:rsidR="004635D9">
        <w:rPr>
          <w:noProof/>
        </w:rPr>
        <w:t>[5]</w:t>
      </w:r>
      <w:r w:rsidR="004635D9">
        <w:fldChar w:fldCharType="end"/>
      </w:r>
      <w:r w:rsidRPr="007B686A">
        <w:t xml:space="preserve"> to generate attention heatmap from extracted features and use that heatmap to cropped the highly activated region as the input to train the Local Branch. The Fusion Branch then fused the result of 2 previous models to output the final prediction. Base on the result of </w:t>
      </w:r>
      <w:r w:rsidR="008C4DBE">
        <w:t xml:space="preserve"> </w:t>
      </w:r>
      <w:r w:rsidR="008C4DBE">
        <w:fldChar w:fldCharType="begin"/>
      </w:r>
      <w:r w:rsidR="008C4DBE">
        <w:instrText xml:space="preserve"> ADDIN ZOTERO_ITEM CSL_CITATION {"citationID":"UUhJIoB5","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8C4DBE">
        <w:fldChar w:fldCharType="separate"/>
      </w:r>
      <w:r w:rsidR="008C4DBE">
        <w:rPr>
          <w:noProof/>
        </w:rPr>
        <w:t>[7]</w:t>
      </w:r>
      <w:r w:rsidR="008C4DBE">
        <w:fldChar w:fldCharType="end"/>
      </w:r>
      <w:r w:rsidRPr="007B686A">
        <w:t>, it is clear that not all region in the CXR is relevant to the final prediction. This led us to the idea of using lung segmentation to cut region of interest from the CXR.</w:t>
      </w:r>
    </w:p>
    <w:p w14:paraId="5BBF212E" w14:textId="26C23376" w:rsidR="00324FC4" w:rsidRPr="00D06775" w:rsidRDefault="00DF06C3" w:rsidP="007E24F0">
      <w:r w:rsidRPr="00DF06C3">
        <w:t>Semantic Segmentation is understanding image at pixel-level, i.e. to assign a label to every pixel in the images. This is a much challenging problem than image classification. In lung segmentation specifically, there are several approaches. In</w:t>
      </w:r>
      <w:r w:rsidR="008C4DBE">
        <w:t xml:space="preserve"> </w:t>
      </w:r>
      <w:r w:rsidR="008C4DBE">
        <w:fldChar w:fldCharType="begin"/>
      </w:r>
      <w:r w:rsidR="003F653E">
        <w:instrText xml:space="preserve"> ADDIN ZOTERO_ITEM CSL_CITATION {"citationID":"KnwVzvxg","properties":{"formattedCitation":"[25]","plainCitation":"[25]","noteIndex":0},"citationItems":[{"id":462,"uris":["http://zotero.org/users/local/oPO7Jhp1/items/HE73FFY8"],"uri":["http://zotero.org/users/local/oPO7Jhp1/items/HE73FFY8"],"itemData":{"id":462,"type":"article-journal","title":"Lung Segmentation in Chest Radiographs Using Anatomical Atlases With Nonrigid Registration","container-title":"IEEE Transactions on Medical Imaging","page":"577-590","volume":"33","issue":"2","source":"IEEE Xplore","abstract":"The National Library of Medicine (NLM) is developing a digital chest X-ray (CXR) screening system for deployment in resource constrained communities and developing countries worldwide with a focus on early detection of tuberculosis. A critical component in the computer-aided diagnosis of digital CXRs is the automatic detection of the lung regions. In this paper, we present a nonrigid registration-driven robust lung segmentation method using image retrieval-based patient specific adaptive lung models that detects lung boundaries, surpassing state-of-the-art performance. The method consists of three main stages: 1) a content-based image retrieval approach for identifying training images (with masks) most similar to the patient CXR using a partial Radon transform and Bhattacharyya shape similarity measure, 2) creating the initial patient-specific anatomical model of lung shape using SIFT-flow for deformable registration of training masks to the patient CXR, and 3) extracting refined lung boundaries using a graph cuts optimization approach with a customized energy function. Our average accuracy of 95.4% on the public JSRT database is the highest among published results. A similar degree of accuracy of 94.1% and 91.7% on two new CXR datasets from Montgomery County, MD, USA, and India, respectively, demonstrates the robustness of our lung segmentation approach.","DOI":"10.1109/TMI.2013.2290491","ISSN":"0278-0062","note":"00119","author":[{"family":"Candemir","given":"S."},{"family":"Jaeger","given":"S."},{"family":"Palaniappan","given":"K."},{"family":"Musco","given":"J. P."},{"family":"Singh","given":"R. K."},{"family":"Xue","given":"Z."},{"family":"Karargyris","given":"A."},{"family":"Antani","given":"S."},{"family":"Thoma","given":"G."},{"family":"McDonald","given":"C. J."}],"issued":{"date-parts":[["2014",2]]}}}],"schema":"https://github.com/citation-style-language/schema/raw/master/csl-citation.json"} </w:instrText>
      </w:r>
      <w:r w:rsidR="008C4DBE">
        <w:fldChar w:fldCharType="separate"/>
      </w:r>
      <w:r w:rsidR="003F653E">
        <w:rPr>
          <w:noProof/>
        </w:rPr>
        <w:t>[25]</w:t>
      </w:r>
      <w:r w:rsidR="008C4DBE">
        <w:fldChar w:fldCharType="end"/>
      </w:r>
      <w:r w:rsidRPr="00DF06C3">
        <w:t xml:space="preserve"> the author used a shape similarity to query a set of similar lungs that had been annotated and SIFT</w:t>
      </w:r>
      <w:r w:rsidR="00643B77">
        <w:t xml:space="preserve"> </w:t>
      </w:r>
      <w:r w:rsidR="00643B77">
        <w:fldChar w:fldCharType="begin"/>
      </w:r>
      <w:r w:rsidR="003F653E">
        <w:instrText xml:space="preserve"> ADDIN ZOTERO_ITEM CSL_CITATION {"citationID":"48k2KwbS","properties":{"formattedCitation":"[26]","plainCitation":"[26]","noteIndex":0},"citationItems":[{"id":779,"uris":["http://zotero.org/users/local/oPO7Jhp1/items/SMKMWIFY"],"uri":["http://zotero.org/users/local/oPO7Jhp1/items/SMKMWIFY"],"itemData":{"id":779,"type":"article-journal","title":"Distinctive Image Features from Scale-Invariant Keypoints","container-title":"International Journal of Computer Vision","page":"91-110","volume":"60","issue":"2","source":"Springer Link","abstract":"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DOI":"10.1023/B:VISI.0000029664.99615.94","ISSN":"1573-1405","note":"50161","journalAbbreviation":"International Journal of Computer Vision","language":"en","author":[{"family":"Lowe","given":"David G."}],"issued":{"date-parts":[["2004",11,1]]}}}],"schema":"https://github.com/citation-style-language/schema/raw/master/csl-citation.json"} </w:instrText>
      </w:r>
      <w:r w:rsidR="00643B77">
        <w:fldChar w:fldCharType="separate"/>
      </w:r>
      <w:r w:rsidR="003F653E">
        <w:rPr>
          <w:noProof/>
        </w:rPr>
        <w:t>[26]</w:t>
      </w:r>
      <w:r w:rsidR="00643B77">
        <w:fldChar w:fldCharType="end"/>
      </w:r>
      <w:r w:rsidRPr="00DF06C3">
        <w:t xml:space="preserve"> features to perform segmentation. This approach was memory and computational inefficient since the system had to store all the previous segmented lung and perform feature matching on every similar image. The method is also error-prone to </w:t>
      </w:r>
      <w:r w:rsidR="00CD7EEB">
        <w:t xml:space="preserve">an </w:t>
      </w:r>
      <w:r w:rsidRPr="00DF06C3">
        <w:t>extreme case.</w:t>
      </w:r>
      <w:r w:rsidR="00D06775">
        <w:t xml:space="preserve"> </w:t>
      </w:r>
      <w:r w:rsidRPr="00DF06C3">
        <w:t>In 2015,</w:t>
      </w:r>
      <w:r w:rsidR="008C4DBE">
        <w:t xml:space="preserve"> </w:t>
      </w:r>
      <w:r w:rsidR="008C4DBE">
        <w:fldChar w:fldCharType="begin"/>
      </w:r>
      <w:r w:rsidR="003F653E">
        <w:instrText xml:space="preserve"> ADDIN ZOTERO_ITEM CSL_CITATION {"citationID":"j2Qmc2wB","properties":{"formattedCitation":"[27]","plainCitation":"[27]","noteIndex":0},"citationItems":[{"id":172,"uris":["http://zotero.org/users/local/oPO7Jhp1/items/6MTTT4E9"],"uri":["http://zotero.org/users/local/oPO7Jhp1/items/6MTTT4E9"],"itemData":{"id":172,"type":"article-journal","title":"U-Net: Convolutional Networks for Biomedical Image Segmentation","container-title":"arXiv:1505.04597 [cs]","source":"arXiv.org","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URL":"http://arxiv.org/abs/1505.04597","note":"00000 \narXiv: 1505.04597","shortTitle":"U-Net","author":[{"family":"Ronneberger","given":"Olaf"},{"family":"Fischer","given":"Philipp"},{"family":"Brox","given":"Thomas"}],"issued":{"date-parts":[["2015",5,18]]},"accessed":{"date-parts":[["2018",12,17]]}}}],"schema":"https://github.com/citation-style-language/schema/raw/master/csl-citation.json"} </w:instrText>
      </w:r>
      <w:r w:rsidR="008C4DBE">
        <w:fldChar w:fldCharType="separate"/>
      </w:r>
      <w:r w:rsidR="003F653E">
        <w:rPr>
          <w:noProof/>
        </w:rPr>
        <w:t>[27]</w:t>
      </w:r>
      <w:r w:rsidR="008C4DBE">
        <w:fldChar w:fldCharType="end"/>
      </w:r>
      <w:r w:rsidRPr="00DF06C3">
        <w:t xml:space="preserve"> introduce</w:t>
      </w:r>
      <w:r w:rsidR="00ED11C5">
        <w:t>d</w:t>
      </w:r>
      <w:r w:rsidRPr="00DF06C3">
        <w:t xml:space="preserve"> a method base on DL for fast biomedical imaging segmentation call U-net consists of an encoder and a decoder network. The resulting model is fast and can be applied to other segmentation tasks in biomedical field. In</w:t>
      </w:r>
      <w:r w:rsidR="00873929">
        <w:t xml:space="preserve"> </w:t>
      </w:r>
      <w:r w:rsidR="00873929">
        <w:fldChar w:fldCharType="begin"/>
      </w:r>
      <w:r w:rsidR="003F653E">
        <w:instrText xml:space="preserve"> ADDIN ZOTERO_ITEM CSL_CITATION {"citationID":"yeuI9dmT","properties":{"formattedCitation":"[28]","plainCitation":"[28]","noteIndex":0},"citationItems":[{"id":509,"uris":["http://zotero.org/users/local/oPO7Jhp1/items/C9KYR3VS"],"uri":["http://zotero.org/users/local/oPO7Jhp1/items/C9KYR3VS"],"itemData":{"id":509,"type":"article-journal","title":"Towards Robust Lung Segmentation in Chest Radiographs with Deep Learning","container-title":"arXiv:1811.12638 [cs]","source":"arXiv.org","abstract":"Automated segmentation of Lungs plays a crucial role in the computer-aided diagnosis of chest X-Ray (CXR) images. Developing an efficient Lung segmentation model is challenging because of difficulties such as the presence of several edges at the rib cage and clavicle, inconsistent lung shape among different individuals, and the appearance of the lung apex. In this paper, we propose a robust model for Lung segmentation in Chest Radiographs. Our model learns to ignore the irrelevant regions in an input Chest Radiograph while highlighting regions useful for lung segmentation. The proposed model is evaluated on two public chest X-Ray datasets (Montgomery County, MD, USA, and Shenzhen No. 3 People's Hospital in China). The experimental result with a DICE score of 98.6% demonstrates the robustness of our proposed lung segmentation approach.","URL":"http://arxiv.org/abs/1811.12638","note":"00000 \narXiv: 1811.12638","author":[{"family":"Islam","given":"Jyoti"},{"family":"Zhang","given":"Yanqing"}],"issued":{"date-parts":[["2018",11,30]]},"accessed":{"date-parts":[["2019",2,14]]}}}],"schema":"https://github.com/citation-style-language/schema/raw/master/csl-citation.json"} </w:instrText>
      </w:r>
      <w:r w:rsidR="00873929">
        <w:fldChar w:fldCharType="separate"/>
      </w:r>
      <w:r w:rsidR="003F653E">
        <w:rPr>
          <w:noProof/>
        </w:rPr>
        <w:t>[28]</w:t>
      </w:r>
      <w:r w:rsidR="00873929">
        <w:fldChar w:fldCharType="end"/>
      </w:r>
      <w:r w:rsidRPr="00DF06C3">
        <w:t>, the author use</w:t>
      </w:r>
      <w:r w:rsidR="00CD7EEB">
        <w:t>d</w:t>
      </w:r>
      <w:r w:rsidRPr="00DF06C3">
        <w:t xml:space="preserve"> an U-net base model to perform lung segmentation and archive SOTA on Japanese Society of Radiological Technology (JSRT)</w:t>
      </w:r>
      <w:r w:rsidR="00873929">
        <w:t xml:space="preserve"> </w:t>
      </w:r>
      <w:r w:rsidR="00873929">
        <w:fldChar w:fldCharType="begin"/>
      </w:r>
      <w:r w:rsidR="003F653E">
        <w:instrText xml:space="preserve"> ADDIN ZOTERO_ITEM CSL_CITATION {"citationID":"AmnAlq00","properties":{"formattedCitation":"[29]","plainCitation":"[29]","noteIndex":0},"citationItems":[{"id":480,"uris":["http://zotero.org/users/local/oPO7Jhp1/items/UAYDQL26"],"uri":["http://zotero.org/users/local/oPO7Jhp1/items/UAYDQL26"],"itemData":{"id":480,"type":"article-journal","title":"Development of a Digital Image Database for Chest Radiographs With and Without a Lung Nodule: Receiver Operating Characteristic Analysis of Radiologists' Detection of Pulmonary Nodules","container-title":"American Journal of Roentgenology","page":"71-74","volume":"174","issue":"1","source":"Crossref","abstract":"OBJECTIVE. We developed a digital image database (www.macnet.or.jp/jsrt2/ cdrom_nodules.html) of 247 chest radiographs with and without a lung nodule. The aim of this study was to investigate the characteristics of image databases for potential use in various digital image research projects. Radiologists’ detection of solitary pulmonary nodules included in the database was evaluated using a receiver operating characteristic (ROC) analysis. MATERIALS AND METHODS. One hundred and ﬁfty-four conventional chest radiographs with a lung nodule and 93 radiographs without a nodule were selected from 14 medical centers and were digitized by a laser digitizer with a 2048 × 2048 matrix size (0.175-mm pixels) and a 12-bit gray scale. Lung nodule images were classiﬁed into ﬁve groups according to the degrees of subtlety shown. The observations of 20 participating radiologists were subjected to ROC analysis for detecting solitary pulmonary nodules. Experimental results (areas under the curve, Az) obtained from observer studies were used for characterization of ﬁve groups of lung nodules with different degrees of subtlety.\nRESULTS. ROC analysis showed that the database included a wide range of various nodules yielding A z values from 0.574 to 0.991 for the ﬁve categories of cases for different degrees of subtlety.\nCONCLUSION. This database can be useful for many purposes, including research, education, quality assurance, and other demonstrations.","DOI":"10.2214/ajr.174.1.1740071","ISSN":"0361-803X, 1546-3141","note":"00397","shortTitle":"Development of a Digital Image Database for Chest Radiographs With and Without a Lung Nodule","language":"en","author":[{"family":"Shiraishi","given":"Junji"},{"family":"Katsuragawa","given":"Shigehiko"},{"family":"Ikezoe","given":"Junpei"},{"family":"Matsumoto","given":"Tsuneo"},{"family":"Kobayashi","given":"Takeshi"},{"family":"Komatsu","given":"Ken-ichi"},{"family":"Matsui","given":"Mitate"},{"family":"Fujita","given":"Hiroshi"},{"family":"Kodera","given":"Yoshie"},{"family":"Doi","given":"Kunio"}],"issued":{"date-parts":[["2000",1]]}}}],"schema":"https://github.com/citation-style-language/schema/raw/master/csl-citation.json"} </w:instrText>
      </w:r>
      <w:r w:rsidR="00873929">
        <w:fldChar w:fldCharType="separate"/>
      </w:r>
      <w:r w:rsidR="003F653E">
        <w:rPr>
          <w:noProof/>
        </w:rPr>
        <w:t>[29]</w:t>
      </w:r>
      <w:r w:rsidR="00873929">
        <w:fldChar w:fldCharType="end"/>
      </w:r>
      <w:r w:rsidRPr="00DF06C3">
        <w:t xml:space="preserve"> dataset.</w:t>
      </w:r>
    </w:p>
    <w:p w14:paraId="5564660B" w14:textId="31BA6754" w:rsidR="008424C4" w:rsidRPr="00085C08" w:rsidRDefault="008424C4" w:rsidP="00654422">
      <w:pPr>
        <w:spacing w:line="480" w:lineRule="auto"/>
        <w:rPr>
          <w:strike/>
          <w:szCs w:val="20"/>
        </w:rPr>
      </w:pPr>
      <w:r w:rsidRPr="00085C08">
        <w:rPr>
          <w:strike/>
          <w:szCs w:val="20"/>
        </w:rPr>
        <w:br w:type="page"/>
      </w:r>
    </w:p>
    <w:p w14:paraId="713F88F0" w14:textId="0E281E2C" w:rsidR="00133856" w:rsidRPr="00945191" w:rsidRDefault="008424C4" w:rsidP="00B960A1">
      <w:pPr>
        <w:pStyle w:val="Heading1"/>
        <w:numPr>
          <w:ilvl w:val="0"/>
          <w:numId w:val="4"/>
        </w:numPr>
      </w:pPr>
      <w:bookmarkStart w:id="17" w:name="_Toc1397402"/>
      <w:bookmarkStart w:id="18" w:name="_Ref1656465"/>
      <w:bookmarkStart w:id="19" w:name="_Ref1656470"/>
      <w:bookmarkStart w:id="20" w:name="_Toc3193007"/>
      <w:r w:rsidRPr="00945191">
        <w:lastRenderedPageBreak/>
        <w:t>Methodology</w:t>
      </w:r>
      <w:bookmarkEnd w:id="17"/>
      <w:bookmarkEnd w:id="18"/>
      <w:bookmarkEnd w:id="19"/>
      <w:bookmarkEnd w:id="20"/>
    </w:p>
    <w:p w14:paraId="1B26F3D7" w14:textId="7650A457" w:rsidR="00F02300" w:rsidRPr="0011507E" w:rsidRDefault="00F02300" w:rsidP="0011507E">
      <w:pPr>
        <w:pStyle w:val="Heading2"/>
      </w:pPr>
      <w:bookmarkStart w:id="21" w:name="_Toc1397403"/>
      <w:bookmarkStart w:id="22" w:name="_Toc3193008"/>
      <w:r w:rsidRPr="0011507E">
        <w:t>Overall architecture</w:t>
      </w:r>
      <w:bookmarkEnd w:id="21"/>
      <w:bookmarkEnd w:id="22"/>
    </w:p>
    <w:p w14:paraId="7BC1AE60" w14:textId="7D1CD747" w:rsidR="009F55EB" w:rsidRPr="009F55EB" w:rsidRDefault="002919B0" w:rsidP="009F55EB">
      <w:r>
        <w:fldChar w:fldCharType="begin"/>
      </w:r>
      <w:r>
        <w:instrText xml:space="preserve"> REF _Ref1656089 \h </w:instrText>
      </w:r>
      <w:r>
        <w:fldChar w:fldCharType="separate"/>
      </w:r>
      <w:r w:rsidR="00166471">
        <w:t xml:space="preserve">Figure </w:t>
      </w:r>
      <w:r w:rsidR="00166471">
        <w:rPr>
          <w:noProof/>
        </w:rPr>
        <w:t>3</w:t>
      </w:r>
      <w:r w:rsidR="00166471">
        <w:t>.</w:t>
      </w:r>
      <w:r w:rsidR="00166471">
        <w:rPr>
          <w:noProof/>
        </w:rPr>
        <w:t>1</w:t>
      </w:r>
      <w:r>
        <w:fldChar w:fldCharType="end"/>
      </w:r>
      <w:r>
        <w:t xml:space="preserve"> </w:t>
      </w:r>
      <w:r w:rsidR="0090080C" w:rsidRPr="009F55EB">
        <w:t>describes the overall framework of our proposed method, Segmentation Guided Thorax Classification (SGTC). The SGTC consists of two stages. In the segmentation stage,</w:t>
      </w:r>
      <w:r w:rsidR="00FE081E">
        <w:t xml:space="preserve"> we perform</w:t>
      </w:r>
      <w:r w:rsidR="002E0878">
        <w:t xml:space="preserve">ed </w:t>
      </w:r>
      <w:r w:rsidR="00FE081E">
        <w:t>lung segmentation task on Chest X-ray (CXR) image</w:t>
      </w:r>
      <w:r w:rsidR="002E0878">
        <w:t xml:space="preserve"> using Unet model</w:t>
      </w:r>
      <w:r w:rsidR="00FE081E">
        <w:t>.</w:t>
      </w:r>
      <w:r w:rsidR="00917FB1">
        <w:t xml:space="preserve"> We then </w:t>
      </w:r>
      <w:r w:rsidR="0090080C" w:rsidRPr="009F55EB">
        <w:t>cropped</w:t>
      </w:r>
      <w:r w:rsidR="00917FB1">
        <w:t xml:space="preserve"> the</w:t>
      </w:r>
      <w:r w:rsidR="0090080C" w:rsidRPr="009F55EB">
        <w:t xml:space="preserve"> lung region</w:t>
      </w:r>
      <w:r w:rsidR="00917FB1">
        <w:t xml:space="preserve">, </w:t>
      </w:r>
      <w:r w:rsidR="0090080C" w:rsidRPr="009F55EB">
        <w:t xml:space="preserve">resized and input to </w:t>
      </w:r>
      <w:r w:rsidR="002E0878">
        <w:t>a ChexNet model to extract representation features</w:t>
      </w:r>
      <w:r w:rsidR="0090080C" w:rsidRPr="009F55EB">
        <w:t xml:space="preserve">. The features extracted </w:t>
      </w:r>
      <w:r w:rsidR="002E0878">
        <w:t xml:space="preserve">then </w:t>
      </w:r>
      <w:r w:rsidR="00D51D87">
        <w:t>use</w:t>
      </w:r>
      <w:r w:rsidR="002E0878">
        <w:t>d</w:t>
      </w:r>
      <w:r w:rsidR="00D51D87">
        <w:t xml:space="preserve"> to classifier 14 differen</w:t>
      </w:r>
      <w:r w:rsidR="002E0878">
        <w:t>t</w:t>
      </w:r>
      <w:r w:rsidR="00D51D87">
        <w:t xml:space="preserve"> disease</w:t>
      </w:r>
      <w:r w:rsidR="002E0878">
        <w:t>s</w:t>
      </w:r>
      <w:r w:rsidR="00D51D87">
        <w:t xml:space="preserve">. </w:t>
      </w:r>
      <w:r w:rsidR="002E0878">
        <w:t xml:space="preserve">We also applied the features </w:t>
      </w:r>
      <w:r w:rsidR="0090080C" w:rsidRPr="009F55EB">
        <w:t>back to the input image to provide C</w:t>
      </w:r>
      <w:r w:rsidR="00F12B95">
        <w:t xml:space="preserve">lass Activation Map (CAM) </w:t>
      </w:r>
      <w:r w:rsidR="00F12B95">
        <w:fldChar w:fldCharType="begin"/>
      </w:r>
      <w:r w:rsidR="003F653E">
        <w:instrText xml:space="preserve"> ADDIN ZOTERO_ITEM CSL_CITATION {"citationID":"QD4Nc9O7","properties":{"formattedCitation":"[30]","plainCitation":"[30]","noteIndex":0},"citationItems":[{"id":69,"uris":["http://zotero.org/users/local/oPO7Jhp1/items/TLGXRUCT"],"uri":["http://zotero.org/users/local/oPO7Jhp1/items/TLGXRUCT"],"itemData":{"id":69,"type":"paper-conference","title":"Learning Deep Features for Discriminative Localization","container-title":"2016 IEEE Conference on Computer Vision and Pattern Recognition (CVPR)","publisher":"IEEE","publisher-place":"Las Vegas, NV, USA","page":"2921-2929","source":"Crossref","event":"2016 IEEE Conference on Computer Vision and Pattern Recognition (CVPR)","event-place":"Las Vegas, NV, USA","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ﬁ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We demonstrate in a variety of experiments that our network is able to localize the discriminative image regions despite just being trained for solving classiﬁcation task1.","URL":"http://ieeexplore.ieee.org/document/7780688/","DOI":"10.1109/CVPR.2016.319","ISBN":"978-1-4673-8851-1","note":"00685","language":"en","author":[{"family":"Zhou","given":"Bolei"},{"family":"Khosla","given":"Aditya"},{"family":"Lapedriza","given":"Agata"},{"family":"Oliva","given":"Aude"},{"family":"Torralba","given":"Antonio"}],"issued":{"date-parts":[["2016",6]]},"accessed":{"date-parts":[["2018",12,2]]}}}],"schema":"https://github.com/citation-style-language/schema/raw/master/csl-citation.json"} </w:instrText>
      </w:r>
      <w:r w:rsidR="00F12B95">
        <w:fldChar w:fldCharType="separate"/>
      </w:r>
      <w:r w:rsidR="003F653E">
        <w:rPr>
          <w:noProof/>
        </w:rPr>
        <w:t>[30]</w:t>
      </w:r>
      <w:r w:rsidR="00F12B95">
        <w:fldChar w:fldCharType="end"/>
      </w:r>
      <w:r w:rsidR="0090080C" w:rsidRPr="009F55EB">
        <w:t xml:space="preserve"> result. An advantage of this approach is the classif</w:t>
      </w:r>
      <w:r w:rsidR="000F5981">
        <w:t>ier</w:t>
      </w:r>
      <w:r w:rsidR="0090080C" w:rsidRPr="009F55EB">
        <w:t xml:space="preserve"> only exposes the lung region of the image, eliminate unnecessary noise from the background, which in turn prompt a better result.</w:t>
      </w:r>
    </w:p>
    <w:p w14:paraId="0F9A4557" w14:textId="504B87EB" w:rsidR="009F55EB" w:rsidRDefault="00F02300" w:rsidP="009F55EB">
      <w:r w:rsidRPr="009F55EB">
        <w:rPr>
          <w:noProof/>
        </w:rPr>
        <w:drawing>
          <wp:inline distT="0" distB="0" distL="0" distR="0" wp14:anchorId="0C2F51E8" wp14:editId="0E65E73C">
            <wp:extent cx="5943600" cy="2299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sis_UML-Architect-3.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299335"/>
                    </a:xfrm>
                    <a:prstGeom prst="rect">
                      <a:avLst/>
                    </a:prstGeom>
                  </pic:spPr>
                </pic:pic>
              </a:graphicData>
            </a:graphic>
          </wp:inline>
        </w:drawing>
      </w:r>
    </w:p>
    <w:p w14:paraId="24CFF915" w14:textId="3FBBF23F" w:rsidR="00E52BB3" w:rsidRPr="009F55EB" w:rsidRDefault="009F55EB" w:rsidP="0077522F">
      <w:pPr>
        <w:pStyle w:val="Caption"/>
      </w:pPr>
      <w:bookmarkStart w:id="23" w:name="_Ref1656089"/>
      <w:bookmarkStart w:id="24" w:name="_Toc3193040"/>
      <w:r>
        <w:t xml:space="preserve">Figur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1</w:t>
      </w:r>
      <w:r w:rsidR="005853B3">
        <w:rPr>
          <w:noProof/>
        </w:rPr>
        <w:fldChar w:fldCharType="end"/>
      </w:r>
      <w:bookmarkEnd w:id="23"/>
      <w:r w:rsidRPr="004D10E3">
        <w:t xml:space="preserve">: The overall framework of Segmentation Guided Thorax Classification (SGTC) for lung disease classification. The </w:t>
      </w:r>
      <w:r w:rsidRPr="009F55EB">
        <w:t>framework also provides a mean</w:t>
      </w:r>
      <w:r w:rsidR="00812024">
        <w:t>s</w:t>
      </w:r>
      <w:r w:rsidRPr="009F55EB">
        <w:t xml:space="preserve"> to visualize the result as Class Activation Map (CAM).</w:t>
      </w:r>
      <w:bookmarkEnd w:id="24"/>
    </w:p>
    <w:p w14:paraId="182F3546" w14:textId="7754BFC6" w:rsidR="00E350F4" w:rsidRPr="00D17223" w:rsidRDefault="00E350F4" w:rsidP="0077522F">
      <w:pPr>
        <w:pStyle w:val="Caption"/>
      </w:pPr>
    </w:p>
    <w:tbl>
      <w:tblPr>
        <w:tblStyle w:val="PlainTable2"/>
        <w:tblW w:w="0" w:type="auto"/>
        <w:tblLook w:val="04A0" w:firstRow="1" w:lastRow="0" w:firstColumn="1" w:lastColumn="0" w:noHBand="0" w:noVBand="1"/>
      </w:tblPr>
      <w:tblGrid>
        <w:gridCol w:w="9350"/>
      </w:tblGrid>
      <w:tr w:rsidR="00F02300" w:rsidRPr="00085C08" w14:paraId="68BA1CFE" w14:textId="77777777" w:rsidTr="00AE3C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043EBCF" w14:textId="77777777" w:rsidR="00F02300" w:rsidRPr="00085C08" w:rsidRDefault="00F02300" w:rsidP="00AE3CD9">
            <w:pPr>
              <w:rPr>
                <w:szCs w:val="20"/>
              </w:rPr>
            </w:pPr>
            <w:r w:rsidRPr="00085C08">
              <w:rPr>
                <w:szCs w:val="20"/>
              </w:rPr>
              <w:lastRenderedPageBreak/>
              <w:t xml:space="preserve">Algorithm: </w:t>
            </w:r>
            <w:r w:rsidRPr="00085C08">
              <w:rPr>
                <w:b w:val="0"/>
                <w:szCs w:val="20"/>
              </w:rPr>
              <w:t>Segmentation Guided Thorax Classification Procedure</w:t>
            </w:r>
          </w:p>
        </w:tc>
      </w:tr>
      <w:tr w:rsidR="00F02300" w:rsidRPr="00085C08" w14:paraId="3B5B7723" w14:textId="77777777" w:rsidTr="00AE3C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6F73056" w14:textId="77777777" w:rsidR="00F02300" w:rsidRPr="00085C08" w:rsidRDefault="00F02300" w:rsidP="00AE3CD9">
            <w:pPr>
              <w:rPr>
                <w:bCs w:val="0"/>
                <w:szCs w:val="20"/>
              </w:rPr>
            </w:pPr>
            <w:r w:rsidRPr="00085C08">
              <w:rPr>
                <w:szCs w:val="20"/>
              </w:rPr>
              <w:t xml:space="preserve">Input: </w:t>
            </w:r>
            <w:r w:rsidRPr="00085C08">
              <w:rPr>
                <w:b w:val="0"/>
                <w:szCs w:val="20"/>
              </w:rPr>
              <w:t>Image I; Label vector L</w:t>
            </w:r>
          </w:p>
          <w:p w14:paraId="14063AF2" w14:textId="77777777" w:rsidR="00F02300" w:rsidRPr="00085C08" w:rsidRDefault="00F02300" w:rsidP="00AE3CD9">
            <w:pPr>
              <w:rPr>
                <w:b w:val="0"/>
                <w:bCs w:val="0"/>
                <w:szCs w:val="20"/>
              </w:rPr>
            </w:pPr>
            <w:r w:rsidRPr="00085C08">
              <w:rPr>
                <w:szCs w:val="20"/>
              </w:rPr>
              <w:t xml:space="preserve">Output: </w:t>
            </w:r>
            <w:r w:rsidRPr="00085C08">
              <w:rPr>
                <w:b w:val="0"/>
                <w:szCs w:val="20"/>
              </w:rPr>
              <w:t xml:space="preserve">Probability score </w:t>
            </w:r>
          </w:p>
          <w:p w14:paraId="4E101860" w14:textId="54B5ADED" w:rsidR="00F02300" w:rsidRPr="00085C08" w:rsidRDefault="00F02300" w:rsidP="00B960A1">
            <w:pPr>
              <w:pStyle w:val="ListParagraph"/>
              <w:numPr>
                <w:ilvl w:val="0"/>
                <w:numId w:val="1"/>
              </w:numPr>
              <w:rPr>
                <w:szCs w:val="20"/>
              </w:rPr>
            </w:pPr>
            <w:r w:rsidRPr="00085C08">
              <w:rPr>
                <w:b w:val="0"/>
                <w:szCs w:val="20"/>
              </w:rPr>
              <w:t xml:space="preserve">Lung segmentation mask M </w:t>
            </w:r>
            <w:r w:rsidR="000B3450">
              <w:rPr>
                <w:b w:val="0"/>
                <w:szCs w:val="20"/>
              </w:rPr>
              <w:t>using Unet</w:t>
            </w:r>
          </w:p>
          <w:p w14:paraId="5A83F922" w14:textId="3AB3C76E" w:rsidR="00F02300" w:rsidRPr="00085C08" w:rsidRDefault="00F02300" w:rsidP="00B960A1">
            <w:pPr>
              <w:pStyle w:val="ListParagraph"/>
              <w:numPr>
                <w:ilvl w:val="0"/>
                <w:numId w:val="1"/>
              </w:numPr>
              <w:rPr>
                <w:szCs w:val="20"/>
              </w:rPr>
            </w:pPr>
            <w:r w:rsidRPr="00085C08">
              <w:rPr>
                <w:b w:val="0"/>
                <w:szCs w:val="20"/>
              </w:rPr>
              <w:t xml:space="preserve">Generate bounding box </w:t>
            </w:r>
            <w:r w:rsidR="00847CDB">
              <w:rPr>
                <w:b w:val="0"/>
                <w:szCs w:val="20"/>
              </w:rPr>
              <w:t>[</w:t>
            </w:r>
            <w:r w:rsidRPr="00085C08">
              <w:rPr>
                <w:b w:val="0"/>
                <w:szCs w:val="20"/>
              </w:rPr>
              <w:t>top, right, bottom, left] using largest connected component o</w:t>
            </w:r>
            <w:r w:rsidR="00226A4B">
              <w:rPr>
                <w:b w:val="0"/>
                <w:szCs w:val="20"/>
              </w:rPr>
              <w:t>n</w:t>
            </w:r>
            <w:r w:rsidRPr="00085C08">
              <w:rPr>
                <w:b w:val="0"/>
                <w:szCs w:val="20"/>
              </w:rPr>
              <w:t xml:space="preserve"> mask M</w:t>
            </w:r>
          </w:p>
          <w:p w14:paraId="13F97A86" w14:textId="77777777" w:rsidR="00F02300" w:rsidRPr="00085C08" w:rsidRDefault="00F02300" w:rsidP="00B960A1">
            <w:pPr>
              <w:pStyle w:val="ListParagraph"/>
              <w:numPr>
                <w:ilvl w:val="0"/>
                <w:numId w:val="1"/>
              </w:numPr>
              <w:rPr>
                <w:szCs w:val="20"/>
              </w:rPr>
            </w:pPr>
            <w:r w:rsidRPr="00085C08">
              <w:rPr>
                <w:b w:val="0"/>
                <w:szCs w:val="20"/>
              </w:rPr>
              <w:t>Crop image Ic from I use bounding box and resize I</w:t>
            </w:r>
            <w:r w:rsidRPr="00B95A99">
              <w:rPr>
                <w:b w:val="0"/>
                <w:szCs w:val="20"/>
                <w:vertAlign w:val="subscript"/>
              </w:rPr>
              <w:t>c</w:t>
            </w:r>
            <w:r w:rsidRPr="00085C08">
              <w:rPr>
                <w:b w:val="0"/>
                <w:szCs w:val="20"/>
              </w:rPr>
              <w:t xml:space="preserve"> to appropriate input size (224, 224)</w:t>
            </w:r>
          </w:p>
          <w:p w14:paraId="50EA4D3A" w14:textId="77777777" w:rsidR="000B3450" w:rsidRPr="00685D7E" w:rsidRDefault="00F02300" w:rsidP="00685D7E">
            <w:pPr>
              <w:pStyle w:val="ListParagraph"/>
              <w:numPr>
                <w:ilvl w:val="0"/>
                <w:numId w:val="1"/>
              </w:numPr>
              <w:rPr>
                <w:szCs w:val="20"/>
              </w:rPr>
            </w:pPr>
            <w:r w:rsidRPr="00085C08">
              <w:rPr>
                <w:b w:val="0"/>
                <w:szCs w:val="20"/>
              </w:rPr>
              <w:t xml:space="preserve">Compute probability score base </w:t>
            </w:r>
            <w:r w:rsidR="000B3450">
              <w:rPr>
                <w:b w:val="0"/>
                <w:szCs w:val="20"/>
              </w:rPr>
              <w:t>from</w:t>
            </w:r>
            <w:r w:rsidRPr="00085C08">
              <w:rPr>
                <w:b w:val="0"/>
                <w:szCs w:val="20"/>
              </w:rPr>
              <w:t xml:space="preserve"> </w:t>
            </w:r>
            <w:r w:rsidR="000B3450" w:rsidRPr="00085C08">
              <w:rPr>
                <w:b w:val="0"/>
                <w:szCs w:val="20"/>
              </w:rPr>
              <w:t>I</w:t>
            </w:r>
            <w:r w:rsidR="000B3450" w:rsidRPr="00B95A99">
              <w:rPr>
                <w:b w:val="0"/>
                <w:szCs w:val="20"/>
                <w:vertAlign w:val="subscript"/>
              </w:rPr>
              <w:t>c</w:t>
            </w:r>
            <w:r w:rsidR="000B3450">
              <w:rPr>
                <w:b w:val="0"/>
                <w:szCs w:val="20"/>
              </w:rPr>
              <w:t xml:space="preserve"> using ChexNet</w:t>
            </w:r>
          </w:p>
          <w:p w14:paraId="64DE331B" w14:textId="01F843B1" w:rsidR="00685D7E" w:rsidRPr="00685D7E" w:rsidRDefault="00685D7E" w:rsidP="00685D7E">
            <w:pPr>
              <w:pStyle w:val="ListParagraph"/>
              <w:numPr>
                <w:ilvl w:val="0"/>
                <w:numId w:val="1"/>
              </w:numPr>
              <w:rPr>
                <w:szCs w:val="20"/>
              </w:rPr>
            </w:pPr>
            <w:r>
              <w:rPr>
                <w:b w:val="0"/>
                <w:szCs w:val="20"/>
              </w:rPr>
              <w:t>Compute CAM for I</w:t>
            </w:r>
          </w:p>
        </w:tc>
      </w:tr>
    </w:tbl>
    <w:p w14:paraId="07ACB9C6" w14:textId="4EA1483F" w:rsidR="006A4DE0" w:rsidRDefault="006A4DE0" w:rsidP="006A4DE0"/>
    <w:p w14:paraId="564BA5C3" w14:textId="1FBBA42A" w:rsidR="006A4DE0" w:rsidRPr="009F55EB" w:rsidRDefault="006A4DE0" w:rsidP="009F55EB">
      <w:pPr>
        <w:pStyle w:val="Heading2"/>
      </w:pPr>
      <w:bookmarkStart w:id="25" w:name="_Toc1397404"/>
      <w:bookmarkStart w:id="26" w:name="_Toc3193009"/>
      <w:r w:rsidRPr="009F55EB">
        <w:t>Dataset</w:t>
      </w:r>
      <w:bookmarkEnd w:id="25"/>
      <w:bookmarkEnd w:id="26"/>
    </w:p>
    <w:p w14:paraId="0902F01F" w14:textId="4D2F57E7" w:rsidR="00C31EF1" w:rsidRDefault="004706FF" w:rsidP="006A4DE0">
      <w:r>
        <w:fldChar w:fldCharType="begin"/>
      </w:r>
      <w:r w:rsidR="004C4FE2">
        <w:instrText xml:space="preserve"> ADDIN ZOTERO_ITEM CSL_CITATION {"citationID":"1KRYAYbH","properties":{"formattedCitation":"[4]","plainCitation":"[4]","noteIndex":0},"citationItems":[{"id":29,"uris":["http://zotero.org/users/local/oPO7Jhp1/items/JMXJ6N9F"],"uri":["http://zotero.org/users/local/oPO7Jhp1/items/JMXJ6N9F"],"itemData":{"id":29,"type":"article-journal","title":"ChestX-ray8: Hospital-scale Chest X-ray Database and Benchmarks on Weakly-Supervised Classification and Localization of Common Thorax Diseases","container-title":"arXiv:1705.02315 [cs]","source":"arXiv.org","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URL":"http://arxiv.org/abs/1705.02315","note":"00132 \narXiv: 1705.02315","shortTitle":"ChestX-ray8","author":[{"family":"Wang","given":"Xiaosong"},{"family":"Peng","given":"Yifan"},{"family":"Lu","given":"Le"},{"family":"Lu","given":"Zhiyong"},{"family":"Bagheri","given":"Mohammadhadi"},{"family":"Summers","given":"Ronald M."}],"issued":{"date-parts":[["2017",5,5]]},"accessed":{"date-parts":[["2018",12,1]]}}}],"schema":"https://github.com/citation-style-language/schema/raw/master/csl-citation.json"} </w:instrText>
      </w:r>
      <w:r>
        <w:fldChar w:fldCharType="separate"/>
      </w:r>
      <w:r w:rsidR="004C4FE2">
        <w:rPr>
          <w:noProof/>
        </w:rPr>
        <w:t>[4]</w:t>
      </w:r>
      <w:r>
        <w:fldChar w:fldCharType="end"/>
      </w:r>
      <w:r w:rsidR="00AF7EBC" w:rsidRPr="006A4DE0">
        <w:t xml:space="preserve"> ChestX-ray 14 dataset </w:t>
      </w:r>
      <w:r w:rsidR="00083A26" w:rsidRPr="006A4DE0">
        <w:t>is a collection</w:t>
      </w:r>
      <w:r w:rsidR="00AF7EBC" w:rsidRPr="006A4DE0">
        <w:t xml:space="preserve"> of 112,120 frontal-view </w:t>
      </w:r>
      <w:r w:rsidR="0046499E" w:rsidRPr="006A4DE0">
        <w:t xml:space="preserve">CXR </w:t>
      </w:r>
      <w:r w:rsidR="00AF7EBC" w:rsidRPr="006A4DE0">
        <w:t xml:space="preserve">images of 30,805 unique patients. The images are mined from NIH’s PACS. Each image was labeled with up to 14 different thorax pathology using extracted features from radiologist's report. We split the dataset into training (78468 images, 21528 patients), validation (11219 images, 3090 patients) and testing (22433 images, 6187 patients) with no patients overlap between each set. </w:t>
      </w:r>
      <w:r w:rsidR="00FF655D">
        <w:br w:type="page"/>
      </w:r>
    </w:p>
    <w:tbl>
      <w:tblPr>
        <w:tblStyle w:val="TableGrid"/>
        <w:tblW w:w="0" w:type="auto"/>
        <w:tblLook w:val="04A0" w:firstRow="1" w:lastRow="0" w:firstColumn="1" w:lastColumn="0" w:noHBand="0" w:noVBand="1"/>
      </w:tblPr>
      <w:tblGrid>
        <w:gridCol w:w="1980"/>
        <w:gridCol w:w="7370"/>
      </w:tblGrid>
      <w:tr w:rsidR="00FE35E5" w14:paraId="2C3BD0D4" w14:textId="77777777" w:rsidTr="008A531C">
        <w:tc>
          <w:tcPr>
            <w:tcW w:w="1980" w:type="dxa"/>
          </w:tcPr>
          <w:p w14:paraId="341FCBB1" w14:textId="55FE4910" w:rsidR="00FE35E5" w:rsidRDefault="00FE35E5" w:rsidP="00FF655D">
            <w:pPr>
              <w:pStyle w:val="Title"/>
              <w:spacing w:line="240" w:lineRule="auto"/>
            </w:pPr>
            <w:r>
              <w:lastRenderedPageBreak/>
              <w:t>Disease</w:t>
            </w:r>
          </w:p>
        </w:tc>
        <w:tc>
          <w:tcPr>
            <w:tcW w:w="7370" w:type="dxa"/>
          </w:tcPr>
          <w:p w14:paraId="42D6244F" w14:textId="376C363A" w:rsidR="00FE35E5" w:rsidRDefault="00FE35E5" w:rsidP="00FF655D">
            <w:pPr>
              <w:pStyle w:val="Title"/>
              <w:spacing w:line="240" w:lineRule="auto"/>
            </w:pPr>
            <w:r>
              <w:t>Description</w:t>
            </w:r>
          </w:p>
        </w:tc>
      </w:tr>
      <w:tr w:rsidR="00FE35E5" w14:paraId="7785438C" w14:textId="77777777" w:rsidTr="008A531C">
        <w:tc>
          <w:tcPr>
            <w:tcW w:w="1980" w:type="dxa"/>
          </w:tcPr>
          <w:p w14:paraId="0DC71E99" w14:textId="4B77C93D" w:rsidR="00FE35E5" w:rsidRDefault="00FE35E5" w:rsidP="00FF655D">
            <w:pPr>
              <w:pStyle w:val="Title"/>
              <w:spacing w:line="240" w:lineRule="auto"/>
            </w:pPr>
            <w:r w:rsidRPr="00085C08">
              <w:t>Atelectasis</w:t>
            </w:r>
          </w:p>
        </w:tc>
        <w:tc>
          <w:tcPr>
            <w:tcW w:w="7370" w:type="dxa"/>
          </w:tcPr>
          <w:p w14:paraId="2AED954C" w14:textId="3ED1E3A7" w:rsidR="00FE35E5" w:rsidRPr="00FE35E5" w:rsidRDefault="00FE35E5" w:rsidP="007C737A">
            <w:pPr>
              <w:pStyle w:val="Title"/>
              <w:spacing w:line="240" w:lineRule="auto"/>
              <w:jc w:val="both"/>
              <w:rPr>
                <w:bCs/>
                <w:strike/>
                <w:color w:val="0000FF"/>
              </w:rPr>
            </w:pPr>
            <w:r>
              <w:rPr>
                <w:color w:val="222222"/>
                <w:shd w:val="clear" w:color="auto" w:fill="FFFFFF"/>
              </w:rPr>
              <w:t>A</w:t>
            </w:r>
            <w:r w:rsidRPr="00FE35E5">
              <w:rPr>
                <w:color w:val="222222"/>
                <w:shd w:val="clear" w:color="auto" w:fill="FFFFFF"/>
              </w:rPr>
              <w:t xml:space="preserve"> complete or partial collapse of the </w:t>
            </w:r>
            <w:r w:rsidR="00215A3F">
              <w:rPr>
                <w:color w:val="222222"/>
                <w:shd w:val="clear" w:color="auto" w:fill="FFFFFF"/>
              </w:rPr>
              <w:t>lung, t</w:t>
            </w:r>
            <w:r w:rsidRPr="00085C08">
              <w:t>he disease can be see</w:t>
            </w:r>
            <w:r>
              <w:t>n</w:t>
            </w:r>
            <w:r w:rsidRPr="00085C08">
              <w:t xml:space="preserve"> in CXR at which the lung is missing completely or partially</w:t>
            </w:r>
            <w:r>
              <w:t>.</w:t>
            </w:r>
          </w:p>
        </w:tc>
      </w:tr>
      <w:tr w:rsidR="00FE35E5" w14:paraId="7A5952EC" w14:textId="77777777" w:rsidTr="008A531C">
        <w:tc>
          <w:tcPr>
            <w:tcW w:w="1980" w:type="dxa"/>
          </w:tcPr>
          <w:p w14:paraId="4E7D41E0" w14:textId="5D410613" w:rsidR="00FE35E5" w:rsidRDefault="00FE35E5" w:rsidP="00FF655D">
            <w:pPr>
              <w:pStyle w:val="Title"/>
              <w:spacing w:line="240" w:lineRule="auto"/>
            </w:pPr>
            <w:r w:rsidRPr="00085C08">
              <w:t>Cardiomegaly</w:t>
            </w:r>
          </w:p>
        </w:tc>
        <w:tc>
          <w:tcPr>
            <w:tcW w:w="7370" w:type="dxa"/>
          </w:tcPr>
          <w:p w14:paraId="36551D7F" w14:textId="3CCA66B4" w:rsidR="00FE35E5" w:rsidRDefault="007C737A" w:rsidP="007C737A">
            <w:pPr>
              <w:pStyle w:val="Title"/>
              <w:spacing w:line="240" w:lineRule="auto"/>
              <w:jc w:val="both"/>
            </w:pPr>
            <w:r>
              <w:rPr>
                <w:color w:val="222222"/>
                <w:shd w:val="clear" w:color="auto" w:fill="FFFFFF"/>
              </w:rPr>
              <w:t>E</w:t>
            </w:r>
            <w:r w:rsidR="00FE35E5" w:rsidRPr="00085C08">
              <w:rPr>
                <w:color w:val="222222"/>
                <w:shd w:val="clear" w:color="auto" w:fill="FFFFFF"/>
              </w:rPr>
              <w:t xml:space="preserve">nlargement of the heart. </w:t>
            </w:r>
            <w:r w:rsidR="00FE35E5">
              <w:rPr>
                <w:iCs/>
                <w:color w:val="222222"/>
              </w:rPr>
              <w:t>C</w:t>
            </w:r>
            <w:r w:rsidR="00FE35E5" w:rsidRPr="00085C08">
              <w:rPr>
                <w:iCs/>
                <w:color w:val="222222"/>
              </w:rPr>
              <w:t>ardio-thoracic ratio</w:t>
            </w:r>
            <w:r>
              <w:rPr>
                <w:iCs/>
                <w:color w:val="222222"/>
              </w:rPr>
              <w:t xml:space="preserve"> </w:t>
            </w:r>
            <w:r>
              <w:rPr>
                <w:iCs/>
                <w:color w:val="222222"/>
              </w:rPr>
              <w:fldChar w:fldCharType="begin"/>
            </w:r>
            <w:r w:rsidR="003F653E">
              <w:rPr>
                <w:iCs/>
                <w:color w:val="222222"/>
              </w:rPr>
              <w:instrText xml:space="preserve"> ADDIN ZOTERO_ITEM CSL_CITATION {"citationID":"hmipWAbu","properties":{"formattedCitation":"[31]","plainCitation":"[31]","noteIndex":0},"citationItems":[{"id":781,"uris":["http://zotero.org/users/local/oPO7Jhp1/items/XLSX8689"],"uri":["http://zotero.org/users/local/oPO7Jhp1/items/XLSX8689"],"itemData":{"id":781,"type":"webpage","title":"Chest Measurements","container-title":"Oregon Health &amp; Science University","abstract":"Chest Measurements for Pediatrics","URL":"http://www.ohsu.edu/xd/education/schools/school-of-medicine/departments/clinical-departments/diagnostic-radiology/pediatric-radiology-normal-measurements/chest-measurements.cfm","note":"00040","language":"en","accessed":{"date-parts":[["2019",2,27]]}}}],"schema":"https://github.com/citation-style-language/schema/raw/master/csl-citation.json"} </w:instrText>
            </w:r>
            <w:r>
              <w:rPr>
                <w:iCs/>
                <w:color w:val="222222"/>
              </w:rPr>
              <w:fldChar w:fldCharType="separate"/>
            </w:r>
            <w:r w:rsidR="003F653E">
              <w:rPr>
                <w:iCs/>
                <w:noProof/>
                <w:color w:val="222222"/>
              </w:rPr>
              <w:t>[31]</w:t>
            </w:r>
            <w:r>
              <w:rPr>
                <w:iCs/>
                <w:color w:val="222222"/>
              </w:rPr>
              <w:fldChar w:fldCharType="end"/>
            </w:r>
            <w:r w:rsidR="00FE35E5" w:rsidRPr="00085C08">
              <w:rPr>
                <w:color w:val="222222"/>
                <w:shd w:val="clear" w:color="auto" w:fill="FFFFFF"/>
              </w:rPr>
              <w:t>, a useful measurement on CXR, can be used to diagnose cardiomegaly.</w:t>
            </w:r>
          </w:p>
        </w:tc>
      </w:tr>
      <w:tr w:rsidR="00FE35E5" w14:paraId="7F6EE3C7" w14:textId="77777777" w:rsidTr="008A531C">
        <w:tc>
          <w:tcPr>
            <w:tcW w:w="1980" w:type="dxa"/>
          </w:tcPr>
          <w:p w14:paraId="47EEAEFB" w14:textId="5C25411A" w:rsidR="00FE35E5" w:rsidRPr="00085C08" w:rsidRDefault="00FE35E5" w:rsidP="00FF655D">
            <w:pPr>
              <w:pStyle w:val="Title"/>
              <w:spacing w:line="240" w:lineRule="auto"/>
            </w:pPr>
            <w:r w:rsidRPr="00085C08">
              <w:t>Pleural Effusion</w:t>
            </w:r>
          </w:p>
        </w:tc>
        <w:tc>
          <w:tcPr>
            <w:tcW w:w="7370" w:type="dxa"/>
          </w:tcPr>
          <w:p w14:paraId="2ABBBDD8" w14:textId="0289C5EF" w:rsidR="00FE35E5" w:rsidRPr="00085C08" w:rsidRDefault="00215A3F" w:rsidP="007C737A">
            <w:pPr>
              <w:pStyle w:val="Title"/>
              <w:spacing w:line="240" w:lineRule="auto"/>
              <w:jc w:val="both"/>
              <w:rPr>
                <w:color w:val="222222"/>
                <w:shd w:val="clear" w:color="auto" w:fill="FFFFFF"/>
              </w:rPr>
            </w:pPr>
            <w:r w:rsidRPr="00215A3F">
              <w:rPr>
                <w:color w:val="444444"/>
                <w:spacing w:val="-4"/>
                <w:shd w:val="clear" w:color="auto" w:fill="FFFFFF"/>
              </w:rPr>
              <w:t>An unusual amount of fluid around the lung, the disease causes the lung to lung to appear white in CXR.</w:t>
            </w:r>
          </w:p>
        </w:tc>
      </w:tr>
      <w:tr w:rsidR="00FE35E5" w14:paraId="7B4CB52D" w14:textId="77777777" w:rsidTr="008A531C">
        <w:tc>
          <w:tcPr>
            <w:tcW w:w="1980" w:type="dxa"/>
          </w:tcPr>
          <w:p w14:paraId="46DF103D" w14:textId="62CF99AD" w:rsidR="00FE35E5" w:rsidRPr="00085C08" w:rsidRDefault="00FE35E5" w:rsidP="00FF655D">
            <w:pPr>
              <w:pStyle w:val="Title"/>
              <w:spacing w:line="240" w:lineRule="auto"/>
            </w:pPr>
            <w:r>
              <w:t>Infiltration</w:t>
            </w:r>
          </w:p>
        </w:tc>
        <w:tc>
          <w:tcPr>
            <w:tcW w:w="7370" w:type="dxa"/>
          </w:tcPr>
          <w:p w14:paraId="767ED8B6" w14:textId="65D409D2" w:rsidR="00FE35E5" w:rsidRDefault="00215A3F" w:rsidP="007C737A">
            <w:pPr>
              <w:pStyle w:val="Title"/>
              <w:spacing w:line="240" w:lineRule="auto"/>
              <w:jc w:val="both"/>
              <w:rPr>
                <w:color w:val="444444"/>
                <w:spacing w:val="-4"/>
                <w:shd w:val="clear" w:color="auto" w:fill="FFFFFF"/>
              </w:rPr>
            </w:pPr>
            <w:r w:rsidRPr="00215A3F">
              <w:rPr>
                <w:color w:val="3D3D3D"/>
                <w:shd w:val="clear" w:color="auto" w:fill="FFFFFF"/>
              </w:rPr>
              <w:t>Abnormal substances accumulate gradually that occurs within or spreads as through the interstices of the lung.</w:t>
            </w:r>
          </w:p>
        </w:tc>
      </w:tr>
      <w:tr w:rsidR="00FE35E5" w14:paraId="5A35BC90" w14:textId="77777777" w:rsidTr="008A531C">
        <w:tc>
          <w:tcPr>
            <w:tcW w:w="1980" w:type="dxa"/>
          </w:tcPr>
          <w:p w14:paraId="64F02074" w14:textId="4AE0B48D" w:rsidR="00FE35E5" w:rsidRDefault="00FE35E5" w:rsidP="00FF655D">
            <w:pPr>
              <w:pStyle w:val="Title"/>
              <w:spacing w:line="240" w:lineRule="auto"/>
            </w:pPr>
            <w:r>
              <w:t>Mass</w:t>
            </w:r>
          </w:p>
        </w:tc>
        <w:tc>
          <w:tcPr>
            <w:tcW w:w="7370" w:type="dxa"/>
          </w:tcPr>
          <w:p w14:paraId="6B19DCBA" w14:textId="2E2F4293" w:rsidR="00FE35E5" w:rsidRDefault="00FE35E5" w:rsidP="007C737A">
            <w:pPr>
              <w:pStyle w:val="Title"/>
              <w:spacing w:line="240" w:lineRule="auto"/>
              <w:jc w:val="both"/>
              <w:rPr>
                <w:color w:val="3D3D3D"/>
                <w:shd w:val="clear" w:color="auto" w:fill="FFFFFF"/>
              </w:rPr>
            </w:pPr>
            <w:r>
              <w:rPr>
                <w:bCs/>
                <w:color w:val="222222"/>
                <w:shd w:val="clear" w:color="auto" w:fill="FFFFFF"/>
              </w:rPr>
              <w:t>A</w:t>
            </w:r>
            <w:r w:rsidRPr="00085C08">
              <w:rPr>
                <w:bCs/>
                <w:color w:val="222222"/>
                <w:shd w:val="clear" w:color="auto" w:fill="FFFFFF"/>
              </w:rPr>
              <w:t xml:space="preserve">bnormal spot or area in the lungs that is </w:t>
            </w:r>
            <w:r w:rsidRPr="00085C08">
              <w:rPr>
                <w:bCs/>
                <w:color w:val="222222"/>
              </w:rPr>
              <w:t xml:space="preserve">more than 3 cm </w:t>
            </w:r>
            <w:r w:rsidRPr="00085C08">
              <w:rPr>
                <w:bCs/>
                <w:color w:val="222222"/>
                <w:shd w:val="clear" w:color="auto" w:fill="FFFFFF"/>
              </w:rPr>
              <w:t>in size in CXR</w:t>
            </w:r>
            <w:r>
              <w:rPr>
                <w:bCs/>
                <w:color w:val="222222"/>
                <w:shd w:val="clear" w:color="auto" w:fill="FFFFFF"/>
              </w:rPr>
              <w:t>.</w:t>
            </w:r>
          </w:p>
        </w:tc>
      </w:tr>
      <w:tr w:rsidR="00FE35E5" w14:paraId="15464071" w14:textId="77777777" w:rsidTr="008A531C">
        <w:tc>
          <w:tcPr>
            <w:tcW w:w="1980" w:type="dxa"/>
          </w:tcPr>
          <w:p w14:paraId="0F9065A0" w14:textId="0D2CADE7" w:rsidR="00FE35E5" w:rsidRDefault="00FE35E5" w:rsidP="00FF655D">
            <w:pPr>
              <w:pStyle w:val="Title"/>
              <w:spacing w:line="240" w:lineRule="auto"/>
            </w:pPr>
            <w:r>
              <w:t xml:space="preserve">Nodule </w:t>
            </w:r>
          </w:p>
        </w:tc>
        <w:tc>
          <w:tcPr>
            <w:tcW w:w="7370" w:type="dxa"/>
          </w:tcPr>
          <w:p w14:paraId="3197528A" w14:textId="55DA2E4E" w:rsidR="00FE35E5" w:rsidRDefault="00FE35E5" w:rsidP="007C737A">
            <w:pPr>
              <w:pStyle w:val="Title"/>
              <w:spacing w:line="240" w:lineRule="auto"/>
              <w:jc w:val="both"/>
              <w:rPr>
                <w:bCs/>
                <w:color w:val="222222"/>
                <w:shd w:val="clear" w:color="auto" w:fill="FFFFFF"/>
              </w:rPr>
            </w:pPr>
            <w:r>
              <w:rPr>
                <w:bCs/>
                <w:color w:val="222222"/>
                <w:shd w:val="clear" w:color="auto" w:fill="FFFFFF"/>
              </w:rPr>
              <w:t>A</w:t>
            </w:r>
            <w:r w:rsidRPr="00085C08">
              <w:rPr>
                <w:bCs/>
                <w:color w:val="222222"/>
                <w:shd w:val="clear" w:color="auto" w:fill="FFFFFF"/>
              </w:rPr>
              <w:t xml:space="preserve">bnormal spot or area in the lungs that is </w:t>
            </w:r>
            <w:r w:rsidRPr="00085C08">
              <w:rPr>
                <w:bCs/>
                <w:color w:val="222222"/>
              </w:rPr>
              <w:t xml:space="preserve">less than 3 cm </w:t>
            </w:r>
            <w:r w:rsidRPr="00085C08">
              <w:rPr>
                <w:bCs/>
                <w:color w:val="222222"/>
                <w:shd w:val="clear" w:color="auto" w:fill="FFFFFF"/>
              </w:rPr>
              <w:t>in size in CXR</w:t>
            </w:r>
            <w:r>
              <w:rPr>
                <w:bCs/>
                <w:color w:val="222222"/>
                <w:shd w:val="clear" w:color="auto" w:fill="FFFFFF"/>
              </w:rPr>
              <w:t>.</w:t>
            </w:r>
          </w:p>
        </w:tc>
      </w:tr>
      <w:tr w:rsidR="00FE35E5" w14:paraId="659D6813" w14:textId="77777777" w:rsidTr="008A531C">
        <w:tc>
          <w:tcPr>
            <w:tcW w:w="1980" w:type="dxa"/>
          </w:tcPr>
          <w:p w14:paraId="6FE87122" w14:textId="1E535CA5" w:rsidR="00FE35E5" w:rsidRDefault="00FE35E5" w:rsidP="00FF655D">
            <w:pPr>
              <w:pStyle w:val="Title"/>
              <w:spacing w:line="240" w:lineRule="auto"/>
            </w:pPr>
            <w:r>
              <w:t>Pneumonia</w:t>
            </w:r>
          </w:p>
        </w:tc>
        <w:tc>
          <w:tcPr>
            <w:tcW w:w="7370" w:type="dxa"/>
          </w:tcPr>
          <w:p w14:paraId="43491452" w14:textId="43EDA7B6" w:rsidR="00FE35E5" w:rsidRDefault="00FE35E5" w:rsidP="007C737A">
            <w:pPr>
              <w:pStyle w:val="Title"/>
              <w:spacing w:line="240" w:lineRule="auto"/>
              <w:jc w:val="both"/>
              <w:rPr>
                <w:bCs/>
                <w:color w:val="222222"/>
                <w:shd w:val="clear" w:color="auto" w:fill="FFFFFF"/>
              </w:rPr>
            </w:pPr>
            <w:r>
              <w:rPr>
                <w:bCs/>
                <w:color w:val="222222"/>
                <w:shd w:val="clear" w:color="auto" w:fill="FFFFFF"/>
              </w:rPr>
              <w:t xml:space="preserve">Inflammatory condition of the lung </w:t>
            </w:r>
            <w:r w:rsidR="00215A3F">
              <w:rPr>
                <w:bCs/>
                <w:color w:val="222222"/>
                <w:shd w:val="clear" w:color="auto" w:fill="FFFFFF"/>
              </w:rPr>
              <w:t>cause by bacterial, fungi, etc</w:t>
            </w:r>
            <w:r>
              <w:rPr>
                <w:bCs/>
                <w:color w:val="222222"/>
                <w:shd w:val="clear" w:color="auto" w:fill="FFFFFF"/>
              </w:rPr>
              <w:t>.</w:t>
            </w:r>
          </w:p>
        </w:tc>
      </w:tr>
      <w:tr w:rsidR="00FE35E5" w14:paraId="35B7D1A4" w14:textId="77777777" w:rsidTr="008A531C">
        <w:tc>
          <w:tcPr>
            <w:tcW w:w="1980" w:type="dxa"/>
          </w:tcPr>
          <w:p w14:paraId="4471B31C" w14:textId="14A8FCF3" w:rsidR="00FE35E5" w:rsidRDefault="00FE35E5" w:rsidP="00FF655D">
            <w:pPr>
              <w:pStyle w:val="Title"/>
              <w:spacing w:line="240" w:lineRule="auto"/>
            </w:pPr>
            <w:r>
              <w:t>Pneumothorax</w:t>
            </w:r>
          </w:p>
        </w:tc>
        <w:tc>
          <w:tcPr>
            <w:tcW w:w="7370" w:type="dxa"/>
          </w:tcPr>
          <w:p w14:paraId="58F12225" w14:textId="519D10B9" w:rsidR="00FE35E5" w:rsidRDefault="00FE35E5" w:rsidP="007C737A">
            <w:pPr>
              <w:pStyle w:val="Title"/>
              <w:spacing w:line="240" w:lineRule="auto"/>
              <w:jc w:val="both"/>
              <w:rPr>
                <w:bCs/>
                <w:color w:val="222222"/>
                <w:shd w:val="clear" w:color="auto" w:fill="FFFFFF"/>
              </w:rPr>
            </w:pPr>
            <w:r>
              <w:rPr>
                <w:bCs/>
                <w:color w:val="222222"/>
                <w:shd w:val="clear" w:color="auto" w:fill="FFFFFF"/>
              </w:rPr>
              <w:t>A</w:t>
            </w:r>
            <w:r w:rsidRPr="00085C08">
              <w:rPr>
                <w:bCs/>
                <w:color w:val="222222"/>
                <w:shd w:val="clear" w:color="auto" w:fill="FFFFFF"/>
              </w:rPr>
              <w:t>bnormal collection of air in the</w:t>
            </w:r>
            <w:r>
              <w:rPr>
                <w:bCs/>
                <w:color w:val="222222"/>
                <w:shd w:val="clear" w:color="auto" w:fill="FFFFFF"/>
              </w:rPr>
              <w:t xml:space="preserve"> in the pleural space</w:t>
            </w:r>
            <w:r w:rsidR="003E7A91">
              <w:rPr>
                <w:bCs/>
                <w:color w:val="222222"/>
                <w:shd w:val="clear" w:color="auto" w:fill="FFFFFF"/>
              </w:rPr>
              <w:t>.</w:t>
            </w:r>
          </w:p>
        </w:tc>
      </w:tr>
      <w:tr w:rsidR="00FE35E5" w14:paraId="12F90D71" w14:textId="77777777" w:rsidTr="008A531C">
        <w:tc>
          <w:tcPr>
            <w:tcW w:w="1980" w:type="dxa"/>
          </w:tcPr>
          <w:p w14:paraId="27C7924E" w14:textId="5B8B0F8A" w:rsidR="00FE35E5" w:rsidRDefault="00FE35E5" w:rsidP="00FF655D">
            <w:pPr>
              <w:pStyle w:val="Title"/>
              <w:spacing w:line="240" w:lineRule="auto"/>
            </w:pPr>
            <w:r>
              <w:t>Consolidation</w:t>
            </w:r>
          </w:p>
        </w:tc>
        <w:tc>
          <w:tcPr>
            <w:tcW w:w="7370" w:type="dxa"/>
          </w:tcPr>
          <w:p w14:paraId="2E4472E9" w14:textId="567BB122" w:rsidR="00FE35E5" w:rsidRDefault="00FE35E5" w:rsidP="007C737A">
            <w:pPr>
              <w:pStyle w:val="Title"/>
              <w:spacing w:line="240" w:lineRule="auto"/>
              <w:jc w:val="both"/>
              <w:rPr>
                <w:bCs/>
                <w:color w:val="222222"/>
                <w:shd w:val="clear" w:color="auto" w:fill="FFFFFF"/>
              </w:rPr>
            </w:pPr>
            <w:r>
              <w:rPr>
                <w:bCs/>
                <w:color w:val="222222"/>
                <w:shd w:val="clear" w:color="auto" w:fill="FFFFFF"/>
              </w:rPr>
              <w:t>A</w:t>
            </w:r>
            <w:r w:rsidRPr="00085C08">
              <w:rPr>
                <w:bCs/>
                <w:color w:val="222222"/>
                <w:shd w:val="clear" w:color="auto" w:fill="FFFFFF"/>
              </w:rPr>
              <w:t xml:space="preserve"> condition marked by induration</w:t>
            </w:r>
            <w:hyperlink r:id="rId26" w:anchor="cite_note-2" w:history="1">
              <w:r w:rsidRPr="00085C08">
                <w:rPr>
                  <w:rStyle w:val="Hyperlink"/>
                  <w:bCs/>
                  <w:color w:val="0B0080"/>
                  <w:szCs w:val="20"/>
                  <w:vertAlign w:val="superscript"/>
                </w:rPr>
                <w:t>[2]</w:t>
              </w:r>
            </w:hyperlink>
            <w:r w:rsidRPr="00085C08">
              <w:rPr>
                <w:bCs/>
                <w:color w:val="222222"/>
                <w:shd w:val="clear" w:color="auto" w:fill="FFFFFF"/>
              </w:rPr>
              <w:t xml:space="preserve"> (swelling or hardening of normally soft tissue) of a normally aerated lung. </w:t>
            </w:r>
            <w:r w:rsidRPr="00085C08">
              <w:rPr>
                <w:color w:val="222222"/>
                <w:shd w:val="clear" w:color="auto" w:fill="FFFFFF"/>
              </w:rPr>
              <w:t xml:space="preserve">Typically, an area of white lung is seen on a </w:t>
            </w:r>
            <w:r w:rsidR="00225803">
              <w:rPr>
                <w:color w:val="222222"/>
                <w:shd w:val="clear" w:color="auto" w:fill="FFFFFF"/>
              </w:rPr>
              <w:t>CXR</w:t>
            </w:r>
            <w:r w:rsidRPr="00085C08">
              <w:rPr>
                <w:color w:val="222222"/>
                <w:shd w:val="clear" w:color="auto" w:fill="FFFFFF"/>
              </w:rPr>
              <w:t>.</w:t>
            </w:r>
          </w:p>
        </w:tc>
      </w:tr>
      <w:tr w:rsidR="00FE35E5" w14:paraId="2B63E858" w14:textId="77777777" w:rsidTr="008A531C">
        <w:tc>
          <w:tcPr>
            <w:tcW w:w="1980" w:type="dxa"/>
          </w:tcPr>
          <w:p w14:paraId="4936D5C6" w14:textId="2DAC932C" w:rsidR="00FE35E5" w:rsidRDefault="00FE35E5" w:rsidP="00FF655D">
            <w:pPr>
              <w:pStyle w:val="Title"/>
              <w:spacing w:line="240" w:lineRule="auto"/>
            </w:pPr>
            <w:r>
              <w:t>Edema</w:t>
            </w:r>
          </w:p>
        </w:tc>
        <w:tc>
          <w:tcPr>
            <w:tcW w:w="7370" w:type="dxa"/>
          </w:tcPr>
          <w:p w14:paraId="57B3E4F8" w14:textId="62BC372F" w:rsidR="00FE35E5" w:rsidRPr="00FE35E5" w:rsidRDefault="00FE35E5" w:rsidP="007C737A">
            <w:pPr>
              <w:pStyle w:val="Title"/>
              <w:spacing w:line="240" w:lineRule="auto"/>
              <w:jc w:val="both"/>
            </w:pPr>
            <w:r>
              <w:rPr>
                <w:bCs/>
                <w:color w:val="222222"/>
                <w:shd w:val="clear" w:color="auto" w:fill="FFFFFF"/>
              </w:rPr>
              <w:t>Fluid accumulation in the tissue and air space of the lung</w:t>
            </w:r>
            <w:r w:rsidR="003E7A91">
              <w:rPr>
                <w:bCs/>
                <w:color w:val="222222"/>
                <w:shd w:val="clear" w:color="auto" w:fill="FFFFFF"/>
              </w:rPr>
              <w:t>,</w:t>
            </w:r>
            <w:r>
              <w:rPr>
                <w:bCs/>
                <w:color w:val="222222"/>
                <w:shd w:val="clear" w:color="auto" w:fill="FFFFFF"/>
              </w:rPr>
              <w:t xml:space="preserve"> CXR </w:t>
            </w:r>
            <w:r w:rsidRPr="00085C08">
              <w:rPr>
                <w:color w:val="222222"/>
                <w:shd w:val="clear" w:color="auto" w:fill="FFFFFF"/>
              </w:rPr>
              <w:t>will show fluid in the alveolar walls</w:t>
            </w:r>
            <w:r>
              <w:rPr>
                <w:color w:val="222222"/>
                <w:shd w:val="clear" w:color="auto" w:fill="FFFFFF"/>
              </w:rPr>
              <w:t>.</w:t>
            </w:r>
          </w:p>
        </w:tc>
      </w:tr>
      <w:tr w:rsidR="00FE35E5" w14:paraId="6A99C7AB" w14:textId="77777777" w:rsidTr="008A531C">
        <w:tc>
          <w:tcPr>
            <w:tcW w:w="1980" w:type="dxa"/>
          </w:tcPr>
          <w:p w14:paraId="11DDAAF9" w14:textId="6619B160" w:rsidR="00FE35E5" w:rsidRDefault="00FE35E5" w:rsidP="00FF655D">
            <w:pPr>
              <w:pStyle w:val="Title"/>
              <w:spacing w:line="240" w:lineRule="auto"/>
            </w:pPr>
            <w:r w:rsidRPr="00085C08">
              <w:t>Emphysema</w:t>
            </w:r>
          </w:p>
        </w:tc>
        <w:tc>
          <w:tcPr>
            <w:tcW w:w="7370" w:type="dxa"/>
          </w:tcPr>
          <w:p w14:paraId="7FF4BA3E" w14:textId="49799B35" w:rsidR="00FE35E5" w:rsidRPr="00FE35E5" w:rsidRDefault="00FE35E5" w:rsidP="007C737A">
            <w:pPr>
              <w:pStyle w:val="Title"/>
              <w:spacing w:line="240" w:lineRule="auto"/>
              <w:jc w:val="both"/>
            </w:pPr>
            <w:r>
              <w:rPr>
                <w:bCs/>
                <w:color w:val="222222"/>
                <w:shd w:val="clear" w:color="auto" w:fill="FFFFFF"/>
              </w:rPr>
              <w:t xml:space="preserve">A type of Chronic Obstructive Pulmonary Disease (COPD). </w:t>
            </w:r>
            <w:r w:rsidRPr="00085C08">
              <w:rPr>
                <w:color w:val="2E2F33"/>
                <w:shd w:val="clear" w:color="auto" w:fill="FFFFFF"/>
              </w:rPr>
              <w:t xml:space="preserve">In emphysema, the breathing tubes are </w:t>
            </w:r>
            <w:r w:rsidR="00225803" w:rsidRPr="00085C08">
              <w:rPr>
                <w:color w:val="2E2F33"/>
                <w:shd w:val="clear" w:color="auto" w:fill="FFFFFF"/>
              </w:rPr>
              <w:t>narrowed,</w:t>
            </w:r>
            <w:r w:rsidRPr="00085C08">
              <w:rPr>
                <w:color w:val="2E2F33"/>
                <w:shd w:val="clear" w:color="auto" w:fill="FFFFFF"/>
              </w:rPr>
              <w:t xml:space="preserve"> and the air sacs are damaged</w:t>
            </w:r>
            <w:r w:rsidR="003E7A91">
              <w:rPr>
                <w:color w:val="2E2F33"/>
                <w:shd w:val="clear" w:color="auto" w:fill="FFFFFF"/>
              </w:rPr>
              <w:t>, which</w:t>
            </w:r>
            <w:r w:rsidRPr="00085C08">
              <w:rPr>
                <w:color w:val="2E2F33"/>
                <w:shd w:val="clear" w:color="auto" w:fill="FFFFFF"/>
              </w:rPr>
              <w:t xml:space="preserve"> </w:t>
            </w:r>
            <w:r w:rsidRPr="00085C08">
              <w:rPr>
                <w:color w:val="111111"/>
                <w:shd w:val="clear" w:color="auto" w:fill="FFFFFF"/>
              </w:rPr>
              <w:t>causes shortness of breath</w:t>
            </w:r>
            <w:r>
              <w:rPr>
                <w:color w:val="111111"/>
                <w:shd w:val="clear" w:color="auto" w:fill="FFFFFF"/>
              </w:rPr>
              <w:t>.</w:t>
            </w:r>
          </w:p>
        </w:tc>
      </w:tr>
      <w:tr w:rsidR="00FE35E5" w14:paraId="6A82FC9D" w14:textId="77777777" w:rsidTr="008A531C">
        <w:tc>
          <w:tcPr>
            <w:tcW w:w="1980" w:type="dxa"/>
          </w:tcPr>
          <w:p w14:paraId="26506566" w14:textId="313CDD0B" w:rsidR="00FE35E5" w:rsidRPr="00085C08" w:rsidRDefault="00FE35E5" w:rsidP="00FF655D">
            <w:pPr>
              <w:pStyle w:val="Title"/>
              <w:spacing w:line="240" w:lineRule="auto"/>
            </w:pPr>
            <w:r w:rsidRPr="00085C08">
              <w:rPr>
                <w:rStyle w:val="Strong"/>
                <w:b w:val="0"/>
                <w:color w:val="3D3D3D"/>
                <w:szCs w:val="20"/>
              </w:rPr>
              <w:t>Pulmonary fibrosis</w:t>
            </w:r>
          </w:p>
        </w:tc>
        <w:tc>
          <w:tcPr>
            <w:tcW w:w="7370" w:type="dxa"/>
          </w:tcPr>
          <w:p w14:paraId="754EC907" w14:textId="6CE8607F" w:rsidR="00FE35E5" w:rsidRDefault="00FE35E5" w:rsidP="007C737A">
            <w:pPr>
              <w:pStyle w:val="Title"/>
              <w:spacing w:line="240" w:lineRule="auto"/>
              <w:jc w:val="both"/>
              <w:rPr>
                <w:bCs/>
                <w:color w:val="222222"/>
                <w:shd w:val="clear" w:color="auto" w:fill="FFFFFF"/>
              </w:rPr>
            </w:pPr>
            <w:r>
              <w:rPr>
                <w:color w:val="3D3D3D"/>
                <w:shd w:val="clear" w:color="auto" w:fill="FFFFFF"/>
              </w:rPr>
              <w:t>E</w:t>
            </w:r>
            <w:r w:rsidRPr="00085C08">
              <w:rPr>
                <w:color w:val="3D3D3D"/>
                <w:shd w:val="clear" w:color="auto" w:fill="FFFFFF"/>
              </w:rPr>
              <w:t xml:space="preserve">xcess of fibrotic tissue in </w:t>
            </w:r>
            <w:r w:rsidR="003E2D7A">
              <w:rPr>
                <w:color w:val="3D3D3D"/>
                <w:shd w:val="clear" w:color="auto" w:fill="FFFFFF"/>
              </w:rPr>
              <w:t xml:space="preserve">the </w:t>
            </w:r>
            <w:r w:rsidRPr="00085C08">
              <w:rPr>
                <w:color w:val="3D3D3D"/>
                <w:shd w:val="clear" w:color="auto" w:fill="FFFFFF"/>
              </w:rPr>
              <w:t>lung</w:t>
            </w:r>
            <w:r w:rsidR="003E2D7A">
              <w:rPr>
                <w:color w:val="3D3D3D"/>
                <w:shd w:val="clear" w:color="auto" w:fill="FFFFFF"/>
              </w:rPr>
              <w:t>,</w:t>
            </w:r>
            <w:r>
              <w:rPr>
                <w:color w:val="3D3D3D"/>
                <w:shd w:val="clear" w:color="auto" w:fill="FFFFFF"/>
              </w:rPr>
              <w:t xml:space="preserve"> </w:t>
            </w:r>
            <w:r w:rsidR="003E2D7A">
              <w:rPr>
                <w:color w:val="3D3D3D"/>
                <w:shd w:val="clear" w:color="auto" w:fill="FFFFFF"/>
              </w:rPr>
              <w:t>l</w:t>
            </w:r>
            <w:r>
              <w:rPr>
                <w:color w:val="3D3D3D"/>
                <w:shd w:val="clear" w:color="auto" w:fill="FFFFFF"/>
              </w:rPr>
              <w:t>ead to</w:t>
            </w:r>
            <w:r>
              <w:rPr>
                <w:color w:val="222222"/>
                <w:shd w:val="clear" w:color="auto" w:fill="FFFFFF"/>
              </w:rPr>
              <w:t xml:space="preserve"> s</w:t>
            </w:r>
            <w:r w:rsidRPr="00085C08">
              <w:rPr>
                <w:color w:val="222222"/>
                <w:shd w:val="clear" w:color="auto" w:fill="FFFFFF"/>
              </w:rPr>
              <w:t>cars are formed in the lung tissues</w:t>
            </w:r>
            <w:r>
              <w:rPr>
                <w:color w:val="222222"/>
                <w:shd w:val="clear" w:color="auto" w:fill="FFFFFF"/>
              </w:rPr>
              <w:t>.</w:t>
            </w:r>
          </w:p>
        </w:tc>
      </w:tr>
      <w:tr w:rsidR="00FE35E5" w14:paraId="786EEDD3" w14:textId="77777777" w:rsidTr="008A531C">
        <w:tc>
          <w:tcPr>
            <w:tcW w:w="1980" w:type="dxa"/>
          </w:tcPr>
          <w:p w14:paraId="0667E519" w14:textId="4A9D86B4" w:rsidR="00FE35E5" w:rsidRPr="00085C08" w:rsidRDefault="00FE35E5" w:rsidP="00FF655D">
            <w:pPr>
              <w:pStyle w:val="Title"/>
              <w:spacing w:line="240" w:lineRule="auto"/>
              <w:rPr>
                <w:rStyle w:val="Strong"/>
                <w:b w:val="0"/>
                <w:color w:val="3D3D3D"/>
                <w:szCs w:val="20"/>
              </w:rPr>
            </w:pPr>
            <w:r>
              <w:rPr>
                <w:bCs/>
                <w:color w:val="153441"/>
                <w:shd w:val="clear" w:color="auto" w:fill="FFFFFF"/>
              </w:rPr>
              <w:t>P</w:t>
            </w:r>
            <w:r w:rsidRPr="00085C08">
              <w:rPr>
                <w:bCs/>
                <w:color w:val="153441"/>
                <w:shd w:val="clear" w:color="auto" w:fill="FFFFFF"/>
              </w:rPr>
              <w:t xml:space="preserve">leural </w:t>
            </w:r>
            <w:r>
              <w:rPr>
                <w:bCs/>
                <w:color w:val="153441"/>
                <w:shd w:val="clear" w:color="auto" w:fill="FFFFFF"/>
              </w:rPr>
              <w:t>T</w:t>
            </w:r>
            <w:r w:rsidRPr="00085C08">
              <w:rPr>
                <w:bCs/>
                <w:color w:val="153441"/>
                <w:shd w:val="clear" w:color="auto" w:fill="FFFFFF"/>
              </w:rPr>
              <w:t>hickening</w:t>
            </w:r>
          </w:p>
        </w:tc>
        <w:tc>
          <w:tcPr>
            <w:tcW w:w="7370" w:type="dxa"/>
          </w:tcPr>
          <w:p w14:paraId="5ACCA8A7" w14:textId="55EE6776" w:rsidR="00FE35E5" w:rsidRDefault="00FE35E5" w:rsidP="007C737A">
            <w:pPr>
              <w:pStyle w:val="Title"/>
              <w:spacing w:line="240" w:lineRule="auto"/>
              <w:jc w:val="both"/>
              <w:rPr>
                <w:color w:val="3D3D3D"/>
                <w:shd w:val="clear" w:color="auto" w:fill="FFFFFF"/>
              </w:rPr>
            </w:pPr>
            <w:r>
              <w:rPr>
                <w:color w:val="3D3D3D"/>
                <w:shd w:val="clear" w:color="auto" w:fill="FFFFFF"/>
              </w:rPr>
              <w:t>Extensive scarring thickens the lining of the pleural. Spotted in CX</w:t>
            </w:r>
            <w:r w:rsidR="00225803">
              <w:rPr>
                <w:color w:val="3D3D3D"/>
                <w:shd w:val="clear" w:color="auto" w:fill="FFFFFF"/>
              </w:rPr>
              <w:t>R</w:t>
            </w:r>
            <w:r>
              <w:rPr>
                <w:color w:val="3D3D3D"/>
                <w:shd w:val="clear" w:color="auto" w:fill="FFFFFF"/>
              </w:rPr>
              <w:t xml:space="preserve"> as an </w:t>
            </w:r>
            <w:r w:rsidRPr="00085C08">
              <w:rPr>
                <w:color w:val="444444"/>
              </w:rPr>
              <w:t>irregular shadow on the pleura that extends over at least 25 percent of the chest wall.</w:t>
            </w:r>
          </w:p>
        </w:tc>
      </w:tr>
      <w:tr w:rsidR="00FE35E5" w14:paraId="50B4D0A5" w14:textId="77777777" w:rsidTr="008A531C">
        <w:tc>
          <w:tcPr>
            <w:tcW w:w="1980" w:type="dxa"/>
          </w:tcPr>
          <w:p w14:paraId="5ACFBA18" w14:textId="4C326AF9" w:rsidR="00FE35E5" w:rsidRDefault="00FE35E5" w:rsidP="00FF655D">
            <w:pPr>
              <w:pStyle w:val="Title"/>
              <w:spacing w:line="240" w:lineRule="auto"/>
              <w:rPr>
                <w:bCs/>
                <w:color w:val="153441"/>
                <w:shd w:val="clear" w:color="auto" w:fill="FFFFFF"/>
              </w:rPr>
            </w:pPr>
            <w:r>
              <w:rPr>
                <w:bCs/>
                <w:color w:val="153441"/>
                <w:shd w:val="clear" w:color="auto" w:fill="FFFFFF"/>
              </w:rPr>
              <w:t>Hernia</w:t>
            </w:r>
          </w:p>
        </w:tc>
        <w:tc>
          <w:tcPr>
            <w:tcW w:w="7370" w:type="dxa"/>
          </w:tcPr>
          <w:p w14:paraId="6E230647" w14:textId="2E17A580" w:rsidR="00FE35E5" w:rsidRDefault="00225803" w:rsidP="007C737A">
            <w:pPr>
              <w:pStyle w:val="Title"/>
              <w:spacing w:line="240" w:lineRule="auto"/>
              <w:jc w:val="both"/>
              <w:rPr>
                <w:color w:val="3D3D3D"/>
                <w:shd w:val="clear" w:color="auto" w:fill="FFFFFF"/>
              </w:rPr>
            </w:pPr>
            <w:r>
              <w:rPr>
                <w:rFonts w:ascii="Arial" w:hAnsi="Arial" w:cs="Arial"/>
                <w:color w:val="222222"/>
                <w:sz w:val="21"/>
                <w:szCs w:val="21"/>
                <w:shd w:val="clear" w:color="auto" w:fill="FFFFFF"/>
              </w:rPr>
              <w:t xml:space="preserve">Protrusion of lung outside of </w:t>
            </w:r>
            <w:r w:rsidR="003E2D7A">
              <w:rPr>
                <w:rFonts w:ascii="Arial" w:hAnsi="Arial" w:cs="Arial"/>
                <w:color w:val="222222"/>
                <w:sz w:val="21"/>
                <w:szCs w:val="21"/>
                <w:shd w:val="clear" w:color="auto" w:fill="FFFFFF"/>
              </w:rPr>
              <w:t xml:space="preserve">the </w:t>
            </w:r>
            <w:r>
              <w:rPr>
                <w:rFonts w:ascii="Arial" w:hAnsi="Arial" w:cs="Arial"/>
                <w:color w:val="222222"/>
                <w:sz w:val="21"/>
                <w:szCs w:val="21"/>
                <w:shd w:val="clear" w:color="auto" w:fill="FFFFFF"/>
              </w:rPr>
              <w:t>thoracic wall</w:t>
            </w:r>
            <w:r w:rsidR="003E2D7A">
              <w:rPr>
                <w:rFonts w:ascii="Arial" w:hAnsi="Arial" w:cs="Arial"/>
                <w:color w:val="222222"/>
                <w:sz w:val="21"/>
                <w:szCs w:val="21"/>
                <w:shd w:val="clear" w:color="auto" w:fill="FFFFFF"/>
              </w:rPr>
              <w:t>.</w:t>
            </w:r>
          </w:p>
        </w:tc>
      </w:tr>
    </w:tbl>
    <w:p w14:paraId="52A58517" w14:textId="36608863" w:rsidR="00FF655D" w:rsidRDefault="009F55EB" w:rsidP="0077522F">
      <w:pPr>
        <w:pStyle w:val="Caption"/>
      </w:pPr>
      <w:bookmarkStart w:id="27" w:name="_Toc3193032"/>
      <w:r>
        <w:t xml:space="preserve">Tabl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1</w:t>
      </w:r>
      <w:r w:rsidR="005853B3">
        <w:rPr>
          <w:noProof/>
        </w:rPr>
        <w:fldChar w:fldCharType="end"/>
      </w:r>
      <w:r>
        <w:t xml:space="preserve">: </w:t>
      </w:r>
      <w:r w:rsidRPr="007376DB">
        <w:t>List of 14 disease listed in ChestX-ray 14 and there description</w:t>
      </w:r>
      <w:bookmarkEnd w:id="27"/>
    </w:p>
    <w:p w14:paraId="110B4B59" w14:textId="795653BE" w:rsidR="00FF655D" w:rsidRPr="007C737A" w:rsidRDefault="00FF655D" w:rsidP="00FF655D">
      <w:r>
        <w:br w:type="page"/>
      </w:r>
    </w:p>
    <w:p w14:paraId="32744DB4" w14:textId="77777777" w:rsidR="009F55EB" w:rsidRDefault="00FE7FD3" w:rsidP="009F55EB">
      <w:pPr>
        <w:keepNext/>
      </w:pPr>
      <w:commentRangeStart w:id="28"/>
      <w:r>
        <w:rPr>
          <w:noProof/>
          <w:color w:val="444444"/>
          <w:szCs w:val="20"/>
        </w:rPr>
        <w:lastRenderedPageBreak/>
        <w:drawing>
          <wp:inline distT="0" distB="0" distL="0" distR="0" wp14:anchorId="4C405C31" wp14:editId="345A7CCD">
            <wp:extent cx="6225769" cy="40567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xr-14.png"/>
                    <pic:cNvPicPr/>
                  </pic:nvPicPr>
                  <pic:blipFill>
                    <a:blip r:embed="rId27">
                      <a:extLst>
                        <a:ext uri="{28A0092B-C50C-407E-A947-70E740481C1C}">
                          <a14:useLocalDpi xmlns:a14="http://schemas.microsoft.com/office/drawing/2010/main" val="0"/>
                        </a:ext>
                      </a:extLst>
                    </a:blip>
                    <a:stretch>
                      <a:fillRect/>
                    </a:stretch>
                  </pic:blipFill>
                  <pic:spPr>
                    <a:xfrm>
                      <a:off x="0" y="0"/>
                      <a:ext cx="6244627" cy="4069031"/>
                    </a:xfrm>
                    <a:prstGeom prst="rect">
                      <a:avLst/>
                    </a:prstGeom>
                  </pic:spPr>
                </pic:pic>
              </a:graphicData>
            </a:graphic>
          </wp:inline>
        </w:drawing>
      </w:r>
      <w:commentRangeEnd w:id="28"/>
    </w:p>
    <w:p w14:paraId="2C4BACCD" w14:textId="40F370EE" w:rsidR="009F55EB" w:rsidRDefault="009F55EB" w:rsidP="0077522F">
      <w:pPr>
        <w:pStyle w:val="Caption"/>
      </w:pPr>
      <w:bookmarkStart w:id="29" w:name="_Toc3193041"/>
      <w:r>
        <w:t xml:space="preserve">Figur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2</w:t>
      </w:r>
      <w:r w:rsidR="005853B3">
        <w:rPr>
          <w:noProof/>
        </w:rPr>
        <w:fldChar w:fldCharType="end"/>
      </w:r>
      <w:r w:rsidRPr="002213B5">
        <w:t>: Example of different disease in ChestX-ray 14 dataset.</w:t>
      </w:r>
      <w:bookmarkEnd w:id="29"/>
    </w:p>
    <w:p w14:paraId="4BC552EF" w14:textId="6C0B6FF1" w:rsidR="00707A74" w:rsidRPr="00F36158" w:rsidRDefault="00AF7EBC" w:rsidP="00707A74">
      <w:pPr>
        <w:rPr>
          <w:b/>
        </w:rPr>
      </w:pPr>
      <w:r>
        <w:rPr>
          <w:rStyle w:val="CommentReference"/>
        </w:rPr>
        <w:commentReference w:id="28"/>
      </w:r>
      <w:r w:rsidR="00707A74" w:rsidRPr="00707A74">
        <w:rPr>
          <w:b/>
        </w:rPr>
        <w:t xml:space="preserve"> </w:t>
      </w:r>
      <w:r w:rsidR="00707A74" w:rsidRPr="00083A26">
        <w:rPr>
          <w:b/>
        </w:rPr>
        <w:t xml:space="preserve">Japanese Society of Radiological Technology (JSRT) dataset </w:t>
      </w:r>
      <w:r w:rsidR="00707A74" w:rsidRPr="00083A26">
        <w:t xml:space="preserve">is the collection of 247 CXR from 14 medical centers </w:t>
      </w:r>
      <w:r w:rsidR="00707A74">
        <w:fldChar w:fldCharType="begin"/>
      </w:r>
      <w:r w:rsidR="00707A74">
        <w:instrText xml:space="preserve"> ADDIN ZOTERO_ITEM CSL_CITATION {"citationID":"wkwdBjko","properties":{"formattedCitation":"[29]","plainCitation":"[29]","noteIndex":0},"citationItems":[{"id":480,"uris":["http://zotero.org/users/local/oPO7Jhp1/items/UAYDQL26"],"uri":["http://zotero.org/users/local/oPO7Jhp1/items/UAYDQL26"],"itemData":{"id":480,"type":"article-journal","title":"Development of a Digital Image Database for Chest Radiographs With and Without a Lung Nodule: Receiver Operating Characteristic Analysis of Radiologists' Detection of Pulmonary Nodules","container-title":"American Journal of Roentgenology","page":"71-74","volume":"174","issue":"1","source":"Crossref","abstract":"OBJECTIVE. We developed a digital image database (www.macnet.or.jp/jsrt2/ cdrom_nodules.html) of 247 chest radiographs with and without a lung nodule. The aim of this study was to investigate the characteristics of image databases for potential use in various digital image research projects. Radiologists’ detection of solitary pulmonary nodules included in the database was evaluated using a receiver operating characteristic (ROC) analysis. MATERIALS AND METHODS. One hundred and ﬁfty-four conventional chest radiographs with a lung nodule and 93 radiographs without a nodule were selected from 14 medical centers and were digitized by a laser digitizer with a 2048 × 2048 matrix size (0.175-mm pixels) and a 12-bit gray scale. Lung nodule images were classiﬁed into ﬁve groups according to the degrees of subtlety shown. The observations of 20 participating radiologists were subjected to ROC analysis for detecting solitary pulmonary nodules. Experimental results (areas under the curve, Az) obtained from observer studies were used for characterization of ﬁve groups of lung nodules with different degrees of subtlety.\nRESULTS. ROC analysis showed that the database included a wide range of various nodules yielding A z values from 0.574 to 0.991 for the ﬁve categories of cases for different degrees of subtlety.\nCONCLUSION. This database can be useful for many purposes, including research, education, quality assurance, and other demonstrations.","DOI":"10.2214/ajr.174.1.1740071","ISSN":"0361-803X, 1546-3141","note":"00397","shortTitle":"Development of a Digital Image Database for Chest Radiographs With and Without a Lung Nodule","language":"en","author":[{"family":"Shiraishi","given":"Junji"},{"family":"Katsuragawa","given":"Shigehiko"},{"family":"Ikezoe","given":"Junpei"},{"family":"Matsumoto","given":"Tsuneo"},{"family":"Kobayashi","given":"Takeshi"},{"family":"Komatsu","given":"Ken-ichi"},{"family":"Matsui","given":"Mitate"},{"family":"Fujita","given":"Hiroshi"},{"family":"Kodera","given":"Yoshie"},{"family":"Doi","given":"Kunio"}],"issued":{"date-parts":[["2000",1]]}}}],"schema":"https://github.com/citation-style-language/schema/raw/master/csl-citation.json"} </w:instrText>
      </w:r>
      <w:r w:rsidR="00707A74">
        <w:fldChar w:fldCharType="separate"/>
      </w:r>
      <w:r w:rsidR="00707A74">
        <w:rPr>
          <w:noProof/>
        </w:rPr>
        <w:t>[29]</w:t>
      </w:r>
      <w:r w:rsidR="00707A74">
        <w:fldChar w:fldCharType="end"/>
      </w:r>
      <w:r w:rsidR="00707A74" w:rsidRPr="00083A26">
        <w:t>. All CXR images have a size of 2048 × 2048 pixels and a gray-scale color depth of 12 bits. Among the 247 CXRs, 93 CXRs are normal and 154 CXRs are diagnosed with lung nodules. All the nodule case are either within lung boundary or subtle so that the effects on lung boundary is minor. Base on JSRT,</w:t>
      </w:r>
      <w:r w:rsidR="00707A74">
        <w:t xml:space="preserve"> </w:t>
      </w:r>
      <w:r w:rsidR="00707A74">
        <w:fldChar w:fldCharType="begin"/>
      </w:r>
      <w:r w:rsidR="00707A74">
        <w:instrText xml:space="preserve"> ADDIN ZOTERO_ITEM CSL_CITATION {"citationID":"8bALbpvI","properties":{"formattedCitation":"[32]","plainCitation":"[32]","noteIndex":0},"citationItems":[{"id":490,"uris":["http://zotero.org/users/local/oPO7Jhp1/items/ZKX9775B"],"uri":["http://zotero.org/users/local/oPO7Jhp1/items/ZKX9775B"],"itemData":{"id":490,"type":"article-journal","title":"Segmentation of anatomical structures in chest radiographs using supervised methods: a comparative study on a public database","container-title":"Medical Image Analysis","page":"19-40","volume":"10","issue":"1","source":"PubMed","abstract":"The task of segmenting the lung fields, the heart, and the clavicles in standard posterior-anterior chest radiographs is considered. Three supervised segmentation methods are compared: active shape models, active appearance models and a multi-resolution pixel classification method that employs a multi-scale filter bank of Gaussian derivatives and a k-nearest-neighbors classifier. The methods have been tested on a publicly available database of 247 chest radiographs, in which all objects have been manually segmented by two human observers. A parameter optimization for active shape models is presented, and it is shown that this optimization improves performance significantly. It is demonstrated that the standard active appearance model scheme performs poorly, but large improvements can be obtained by including areas outside the objects into the model. For lung field segmentation, all methods perform well, with pixel classification giving the best results: a paired t-test showed no significant performance difference between pixel classification and an independent human observer. For heart segmentation, all methods perform comparably, but significantly worse than a human observer. Clavicle segmentation is a hard problem for all methods; best results are obtained with active shape models, but human performance is substantially better. In addition, several hybrid systems are investigated. For heart segmentation, where the separate systems perform comparably, significantly better performance can be obtained by combining the results with majority voting. As an application, the cardio-thoracic ratio is computed automatically from the segmentation results. Bland and Altman plots indicate that all methods perform well when compared to the gold standard, with confidence intervals from pixel classification and active appearance modeling very close to those of a human observer. All results, including the manual segmentations, have been made publicly available to facilitate future comparative studies.","DOI":"10.1016/j.media.2005.02.002","ISSN":"1361-8415","note":"00333 \nPMID: 15919232","shortTitle":"Segmentation of anatomical structures in chest radiographs using supervised methods","journalAbbreviation":"Med Image Anal","language":"eng","author":[{"family":"Ginneken","given":"Bram","non-dropping-particle":"van"},{"family":"Stegmann","given":"Mikkel B."},{"family":"Loog","given":"Marco"}],"issued":{"date-parts":[["2006",2]]}}}],"schema":"https://github.com/citation-style-language/schema/raw/master/csl-citation.json"} </w:instrText>
      </w:r>
      <w:r w:rsidR="00707A74">
        <w:fldChar w:fldCharType="separate"/>
      </w:r>
      <w:r w:rsidR="00707A74">
        <w:rPr>
          <w:noProof/>
        </w:rPr>
        <w:t>[32]</w:t>
      </w:r>
      <w:r w:rsidR="00707A74">
        <w:fldChar w:fldCharType="end"/>
      </w:r>
      <w:r w:rsidR="00707A74">
        <w:t xml:space="preserve"> </w:t>
      </w:r>
      <w:r w:rsidR="00707A74" w:rsidRPr="00083A26">
        <w:t>provided the manually segmented mask.</w:t>
      </w:r>
    </w:p>
    <w:p w14:paraId="57CAEE0C" w14:textId="1015D029" w:rsidR="00FE7FD3" w:rsidRPr="00085C08" w:rsidRDefault="00FE7FD3" w:rsidP="008D7E51">
      <w:pPr>
        <w:rPr>
          <w:color w:val="444444"/>
          <w:szCs w:val="20"/>
        </w:rPr>
      </w:pPr>
    </w:p>
    <w:p w14:paraId="471652DE" w14:textId="77777777" w:rsidR="009F55EB" w:rsidRDefault="005F080D" w:rsidP="009F55EB">
      <w:pPr>
        <w:pStyle w:val="Subtitle"/>
        <w:keepNext/>
      </w:pPr>
      <w:r w:rsidRPr="00085C08">
        <w:rPr>
          <w:noProof/>
          <w:szCs w:val="20"/>
        </w:rPr>
        <w:lastRenderedPageBreak/>
        <w:drawing>
          <wp:inline distT="0" distB="0" distL="0" distR="0" wp14:anchorId="1C5FF6E3" wp14:editId="405EAB8B">
            <wp:extent cx="5080000" cy="50854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7-09 at 5.29.24 AM.png"/>
                    <pic:cNvPicPr/>
                  </pic:nvPicPr>
                  <pic:blipFill>
                    <a:blip r:embed="rId28">
                      <a:extLst>
                        <a:ext uri="{28A0092B-C50C-407E-A947-70E740481C1C}">
                          <a14:useLocalDpi xmlns:a14="http://schemas.microsoft.com/office/drawing/2010/main" val="0"/>
                        </a:ext>
                      </a:extLst>
                    </a:blip>
                    <a:stretch>
                      <a:fillRect/>
                    </a:stretch>
                  </pic:blipFill>
                  <pic:spPr>
                    <a:xfrm>
                      <a:off x="0" y="0"/>
                      <a:ext cx="5110453" cy="5115914"/>
                    </a:xfrm>
                    <a:prstGeom prst="rect">
                      <a:avLst/>
                    </a:prstGeom>
                  </pic:spPr>
                </pic:pic>
              </a:graphicData>
            </a:graphic>
          </wp:inline>
        </w:drawing>
      </w:r>
    </w:p>
    <w:p w14:paraId="0E8B1917" w14:textId="52D99D4A" w:rsidR="000E55A0" w:rsidRPr="009F55EB" w:rsidRDefault="009F55EB" w:rsidP="0077522F">
      <w:pPr>
        <w:pStyle w:val="Caption"/>
        <w:rPr>
          <w:szCs w:val="20"/>
        </w:rPr>
      </w:pPr>
      <w:bookmarkStart w:id="30" w:name="_Toc3193042"/>
      <w:r>
        <w:t xml:space="preserve">Figur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190A2E">
        <w:t>.</w:t>
      </w:r>
      <w:r w:rsidR="005853B3">
        <w:fldChar w:fldCharType="begin"/>
      </w:r>
      <w:r w:rsidR="005853B3">
        <w:instrText xml:space="preserve"> SEQ Figure \* ARABIC \s 1</w:instrText>
      </w:r>
      <w:r w:rsidR="005853B3">
        <w:instrText xml:space="preserve"> </w:instrText>
      </w:r>
      <w:r w:rsidR="005853B3">
        <w:fldChar w:fldCharType="separate"/>
      </w:r>
      <w:r w:rsidR="00166471">
        <w:rPr>
          <w:noProof/>
        </w:rPr>
        <w:t>3</w:t>
      </w:r>
      <w:r w:rsidR="005853B3">
        <w:rPr>
          <w:noProof/>
        </w:rPr>
        <w:fldChar w:fldCharType="end"/>
      </w:r>
      <w:r>
        <w:t xml:space="preserve">: </w:t>
      </w:r>
      <w:r w:rsidRPr="001B1527">
        <w:t>The circular diagram shows the proportions of images with multi-labels in each of 14 pathology classes and the labels’ co-occurrence statistics</w:t>
      </w:r>
      <w:r w:rsidR="009D6BF0">
        <w:t xml:space="preserve"> in ChestX-ray 14 dataset</w:t>
      </w:r>
      <w:r w:rsidRPr="001B1527">
        <w:t>.</w:t>
      </w:r>
      <w:bookmarkEnd w:id="30"/>
    </w:p>
    <w:p w14:paraId="6825B08F" w14:textId="396D474D" w:rsidR="00B862F5" w:rsidRPr="00085C08" w:rsidRDefault="00083A26" w:rsidP="00F36158">
      <w:r w:rsidRPr="00083A26">
        <w:rPr>
          <w:b/>
        </w:rPr>
        <w:t>Montgomery County (MC) dataset</w:t>
      </w:r>
      <w:r w:rsidRPr="00083A26">
        <w:t xml:space="preserve"> </w:t>
      </w:r>
      <w:r w:rsidR="00A73C79">
        <w:fldChar w:fldCharType="begin"/>
      </w:r>
      <w:r w:rsidR="003F653E">
        <w:instrText xml:space="preserve"> ADDIN ZOTERO_ITEM CSL_CITATION {"citationID":"wgE9lHMc","properties":{"formattedCitation":"[33]","plainCitation":"[33]","noteIndex":0},"citationItems":[{"id":468,"uris":["http://zotero.org/users/local/oPO7Jhp1/items/36U85WA9"],"uri":["http://zotero.org/users/local/oPO7Jhp1/items/36U85WA9"],"itemData":{"id":468,"type":"article-journal","title":"Automatic tuberculosis screening using chest radiographs","container-title":"IEEE transactions on medical imaging","page":"233-245","volume":"33","issue":"2","source":"PubMed","abstract":"Tuberculosis is a major health threat in many regions of the world. Opportunistic infections in immunocompromised HIV/AIDS patients and multi-drug-resistant bacterial strains have exacerbated the problem, while diagnosing tuberculosis still remains a challenge. When left undiagnosed and thus untreated, mortality rates of patients with tuberculosis are high. Standard diagnostics still rely on methods developed in the last century. They are slow and often unreliable. In an effort to reduce the burden of the disease, this paper presents our automated approach for detecting tuberculosis in conventional posteroanterior chest radiographs. We first extract the lung region using a graph cut segmentation method. For this lung region, we compute a set of texture and shape features, which enable the X-rays to be classified as normal or abnormal using a binary classifier. We measure the performance of our system on two datasets: a set collected by the tuberculosis control program of our local county's health department in the United States, and a set collected by Shenzhen Hospital, China. The proposed computer-aided diagnostic system for TB screening, which is ready for field deployment, achieves a performance that approaches the performance of human experts. We achieve an area under the ROC curve (AUC) of 87% (78.3% accuracy) for the first set, and an AUC of 90% (84% accuracy) for the second set. For the first set, we compare our system performance with the performance of radiologists. When trying not to miss any positive cases, radiologists achieve an accuracy of about 82% on this set, and their false positive rate is about half of our system's rate.","DOI":"10.1109/TMI.2013.2284099","ISSN":"1558-254X","note":"00117 \nPMID: 24108713","journalAbbreviation":"IEEE Trans Med Imaging","language":"eng","author":[{"family":"Jaeger","given":"Stefan"},{"family":"Karargyris","given":"Alexandros"},{"family":"Candemir","given":"Sema"},{"family":"Folio","given":"Les"},{"family":"Siegelman","given":"Jenifer"},{"family":"Callaghan","given":"Fiona"},{"family":"Zhiyun Xue","given":"null"},{"family":"Palaniappan","given":"Kannappan"},{"family":"Singh","given":"Rahul K."},{"family":"Antani","given":"Sameer"},{"family":"Thoma","given":"George"},{"family":"Yi-Xiang Wang","given":"null"},{"family":"Pu-Xuan Lu","given":"null"},{"family":"McDonald","given":"Clement J."}],"issued":{"date-parts":[["2014",2]]}}}],"schema":"https://github.com/citation-style-language/schema/raw/master/csl-citation.json"} </w:instrText>
      </w:r>
      <w:r w:rsidR="00A73C79">
        <w:fldChar w:fldCharType="separate"/>
      </w:r>
      <w:r w:rsidR="003F653E">
        <w:rPr>
          <w:noProof/>
        </w:rPr>
        <w:t>[33]</w:t>
      </w:r>
      <w:r w:rsidR="00A73C79">
        <w:fldChar w:fldCharType="end"/>
      </w:r>
      <w:r w:rsidR="00A73C79">
        <w:t xml:space="preserve"> </w:t>
      </w:r>
      <w:r w:rsidRPr="00083A26">
        <w:t>is the collection of 138 CXR from Department of Health and Human Services, Montgomery County, Maryland. All CXRs is either 4020x4892 or 4892x4020 and a gray-scale color depth of 12 bits. Among 138 CXRs, 80 CXRs are normal and 58 CXRs are diagnosed with tuberculosis. All segmentations are provided as a part of the dataset.</w:t>
      </w:r>
    </w:p>
    <w:p w14:paraId="17866C9F" w14:textId="02A26968" w:rsidR="00DB6E6A" w:rsidRPr="00F84FD6" w:rsidRDefault="00B862F5" w:rsidP="00F45178">
      <w:r w:rsidRPr="00085C08">
        <w:lastRenderedPageBreak/>
        <w:t>We combine</w:t>
      </w:r>
      <w:r w:rsidR="0002481C">
        <w:t>d</w:t>
      </w:r>
      <w:r w:rsidRPr="00085C08">
        <w:t xml:space="preserve"> JSRT and MC dataset together to form the training dataset. </w:t>
      </w:r>
      <w:r w:rsidR="003D6BF8" w:rsidRPr="00085C08">
        <w:t xml:space="preserve">The </w:t>
      </w:r>
      <w:r w:rsidR="00954ACE">
        <w:t>training</w:t>
      </w:r>
      <w:r w:rsidRPr="00085C08">
        <w:t xml:space="preserve"> dataset contain</w:t>
      </w:r>
      <w:r w:rsidR="003D6BF8" w:rsidRPr="00085C08">
        <w:t>s</w:t>
      </w:r>
      <w:r w:rsidRPr="00085C08">
        <w:t xml:space="preserve"> 70% of JSRT, 70% of MC for training and 10% of JSRT, 10% of MC for validation. The remai</w:t>
      </w:r>
      <w:r w:rsidR="003D6BF8" w:rsidRPr="00085C08">
        <w:t>ni</w:t>
      </w:r>
      <w:r w:rsidRPr="00085C08">
        <w:t xml:space="preserve">ng 20% of JSRT and 20% of MC </w:t>
      </w:r>
      <w:r w:rsidR="003D6BF8" w:rsidRPr="00085C08">
        <w:t>are used for testing.</w:t>
      </w:r>
    </w:p>
    <w:p w14:paraId="56D32357" w14:textId="0D5D04B6" w:rsidR="000E78C3" w:rsidRPr="009F55EB" w:rsidRDefault="00732D2D" w:rsidP="009F55EB">
      <w:pPr>
        <w:pStyle w:val="Heading2"/>
      </w:pPr>
      <w:bookmarkStart w:id="31" w:name="_Toc3193010"/>
      <w:r>
        <w:t>Thorax Classification</w:t>
      </w:r>
      <w:bookmarkEnd w:id="31"/>
    </w:p>
    <w:p w14:paraId="6AA5A785" w14:textId="17AD189C" w:rsidR="00A66048" w:rsidRPr="00F84FD6" w:rsidRDefault="0043280B" w:rsidP="0043280B">
      <w:r w:rsidRPr="00085C08">
        <w:t xml:space="preserve">In this study, we </w:t>
      </w:r>
      <w:r w:rsidR="00A66048" w:rsidRPr="00085C08">
        <w:t>leverage</w:t>
      </w:r>
      <w:r w:rsidR="00E05811" w:rsidRPr="00085C08">
        <w:t>d</w:t>
      </w:r>
      <w:r w:rsidRPr="00085C08">
        <w:t xml:space="preserve"> </w:t>
      </w:r>
      <w:r w:rsidR="00C1304B" w:rsidRPr="00085C08">
        <w:t>Res</w:t>
      </w:r>
      <w:r w:rsidR="00A66048" w:rsidRPr="00085C08">
        <w:t>N</w:t>
      </w:r>
      <w:r w:rsidR="00C1304B" w:rsidRPr="00085C08">
        <w:t>et</w:t>
      </w:r>
      <w:r w:rsidR="00A66048" w:rsidRPr="00085C08">
        <w:t>-50</w:t>
      </w:r>
      <w:r w:rsidR="00C1304B" w:rsidRPr="00085C08">
        <w:t xml:space="preserve"> </w:t>
      </w:r>
      <w:r w:rsidR="001B2A85">
        <w:fldChar w:fldCharType="begin"/>
      </w:r>
      <w:r w:rsidR="003F653E">
        <w:instrText xml:space="preserve"> ADDIN ZOTERO_ITEM CSL_CITATION {"citationID":"cIavPmHU","properties":{"formattedCitation":"[13]","plainCitation":"[13]","noteIndex":0},"citationItems":[{"id":214,"uris":["http://zotero.org/users/local/oPO7Jhp1/items/BUY78MAS"],"uri":["http://zotero.org/users/local/oPO7Jhp1/items/BUY78MAS"],"itemData":{"id":2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00000 \narXiv: 1512.03385","author":[{"family":"He","given":"Kaiming"},{"family":"Zhang","given":"Xiangyu"},{"family":"Ren","given":"Shaoqing"},{"family":"Sun","given":"Jian"}],"issued":{"date-parts":[["2015",12,10]]},"accessed":{"date-parts":[["2018",12,24]]}}}],"schema":"https://github.com/citation-style-language/schema/raw/master/csl-citation.json"} </w:instrText>
      </w:r>
      <w:r w:rsidR="001B2A85">
        <w:fldChar w:fldCharType="separate"/>
      </w:r>
      <w:r w:rsidR="003F653E">
        <w:rPr>
          <w:noProof/>
        </w:rPr>
        <w:t>[13]</w:t>
      </w:r>
      <w:r w:rsidR="001B2A85">
        <w:fldChar w:fldCharType="end"/>
      </w:r>
      <w:r w:rsidR="0016485E">
        <w:t xml:space="preserve"> </w:t>
      </w:r>
      <w:r w:rsidR="00C1304B" w:rsidRPr="00085C08">
        <w:t>and DenseNet</w:t>
      </w:r>
      <w:r w:rsidR="00A66048" w:rsidRPr="00085C08">
        <w:t>-121</w:t>
      </w:r>
      <w:r w:rsidR="001B2A85">
        <w:t xml:space="preserve"> </w:t>
      </w:r>
      <w:r w:rsidR="001B2A85">
        <w:fldChar w:fldCharType="begin"/>
      </w:r>
      <w:r w:rsidR="003F653E">
        <w:instrText xml:space="preserve"> ADDIN ZOTERO_ITEM CSL_CITATION {"citationID":"mjUSEJVR","properties":{"formattedCitation":"[14]","plainCitation":"[14]","noteIndex":0},"citationItems":[{"id":15,"uris":["http://zotero.org/users/local/oPO7Jhp1/items/VHTUINDC"],"uri":["http://zotero.org/users/local/oPO7Jhp1/items/VHTUINDC"],"itemData":{"id":15,"type":"article-journal","title":"Densely Connected Convolutional Networks","container-title":"arXiv:1608.06993 [cs]","source":"arXiv.org","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URL":"http://arxiv.org/abs/1608.06993","note":"02162 \narXiv: 1608.06993","author":[{"family":"Huang","given":"Gao"},{"family":"Liu","given":"Zhuang"},{"family":"Maaten","given":"Laurens","non-dropping-particle":"van der"},{"family":"Weinberger","given":"Kilian Q."}],"issued":{"date-parts":[["2016",8,24]]},"accessed":{"date-parts":[["2018",12,1]]}}}],"schema":"https://github.com/citation-style-language/schema/raw/master/csl-citation.json"} </w:instrText>
      </w:r>
      <w:r w:rsidR="001B2A85">
        <w:fldChar w:fldCharType="separate"/>
      </w:r>
      <w:r w:rsidR="003F653E">
        <w:rPr>
          <w:noProof/>
        </w:rPr>
        <w:t>[14]</w:t>
      </w:r>
      <w:r w:rsidR="001B2A85">
        <w:fldChar w:fldCharType="end"/>
      </w:r>
      <w:r w:rsidR="00C1304B" w:rsidRPr="00085C08">
        <w:t xml:space="preserve"> </w:t>
      </w:r>
      <w:r w:rsidR="001B2A85">
        <w:t>for</w:t>
      </w:r>
      <w:r w:rsidR="00C1304B" w:rsidRPr="00085C08">
        <w:t xml:space="preserve"> thorax classification, we also modif</w:t>
      </w:r>
      <w:r w:rsidR="009F55EB">
        <w:t>ied</w:t>
      </w:r>
      <w:r w:rsidR="00C1304B" w:rsidRPr="00085C08">
        <w:t xml:space="preserve"> the Res</w:t>
      </w:r>
      <w:r w:rsidR="00A66048" w:rsidRPr="00085C08">
        <w:t>N</w:t>
      </w:r>
      <w:r w:rsidR="00C1304B" w:rsidRPr="00085C08">
        <w:t>et</w:t>
      </w:r>
      <w:r w:rsidR="00A66048" w:rsidRPr="00085C08">
        <w:t>-50</w:t>
      </w:r>
      <w:r w:rsidR="00C1304B" w:rsidRPr="00085C08">
        <w:t xml:space="preserve"> for Lung Segmentation task</w:t>
      </w:r>
      <w:r w:rsidR="00A66048" w:rsidRPr="00085C08">
        <w:t>.</w:t>
      </w:r>
    </w:p>
    <w:p w14:paraId="77651BEA" w14:textId="75AE22E9" w:rsidR="00A66048" w:rsidRPr="009F55EB" w:rsidRDefault="00A66048" w:rsidP="009F55EB">
      <w:pPr>
        <w:pStyle w:val="Heading3"/>
      </w:pPr>
      <w:bookmarkStart w:id="32" w:name="_Toc1397406"/>
      <w:bookmarkStart w:id="33" w:name="_Toc3193011"/>
      <w:r w:rsidRPr="009F55EB">
        <w:t>ResNet</w:t>
      </w:r>
      <w:bookmarkEnd w:id="32"/>
      <w:bookmarkEnd w:id="33"/>
    </w:p>
    <w:p w14:paraId="3803A615" w14:textId="6F1644A1" w:rsidR="00AE57E6" w:rsidRDefault="0086350B" w:rsidP="00F84FD6">
      <w:r w:rsidRPr="0086350B">
        <w:t xml:space="preserve">ResNet </w:t>
      </w:r>
      <w:r w:rsidR="001B2A85">
        <w:fldChar w:fldCharType="begin"/>
      </w:r>
      <w:r w:rsidR="003F653E">
        <w:instrText xml:space="preserve"> ADDIN ZOTERO_ITEM CSL_CITATION {"citationID":"MYkz3VXj","properties":{"formattedCitation":"[13]","plainCitation":"[13]","noteIndex":0},"citationItems":[{"id":214,"uris":["http://zotero.org/users/local/oPO7Jhp1/items/BUY78MAS"],"uri":["http://zotero.org/users/local/oPO7Jhp1/items/BUY78MAS"],"itemData":{"id":2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00000 \narXiv: 1512.03385","author":[{"family":"He","given":"Kaiming"},{"family":"Zhang","given":"Xiangyu"},{"family":"Ren","given":"Shaoqing"},{"family":"Sun","given":"Jian"}],"issued":{"date-parts":[["2015",12,10]]},"accessed":{"date-parts":[["2018",12,24]]}}}],"schema":"https://github.com/citation-style-language/schema/raw/master/csl-citation.json"} </w:instrText>
      </w:r>
      <w:r w:rsidR="001B2A85">
        <w:fldChar w:fldCharType="separate"/>
      </w:r>
      <w:r w:rsidR="003F653E">
        <w:rPr>
          <w:noProof/>
        </w:rPr>
        <w:t>[13]</w:t>
      </w:r>
      <w:r w:rsidR="001B2A85">
        <w:fldChar w:fldCharType="end"/>
      </w:r>
      <w:r w:rsidR="00954ACE">
        <w:t xml:space="preserve"> </w:t>
      </w:r>
      <w:r w:rsidRPr="0086350B">
        <w:t>is a family of networks that instead of letting the layer learn the direct mapping function, ResNet use</w:t>
      </w:r>
      <w:r w:rsidR="00954ACE">
        <w:t>s</w:t>
      </w:r>
      <w:r w:rsidRPr="0086350B">
        <w:t xml:space="preserve"> the shortcut connection to explicitly learn the residual mapping. In a traditional </w:t>
      </w:r>
      <w:r w:rsidR="006308A1">
        <w:t xml:space="preserve">convolutional </w:t>
      </w:r>
      <w:r w:rsidRPr="0086350B">
        <w:t xml:space="preserve">neural network (CNN), the input image usually goes through a sequence of </w:t>
      </w:r>
      <w:r w:rsidR="006308A1">
        <w:t>convolutional</w:t>
      </w:r>
      <w:r w:rsidRPr="0086350B">
        <w:t xml:space="preserve"> and pooling to squeeze the width and height dimension white increase the feature depth. The purpose of these stacked </w:t>
      </w:r>
      <w:r w:rsidR="006308A1">
        <w:t xml:space="preserve">convolutional </w:t>
      </w:r>
      <w:r w:rsidRPr="0086350B">
        <w:t>and pooling layer</w:t>
      </w:r>
      <w:r w:rsidR="006308A1">
        <w:t>s</w:t>
      </w:r>
      <w:r w:rsidRPr="0086350B">
        <w:t xml:space="preserve"> is to learn the</w:t>
      </w:r>
      <w:r w:rsidR="00954ACE">
        <w:t xml:space="preserve"> features</w:t>
      </w:r>
      <w:r w:rsidRPr="0086350B">
        <w:t xml:space="preserve"> representation of the image. The learned feature</w:t>
      </w:r>
      <w:r w:rsidR="00267245">
        <w:t>s</w:t>
      </w:r>
      <w:r w:rsidRPr="0086350B">
        <w:t xml:space="preserve"> will be then the input to the fully connected layers for classification. In many early architectures, people ha</w:t>
      </w:r>
      <w:r w:rsidR="006308A1">
        <w:t xml:space="preserve">d </w:t>
      </w:r>
      <w:r w:rsidRPr="0086350B">
        <w:t xml:space="preserve">tried to stack more and more </w:t>
      </w:r>
      <w:r w:rsidR="006308A1">
        <w:t xml:space="preserve">convolutional </w:t>
      </w:r>
      <w:r w:rsidRPr="0086350B">
        <w:t>and pooling layers together, hence the term Deep Learning, with an assumption that a deeper network will learn better representation. However, in practice, this design suffers from vanishing gradient problem and the performance degraded as the network get deeper</w:t>
      </w:r>
      <w:r>
        <w:t>.</w:t>
      </w:r>
    </w:p>
    <w:p w14:paraId="541D16C5" w14:textId="39F0DDCB" w:rsidR="008C315A" w:rsidRDefault="00201F75" w:rsidP="008C315A">
      <w:r>
        <w:t xml:space="preserve">Let </w:t>
      </w:r>
      <m:oMath>
        <m:sSub>
          <m:sSubPr>
            <m:ctrlPr>
              <w:rPr>
                <w:rFonts w:ascii="Cambria Math" w:hAnsi="Cambria Math"/>
                <w:i/>
              </w:rPr>
            </m:ctrlPr>
          </m:sSubPr>
          <m:e>
            <m:r>
              <w:rPr>
                <w:rFonts w:ascii="Cambria Math" w:hAnsi="Cambria Math"/>
              </w:rPr>
              <m:t>x</m:t>
            </m:r>
          </m:e>
          <m:sub>
            <m:r>
              <w:rPr>
                <w:rFonts w:ascii="Cambria Math" w:hAnsi="Cambria Math"/>
              </w:rPr>
              <m:t>l</m:t>
            </m:r>
          </m:sub>
        </m:sSub>
      </m:oMath>
      <w:r>
        <w:t xml:space="preserve"> is the input to the </w:t>
      </w:r>
      <m:oMath>
        <m:sSup>
          <m:sSupPr>
            <m:ctrlPr>
              <w:rPr>
                <w:rFonts w:ascii="Cambria Math" w:hAnsi="Cambria Math"/>
                <w:i/>
              </w:rPr>
            </m:ctrlPr>
          </m:sSupPr>
          <m:e>
            <m:r>
              <w:rPr>
                <w:rFonts w:ascii="Cambria Math" w:hAnsi="Cambria Math"/>
              </w:rPr>
              <m:t>l</m:t>
            </m:r>
          </m:e>
          <m:sup>
            <m:r>
              <w:rPr>
                <w:rFonts w:ascii="Cambria Math" w:hAnsi="Cambria Math"/>
              </w:rPr>
              <m:t>th</m:t>
            </m:r>
          </m:sup>
        </m:sSup>
      </m:oMath>
      <w:r>
        <w:t xml:space="preserve"> layer</w:t>
      </w:r>
      <w:r w:rsidR="00BA2121">
        <w:t xml:space="preserve">. In traditional CNN, the direct non-linear mapping function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00BA2121">
        <w:t xml:space="preserve"> is computed from previous layer output </w:t>
      </w:r>
      <m:oMath>
        <m:sSub>
          <m:sSubPr>
            <m:ctrlPr>
              <w:rPr>
                <w:rFonts w:ascii="Cambria Math" w:hAnsi="Cambria Math"/>
                <w:i/>
              </w:rPr>
            </m:ctrlPr>
          </m:sSubPr>
          <m:e>
            <m:r>
              <w:rPr>
                <w:rFonts w:ascii="Cambria Math" w:hAnsi="Cambria Math"/>
              </w:rPr>
              <m:t>x</m:t>
            </m:r>
          </m:e>
          <m:sub>
            <m:r>
              <w:rPr>
                <w:rFonts w:ascii="Cambria Math" w:hAnsi="Cambria Math"/>
              </w:rPr>
              <m:t>l-1</m:t>
            </m:r>
          </m:sub>
        </m:sSub>
      </m:oMath>
      <w:r w:rsidR="004160E9">
        <w:t>:</w:t>
      </w:r>
      <w:r w:rsidR="008C315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69E8AB8C" w14:textId="77777777" w:rsidTr="00FD6F49">
        <w:tc>
          <w:tcPr>
            <w:tcW w:w="562" w:type="dxa"/>
          </w:tcPr>
          <w:p w14:paraId="29C1F3C2" w14:textId="77777777" w:rsidR="00FD6F49" w:rsidRDefault="00FD6F49" w:rsidP="008C315A"/>
        </w:tc>
        <w:tc>
          <w:tcPr>
            <w:tcW w:w="8222" w:type="dxa"/>
          </w:tcPr>
          <w:p w14:paraId="10B115CC" w14:textId="10DA967D" w:rsidR="00FD6F49" w:rsidRDefault="005853B3" w:rsidP="008C315A">
            <m:oMathPara>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1</m:t>
                    </m:r>
                  </m:sub>
                </m:sSub>
                <m:r>
                  <w:rPr>
                    <w:rFonts w:ascii="Cambria Math" w:hAnsi="Cambria Math"/>
                  </w:rPr>
                  <m:t>)</m:t>
                </m:r>
              </m:oMath>
            </m:oMathPara>
          </w:p>
        </w:tc>
        <w:tc>
          <w:tcPr>
            <w:tcW w:w="566" w:type="dxa"/>
          </w:tcPr>
          <w:p w14:paraId="749DEF0D" w14:textId="12525D97" w:rsidR="00FD6F49" w:rsidRDefault="00FD6F49" w:rsidP="008C315A">
            <w:r>
              <w:t>(1)</w:t>
            </w:r>
          </w:p>
        </w:tc>
      </w:tr>
    </w:tbl>
    <w:p w14:paraId="76F950C3" w14:textId="138F1CF3" w:rsidR="00BA2121" w:rsidRDefault="00BA2121" w:rsidP="00F84FD6">
      <w:r>
        <w:lastRenderedPageBreak/>
        <w:t xml:space="preserve">Where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t xml:space="preserve"> is a </w:t>
      </w:r>
      <w:r w:rsidR="006308A1">
        <w:t xml:space="preserve">convolutional </w:t>
      </w:r>
      <w:r>
        <w:t xml:space="preserve">layer follow by rectified linear unit (ReLU) </w:t>
      </w:r>
      <w:r>
        <w:fldChar w:fldCharType="begin"/>
      </w:r>
      <w:r w:rsidR="003F653E">
        <w:instrText xml:space="preserve"> ADDIN ZOTERO_ITEM CSL_CITATION {"citationID":"vrhojyi0","properties":{"formattedCitation":"[34]","plainCitation":"[34]","noteIndex":0},"citationItems":[{"id":786,"uris":["http://zotero.org/users/local/oPO7Jhp1/items/IWSK4B47"],"uri":["http://zotero.org/users/local/oPO7Jhp1/items/IWSK4B47"],"itemData":{"id":786,"type":"paper-conference","title":"Rectified Linear Units Improve Restricted Boltzmann Machines","container-title":"Proceedings of the 27th International Conference on International Conference on Machine Learning","collection-title":"ICML'10","publisher":"Omnipress","publisher-place":"USA","page":"807–814","source":"ACM Digital Library","event-place":"USA","abstract":"Restricted Boltzmann machines were developed using binary stochastic hidden units. These can be generalized by replacing each binary unit by an infinite number of copies that all have the same weights but have progressively more negative biases. The learning and inference rules for these \"Stepped Sigmoid Units\" are unchanged. They can be approximated efficiently by noisy, rectified linear units. Compared with binary units, these units learn features that are better for object recognition on the NORB dataset and face verification on the Labeled Faces in the Wild dataset. Unlike binary units, rectified linear units preserve information about relative intensities as information travels through multiple layers of feature detectors.","URL":"http://dl.acm.org/citation.cfm?id=3104322.3104425","ISBN":"978-1-60558-907-7","note":"05160 \nevent-place: Haifa, Israel","author":[{"family":"Nair","given":"Vinod"},{"family":"Hinton","given":"Geoffrey E."}],"issued":{"date-parts":[["2010"]]},"accessed":{"date-parts":[["2019",2,27]]}}}],"schema":"https://github.com/citation-style-language/schema/raw/master/csl-citation.json"} </w:instrText>
      </w:r>
      <w:r>
        <w:fldChar w:fldCharType="separate"/>
      </w:r>
      <w:r w:rsidR="003F653E">
        <w:rPr>
          <w:noProof/>
        </w:rPr>
        <w:t>[34]</w:t>
      </w:r>
      <w:r>
        <w:fldChar w:fldCharType="end"/>
      </w:r>
      <w:r>
        <w:t xml:space="preserve">, batch normalization </w:t>
      </w:r>
      <w:r>
        <w:fldChar w:fldCharType="begin"/>
      </w:r>
      <w:r w:rsidR="003F653E">
        <w:instrText xml:space="preserve"> ADDIN ZOTERO_ITEM CSL_CITATION {"citationID":"7YGN21Bk","properties":{"formattedCitation":"[35]","plainCitation":"[35]","noteIndex":0},"citationItems":[{"id":156,"uris":["http://zotero.org/users/local/oPO7Jhp1/items/53WQEMQ4"],"uri":["http://zotero.org/users/local/oPO7Jhp1/items/53WQEMQ4"],"itemData":{"id":156,"type":"article-journal","title":"Batch Normalization: Accelerating Deep Network Training by Reducing Internal Covariate Shift","container-title":"arXiv:1502.03167 [cs]","source":"arXiv.org","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URL":"http://arxiv.org/abs/1502.03167","note":"07545 \narXiv: 1502.03167","shortTitle":"Batch Normalization","author":[{"family":"Ioffe","given":"Sergey"},{"family":"Szegedy","given":"Christian"}],"issued":{"date-parts":[["2015",2,10]]},"accessed":{"date-parts":[["2018",12,4]]}}}],"schema":"https://github.com/citation-style-language/schema/raw/master/csl-citation.json"} </w:instrText>
      </w:r>
      <w:r>
        <w:fldChar w:fldCharType="separate"/>
      </w:r>
      <w:r w:rsidR="003F653E">
        <w:rPr>
          <w:noProof/>
        </w:rPr>
        <w:t>[35]</w:t>
      </w:r>
      <w:r>
        <w:fldChar w:fldCharType="end"/>
      </w:r>
      <w:r>
        <w:t xml:space="preserve"> and often dropout </w:t>
      </w:r>
      <w:r>
        <w:fldChar w:fldCharType="begin"/>
      </w:r>
      <w:r w:rsidR="003F653E">
        <w:instrText xml:space="preserve"> ADDIN ZOTERO_ITEM CSL_CITATION {"citationID":"KGk6hORw","properties":{"formattedCitation":"[36]","plainCitation":"[36]","noteIndex":0},"citationItems":[{"id":783,"uris":["http://zotero.org/users/local/oPO7Jhp1/items/SKZ2YSRR"],"uri":["http://zotero.org/users/local/oPO7Jhp1/items/SKZ2YSRR"],"itemData":{"id":783,"type":"article-journal","title":"Dropout: A Simple Way to Prevent Neural Networks from Overfitting","container-title":"Journal of Machine Learning Research","page":"1929-1958","volume":"15","source":"jmlr.org","note":"10568","shortTitle":"Dropout","author":[{"family":"Srivastava","given":"Nitish"},{"family":"Hinton","given":"Geoffrey"},{"family":"Krizhevsky","given":"Alex"},{"family":"Sutskever","given":"Ilya"},{"family":"Salakhutdinov","given":"Ruslan"}],"issued":{"date-parts":[["2014"]]}}}],"schema":"https://github.com/citation-style-language/schema/raw/master/csl-citation.json"} </w:instrText>
      </w:r>
      <w:r>
        <w:fldChar w:fldCharType="separate"/>
      </w:r>
      <w:r w:rsidR="003F653E">
        <w:rPr>
          <w:noProof/>
        </w:rPr>
        <w:t>[36]</w:t>
      </w:r>
      <w:r>
        <w:fldChar w:fldCharType="end"/>
      </w:r>
      <w:r>
        <w:t>.</w:t>
      </w:r>
      <w:r w:rsidR="009F2111">
        <w:t xml:space="preserve"> ResNet address the challenge of training deep network by using skip connection. </w:t>
      </w:r>
      <w:r w:rsidR="00E607F6">
        <w:t>Instead of learn</w:t>
      </w:r>
      <w:r w:rsidR="00496A31">
        <w:t>ing</w:t>
      </w:r>
      <w:r w:rsidR="00E607F6">
        <w:t xml:space="preserve"> the direct mapping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00D71086">
        <w:t>,</w:t>
      </w:r>
      <w:r w:rsidR="00E607F6">
        <w:t xml:space="preserve"> </w:t>
      </w:r>
      <w:r>
        <w:t>ResNet</w:t>
      </w:r>
      <w:r w:rsidR="00E607F6">
        <w:t xml:space="preserve"> learn</w:t>
      </w:r>
      <w:r w:rsidR="00F146C4">
        <w:t>s</w:t>
      </w:r>
      <w:r w:rsidR="00E607F6">
        <w:t xml:space="preserve"> the residual mapping by adding the identity mapping of the in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236EB651" w14:textId="77777777" w:rsidTr="00FD6F49">
        <w:tc>
          <w:tcPr>
            <w:tcW w:w="562" w:type="dxa"/>
          </w:tcPr>
          <w:p w14:paraId="2C586E4C" w14:textId="77777777" w:rsidR="00FD6F49" w:rsidRDefault="00FD6F49" w:rsidP="00224AEA"/>
        </w:tc>
        <w:tc>
          <w:tcPr>
            <w:tcW w:w="8222" w:type="dxa"/>
          </w:tcPr>
          <w:p w14:paraId="578C2237" w14:textId="06F559C8" w:rsidR="00FD6F49" w:rsidRDefault="005853B3" w:rsidP="00224AEA">
            <m:oMathPara>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1</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l-1</m:t>
                    </m:r>
                  </m:sub>
                </m:sSub>
              </m:oMath>
            </m:oMathPara>
          </w:p>
        </w:tc>
        <w:tc>
          <w:tcPr>
            <w:tcW w:w="566" w:type="dxa"/>
          </w:tcPr>
          <w:p w14:paraId="36097232" w14:textId="513592B8" w:rsidR="00FD6F49" w:rsidRDefault="00FD6F49" w:rsidP="00224AEA">
            <w:r>
              <w:t>(2)</w:t>
            </w:r>
          </w:p>
        </w:tc>
      </w:tr>
    </w:tbl>
    <w:p w14:paraId="5435EA0E" w14:textId="1484C76E" w:rsidR="00496A31" w:rsidRDefault="00E81935" w:rsidP="00F84FD6">
      <w:r>
        <w:t xml:space="preserve">This reformulation has several interesting implications. First, the layer now does not explicitly learn the direct mapping but instead learn the residual mapping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001A4E94">
        <w:t>. And since residual is the error of the result, that mean</w:t>
      </w:r>
      <w:r w:rsidR="00B93F13">
        <w:t>s</w:t>
      </w:r>
      <w:r w:rsidR="001A4E94">
        <w:t xml:space="preserve"> if the </w:t>
      </w:r>
      <m:oMath>
        <m:sSub>
          <m:sSubPr>
            <m:ctrlPr>
              <w:rPr>
                <w:rFonts w:ascii="Cambria Math" w:hAnsi="Cambria Math"/>
                <w:i/>
              </w:rPr>
            </m:ctrlPr>
          </m:sSubPr>
          <m:e>
            <m:r>
              <w:rPr>
                <w:rFonts w:ascii="Cambria Math" w:hAnsi="Cambria Math"/>
              </w:rPr>
              <m:t>x</m:t>
            </m:r>
          </m:e>
          <m:sub>
            <m:r>
              <w:rPr>
                <w:rFonts w:ascii="Cambria Math" w:hAnsi="Cambria Math"/>
              </w:rPr>
              <m:t>l-1</m:t>
            </m:r>
          </m:sub>
        </m:sSub>
      </m:oMath>
      <w:r w:rsidR="001A4E94">
        <w:t xml:space="preserve"> is the optimal mapping, the layer simply learn to output 0. That make</w:t>
      </w:r>
      <w:r w:rsidR="00B93F13">
        <w:t>s</w:t>
      </w:r>
      <w:r w:rsidR="001A4E94">
        <w:t xml:space="preserve"> a deep network shallow. Second, this shortcut connection also help</w:t>
      </w:r>
      <w:r w:rsidR="00F374A9">
        <w:t>s</w:t>
      </w:r>
      <w:r w:rsidR="001A4E94">
        <w:t xml:space="preserve"> the gradient to flow back more easily during backpropagation</w:t>
      </w:r>
      <w:r w:rsidR="006F06E1">
        <w:t>,</w:t>
      </w:r>
      <w:r w:rsidR="001A4E94">
        <w:t xml:space="preserve"> since the gradient does not have to flow through ReLU layer.</w:t>
      </w:r>
    </w:p>
    <w:p w14:paraId="3AF56141" w14:textId="54D0E7C0" w:rsidR="00211974" w:rsidRDefault="0076644B" w:rsidP="00F84FD6">
      <w:r>
        <w:fldChar w:fldCharType="begin"/>
      </w:r>
      <w:r>
        <w:instrText xml:space="preserve"> REF _Ref2182625 \h </w:instrText>
      </w:r>
      <w:r>
        <w:fldChar w:fldCharType="separate"/>
      </w:r>
      <w:r w:rsidR="00166471">
        <w:t xml:space="preserve">Table </w:t>
      </w:r>
      <w:r w:rsidR="00166471">
        <w:rPr>
          <w:noProof/>
        </w:rPr>
        <w:t>3</w:t>
      </w:r>
      <w:r w:rsidR="00166471">
        <w:t>.</w:t>
      </w:r>
      <w:r w:rsidR="00166471">
        <w:rPr>
          <w:noProof/>
        </w:rPr>
        <w:t>2</w:t>
      </w:r>
      <w:r>
        <w:fldChar w:fldCharType="end"/>
      </w:r>
      <w:r>
        <w:t xml:space="preserve"> shows the architecture of Res</w:t>
      </w:r>
      <w:r w:rsidR="00E30EF8">
        <w:t>N</w:t>
      </w:r>
      <w:r>
        <w:t>et</w:t>
      </w:r>
      <w:r w:rsidR="00FD2D83">
        <w:t>-50</w:t>
      </w:r>
      <w:r>
        <w:t xml:space="preserve"> we used in this study. </w:t>
      </w:r>
      <w:r w:rsidR="003F476A">
        <w:t>The first layer we use</w:t>
      </w:r>
      <w:r w:rsidR="008A5828">
        <w:t>d</w:t>
      </w:r>
      <w:r w:rsidR="003F476A">
        <w:t xml:space="preserve"> a big </w:t>
      </w:r>
      <w:r w:rsidR="006308A1">
        <w:t xml:space="preserve">convolutional </w:t>
      </w:r>
      <w:r w:rsidR="003F476A">
        <w:t xml:space="preserve">filter of size </w:t>
      </w:r>
      <m:oMath>
        <m:r>
          <m:rPr>
            <m:sty m:val="p"/>
          </m:rPr>
          <w:rPr>
            <w:rFonts w:ascii="Cambria Math" w:hAnsi="Cambria Math"/>
          </w:rPr>
          <m:t>7×7</m:t>
        </m:r>
      </m:oMath>
      <w:r w:rsidR="003F476A">
        <w:t xml:space="preserve"> to capture a large receptive field.</w:t>
      </w:r>
      <w:r w:rsidR="00865B49">
        <w:t xml:space="preserve"> </w:t>
      </w:r>
      <w:r w:rsidR="00B551F2">
        <w:t xml:space="preserve">Then max pool layer </w:t>
      </w:r>
      <w:r w:rsidR="00650323">
        <w:t>reduce</w:t>
      </w:r>
      <w:r w:rsidR="00F63EAE">
        <w:t>s</w:t>
      </w:r>
      <w:r w:rsidR="00650323">
        <w:t xml:space="preserve"> the spatial dimension of the feature maps by haft. Each of the ResBlock then learn</w:t>
      </w:r>
      <w:r w:rsidR="00F146C4">
        <w:t>s</w:t>
      </w:r>
      <w:r w:rsidR="00650323">
        <w:t xml:space="preserve"> to extract more complex features. Finally</w:t>
      </w:r>
      <w:r w:rsidR="007A5717">
        <w:t>,</w:t>
      </w:r>
      <w:r w:rsidR="00650323">
        <w:t xml:space="preserve"> </w:t>
      </w:r>
      <w:r w:rsidR="007D322F">
        <w:t>the extracted representation</w:t>
      </w:r>
      <w:r w:rsidR="00F63EAE">
        <w:t>s</w:t>
      </w:r>
      <w:r w:rsidR="007D322F">
        <w:t xml:space="preserve"> </w:t>
      </w:r>
      <w:r w:rsidR="00F63EAE">
        <w:t>are</w:t>
      </w:r>
      <w:r w:rsidR="007D322F">
        <w:t xml:space="preserve"> squeezed by</w:t>
      </w:r>
      <w:r w:rsidR="00F146C4">
        <w:t xml:space="preserve"> an</w:t>
      </w:r>
      <w:r w:rsidR="007D322F">
        <w:t xml:space="preserve"> </w:t>
      </w:r>
      <w:r w:rsidR="007A5717">
        <w:t xml:space="preserve">adaptive pool before classification. </w:t>
      </w:r>
      <w:r w:rsidR="009449F8">
        <w:fldChar w:fldCharType="begin"/>
      </w:r>
      <w:r w:rsidR="009449F8">
        <w:instrText xml:space="preserve"> REF _Ref2184089 \h </w:instrText>
      </w:r>
      <w:r w:rsidR="009449F8">
        <w:fldChar w:fldCharType="separate"/>
      </w:r>
      <w:r w:rsidR="00166471">
        <w:t xml:space="preserve">Figure </w:t>
      </w:r>
      <w:r w:rsidR="00166471">
        <w:rPr>
          <w:noProof/>
        </w:rPr>
        <w:t>3</w:t>
      </w:r>
      <w:r w:rsidR="00166471">
        <w:t>.</w:t>
      </w:r>
      <w:r w:rsidR="00166471">
        <w:rPr>
          <w:noProof/>
        </w:rPr>
        <w:t>5</w:t>
      </w:r>
      <w:r w:rsidR="009449F8">
        <w:fldChar w:fldCharType="end"/>
      </w:r>
      <w:r w:rsidR="009449F8">
        <w:t xml:space="preserve"> and </w:t>
      </w:r>
      <w:r w:rsidR="009449F8">
        <w:fldChar w:fldCharType="begin"/>
      </w:r>
      <w:r w:rsidR="009449F8">
        <w:instrText xml:space="preserve"> REF _Ref2184091 \h </w:instrText>
      </w:r>
      <w:r w:rsidR="009449F8">
        <w:fldChar w:fldCharType="separate"/>
      </w:r>
      <w:r w:rsidR="00166471">
        <w:t xml:space="preserve">Figure </w:t>
      </w:r>
      <w:r w:rsidR="00166471">
        <w:rPr>
          <w:noProof/>
        </w:rPr>
        <w:t>3</w:t>
      </w:r>
      <w:r w:rsidR="00166471">
        <w:t>.</w:t>
      </w:r>
      <w:r w:rsidR="00166471">
        <w:rPr>
          <w:noProof/>
        </w:rPr>
        <w:t>4</w:t>
      </w:r>
      <w:r w:rsidR="009449F8">
        <w:fldChar w:fldCharType="end"/>
      </w:r>
      <w:r w:rsidR="009449F8">
        <w:t xml:space="preserve"> show the low-level</w:t>
      </w:r>
      <w:r w:rsidR="00190583">
        <w:t xml:space="preserve"> building block of ResNet</w:t>
      </w:r>
      <w:r w:rsidR="009449F8">
        <w:t>, both layers ha</w:t>
      </w:r>
      <w:r w:rsidR="00F63EAE">
        <w:t>ve</w:t>
      </w:r>
      <w:r w:rsidR="009449F8">
        <w:t xml:space="preserve"> 3 contiguous </w:t>
      </w:r>
      <w:r w:rsidR="006308A1">
        <w:t xml:space="preserve">convolutional </w:t>
      </w:r>
      <w:r w:rsidR="009449F8">
        <w:t>filter</w:t>
      </w:r>
      <w:r w:rsidR="006308A1">
        <w:t>s</w:t>
      </w:r>
      <w:r w:rsidR="009449F8">
        <w:t>. The first 1</w:t>
      </w:r>
      <m:oMath>
        <m:r>
          <m:rPr>
            <m:sty m:val="p"/>
          </m:rPr>
          <w:rPr>
            <w:rFonts w:ascii="Cambria Math" w:hAnsi="Cambria Math"/>
          </w:rPr>
          <m:t>×1</m:t>
        </m:r>
      </m:oMath>
      <w:r w:rsidR="009449F8">
        <w:t xml:space="preserve"> </w:t>
      </w:r>
      <w:r w:rsidR="006308A1">
        <w:t xml:space="preserve">convolutional filter </w:t>
      </w:r>
      <w:r w:rsidR="009449F8">
        <w:t>help reduce</w:t>
      </w:r>
      <w:r w:rsidR="00F146C4">
        <w:t>s</w:t>
      </w:r>
      <w:r w:rsidR="009449F8">
        <w:t xml:space="preserve"> </w:t>
      </w:r>
      <w:r w:rsidR="00F146C4">
        <w:t xml:space="preserve">the </w:t>
      </w:r>
      <w:r w:rsidR="009449F8">
        <w:t>computational complexity of the model. The shortcut connection ha</w:t>
      </w:r>
      <w:r w:rsidR="00F146C4">
        <w:t>s</w:t>
      </w:r>
      <w:r w:rsidR="009449F8">
        <w:t xml:space="preserve"> 1</w:t>
      </w:r>
      <m:oMath>
        <m:r>
          <m:rPr>
            <m:sty m:val="p"/>
          </m:rPr>
          <w:rPr>
            <w:rFonts w:ascii="Cambria Math" w:hAnsi="Cambria Math"/>
          </w:rPr>
          <m:t>×1</m:t>
        </m:r>
      </m:oMath>
      <w:r w:rsidR="009449F8">
        <w:t xml:space="preserve"> filter to ensure dimension matching and perform</w:t>
      </w:r>
      <w:r w:rsidR="00F146C4">
        <w:t>s</w:t>
      </w:r>
      <w:r w:rsidR="009449F8">
        <w:t xml:space="preserve"> identity mapping on the input. An interesting note is that ResNet use</w:t>
      </w:r>
      <w:r w:rsidR="00F146C4">
        <w:t>s a</w:t>
      </w:r>
      <w:r w:rsidR="009449F8">
        <w:t xml:space="preserve"> </w:t>
      </w:r>
      <w:r w:rsidR="006308A1">
        <w:t xml:space="preserve">convolutional </w:t>
      </w:r>
      <w:r w:rsidR="009449F8">
        <w:t>filter to down</w:t>
      </w:r>
      <w:r w:rsidR="008B4596">
        <w:t xml:space="preserve"> </w:t>
      </w:r>
      <w:r w:rsidR="009449F8">
        <w:t xml:space="preserve">sample feature map instead of max pooling. </w:t>
      </w:r>
      <w:r w:rsidR="009449F8">
        <w:fldChar w:fldCharType="begin"/>
      </w:r>
      <w:r w:rsidR="009449F8">
        <w:instrText xml:space="preserve"> REF _Ref2193380 \h </w:instrText>
      </w:r>
      <w:r w:rsidR="009449F8">
        <w:fldChar w:fldCharType="separate"/>
      </w:r>
      <w:r w:rsidR="00166471">
        <w:t xml:space="preserve">Figure </w:t>
      </w:r>
      <w:r w:rsidR="00166471">
        <w:rPr>
          <w:noProof/>
        </w:rPr>
        <w:t>3</w:t>
      </w:r>
      <w:r w:rsidR="00166471">
        <w:t>.</w:t>
      </w:r>
      <w:r w:rsidR="00166471">
        <w:rPr>
          <w:noProof/>
        </w:rPr>
        <w:t>6</w:t>
      </w:r>
      <w:r w:rsidR="009449F8">
        <w:fldChar w:fldCharType="end"/>
      </w:r>
      <w:r w:rsidR="009449F8">
        <w:t xml:space="preserve"> shows the complete architecture of ResNet-50 with </w:t>
      </w:r>
      <w:r w:rsidR="00F146C4">
        <w:t xml:space="preserve">the </w:t>
      </w:r>
      <w:r w:rsidR="009449F8">
        <w:t>dimension of each feature map.</w:t>
      </w:r>
    </w:p>
    <w:p w14:paraId="59769950" w14:textId="77777777" w:rsidR="00707A74" w:rsidRPr="00BA2121" w:rsidRDefault="00707A74" w:rsidP="00F84FD6"/>
    <w:tbl>
      <w:tblPr>
        <w:tblStyle w:val="TableGrid"/>
        <w:tblW w:w="0" w:type="auto"/>
        <w:tblLook w:val="04A0" w:firstRow="1" w:lastRow="0" w:firstColumn="1" w:lastColumn="0" w:noHBand="0" w:noVBand="1"/>
      </w:tblPr>
      <w:tblGrid>
        <w:gridCol w:w="1838"/>
        <w:gridCol w:w="1985"/>
        <w:gridCol w:w="5527"/>
      </w:tblGrid>
      <w:tr w:rsidR="000341D6" w:rsidRPr="00085C08" w14:paraId="4E0300D8" w14:textId="77777777" w:rsidTr="007B537F">
        <w:tc>
          <w:tcPr>
            <w:tcW w:w="1838" w:type="dxa"/>
          </w:tcPr>
          <w:p w14:paraId="24EFF0AE" w14:textId="580D56EE" w:rsidR="000341D6" w:rsidRPr="00085C08" w:rsidRDefault="000341D6" w:rsidP="00585285">
            <w:pPr>
              <w:pStyle w:val="Title"/>
            </w:pPr>
            <w:r w:rsidRPr="00085C08">
              <w:lastRenderedPageBreak/>
              <w:t>Layer name</w:t>
            </w:r>
          </w:p>
        </w:tc>
        <w:tc>
          <w:tcPr>
            <w:tcW w:w="1985" w:type="dxa"/>
          </w:tcPr>
          <w:p w14:paraId="23F0F6D7" w14:textId="05CBC2DD" w:rsidR="000341D6" w:rsidRPr="00085C08" w:rsidRDefault="000341D6" w:rsidP="00585285">
            <w:pPr>
              <w:pStyle w:val="Title"/>
            </w:pPr>
            <w:r w:rsidRPr="00085C08">
              <w:t>Input Size</w:t>
            </w:r>
          </w:p>
        </w:tc>
        <w:tc>
          <w:tcPr>
            <w:tcW w:w="5527" w:type="dxa"/>
          </w:tcPr>
          <w:p w14:paraId="6E3A4F59" w14:textId="5D9B66A0" w:rsidR="000341D6" w:rsidRPr="00085C08" w:rsidRDefault="006308A1" w:rsidP="00585285">
            <w:pPr>
              <w:pStyle w:val="Title"/>
            </w:pPr>
            <w:r>
              <w:t xml:space="preserve">Convolutional </w:t>
            </w:r>
            <w:r w:rsidR="000341D6" w:rsidRPr="00085C08">
              <w:t>Filter size</w:t>
            </w:r>
          </w:p>
        </w:tc>
      </w:tr>
      <w:tr w:rsidR="000341D6" w:rsidRPr="00085C08" w14:paraId="59AFEFF2" w14:textId="77777777" w:rsidTr="007B537F">
        <w:tc>
          <w:tcPr>
            <w:tcW w:w="1838" w:type="dxa"/>
          </w:tcPr>
          <w:p w14:paraId="64442D84" w14:textId="771CC88E" w:rsidR="000341D6" w:rsidRPr="00085C08" w:rsidRDefault="00F10C24" w:rsidP="00585285">
            <w:pPr>
              <w:pStyle w:val="Title"/>
            </w:pPr>
            <w:r w:rsidRPr="00085C08">
              <w:t>C</w:t>
            </w:r>
            <w:r w:rsidR="000341D6" w:rsidRPr="00085C08">
              <w:t>onv</w:t>
            </w:r>
          </w:p>
        </w:tc>
        <w:tc>
          <w:tcPr>
            <w:tcW w:w="1985" w:type="dxa"/>
          </w:tcPr>
          <w:p w14:paraId="269312FF" w14:textId="6B342BF9" w:rsidR="000341D6" w:rsidRPr="00085C08" w:rsidRDefault="000341D6" w:rsidP="00585285">
            <w:pPr>
              <w:pStyle w:val="Title"/>
            </w:pPr>
            <w:r w:rsidRPr="00085C08">
              <w:t>3</w:t>
            </w:r>
            <w:r w:rsidR="002D07CD" w:rsidRPr="00085C08">
              <w:t>@</w:t>
            </w:r>
            <w:r w:rsidRPr="00085C08">
              <w:t>224</w:t>
            </w:r>
            <m:oMath>
              <m:r>
                <m:rPr>
                  <m:sty m:val="p"/>
                </m:rPr>
                <w:rPr>
                  <w:rFonts w:ascii="Cambria Math" w:hAnsi="Cambria Math"/>
                </w:rPr>
                <m:t>×</m:t>
              </m:r>
            </m:oMath>
            <w:r w:rsidRPr="00085C08">
              <w:t>224</w:t>
            </w:r>
          </w:p>
        </w:tc>
        <w:tc>
          <w:tcPr>
            <w:tcW w:w="5527" w:type="dxa"/>
          </w:tcPr>
          <w:p w14:paraId="734C85A5" w14:textId="3581207E" w:rsidR="000341D6" w:rsidRPr="00085C08" w:rsidRDefault="009F3982" w:rsidP="00585285">
            <w:pPr>
              <w:pStyle w:val="Title"/>
            </w:pPr>
            <m:oMathPara>
              <m:oMath>
                <m:r>
                  <m:rPr>
                    <m:sty m:val="p"/>
                  </m:rPr>
                  <w:rPr>
                    <w:rFonts w:ascii="Cambria Math" w:hAnsi="Cambria Math"/>
                  </w:rPr>
                  <m:t>7×7, 64, s=2, p=3</m:t>
                </m:r>
              </m:oMath>
            </m:oMathPara>
          </w:p>
        </w:tc>
      </w:tr>
      <w:tr w:rsidR="003006ED" w:rsidRPr="00085C08" w14:paraId="5B387544" w14:textId="77777777" w:rsidTr="007B537F">
        <w:tc>
          <w:tcPr>
            <w:tcW w:w="1838" w:type="dxa"/>
          </w:tcPr>
          <w:p w14:paraId="0BF029C8" w14:textId="6DB73639" w:rsidR="003006ED" w:rsidRPr="00085C08" w:rsidRDefault="00F10C24" w:rsidP="00585285">
            <w:pPr>
              <w:pStyle w:val="Title"/>
            </w:pPr>
            <w:r w:rsidRPr="00085C08">
              <w:t>M</w:t>
            </w:r>
            <w:r w:rsidR="003006ED" w:rsidRPr="00085C08">
              <w:t>ax</w:t>
            </w:r>
            <w:r w:rsidRPr="00085C08">
              <w:t xml:space="preserve"> P</w:t>
            </w:r>
            <w:r w:rsidR="003006ED" w:rsidRPr="00085C08">
              <w:t>ool</w:t>
            </w:r>
          </w:p>
        </w:tc>
        <w:tc>
          <w:tcPr>
            <w:tcW w:w="1985" w:type="dxa"/>
          </w:tcPr>
          <w:p w14:paraId="177FA537" w14:textId="60A09C87" w:rsidR="003006ED" w:rsidRPr="00085C08" w:rsidRDefault="003006ED" w:rsidP="00585285">
            <w:pPr>
              <w:pStyle w:val="Title"/>
            </w:pPr>
            <w:r w:rsidRPr="00085C08">
              <w:t>64@112</w:t>
            </w:r>
            <m:oMath>
              <m:r>
                <m:rPr>
                  <m:sty m:val="p"/>
                </m:rPr>
                <w:rPr>
                  <w:rFonts w:ascii="Cambria Math" w:hAnsi="Cambria Math"/>
                </w:rPr>
                <m:t>×</m:t>
              </m:r>
            </m:oMath>
            <w:r w:rsidRPr="00085C08">
              <w:t>112</w:t>
            </w:r>
          </w:p>
        </w:tc>
        <w:tc>
          <w:tcPr>
            <w:tcW w:w="5527" w:type="dxa"/>
          </w:tcPr>
          <w:p w14:paraId="16F1F45E" w14:textId="36123D06" w:rsidR="003006ED" w:rsidRPr="00085C08" w:rsidRDefault="009F3982" w:rsidP="00585285">
            <w:pPr>
              <w:pStyle w:val="Title"/>
            </w:pPr>
            <m:oMathPara>
              <m:oMath>
                <m:r>
                  <m:rPr>
                    <m:sty m:val="p"/>
                  </m:rPr>
                  <w:rPr>
                    <w:rFonts w:ascii="Cambria Math" w:hAnsi="Cambria Math"/>
                  </w:rPr>
                  <m:t>2×2, s=2</m:t>
                </m:r>
              </m:oMath>
            </m:oMathPara>
          </w:p>
        </w:tc>
      </w:tr>
      <w:tr w:rsidR="000341D6" w:rsidRPr="00085C08" w14:paraId="3697E7F6" w14:textId="77777777" w:rsidTr="007B537F">
        <w:tc>
          <w:tcPr>
            <w:tcW w:w="1838" w:type="dxa"/>
          </w:tcPr>
          <w:p w14:paraId="4D94EB0F" w14:textId="4B61F399" w:rsidR="000341D6" w:rsidRPr="00085C08" w:rsidRDefault="00F10C24" w:rsidP="00585285">
            <w:pPr>
              <w:pStyle w:val="Title"/>
            </w:pPr>
            <w:r w:rsidRPr="00085C08">
              <w:t>Res</w:t>
            </w:r>
            <w:r w:rsidR="00A66048" w:rsidRPr="00085C08">
              <w:t>B</w:t>
            </w:r>
            <w:r w:rsidRPr="00085C08">
              <w:t>lock</w:t>
            </w:r>
          </w:p>
        </w:tc>
        <w:tc>
          <w:tcPr>
            <w:tcW w:w="1985" w:type="dxa"/>
          </w:tcPr>
          <w:p w14:paraId="650A779D" w14:textId="6485FD6A" w:rsidR="000341D6" w:rsidRPr="00085C08" w:rsidRDefault="000341D6" w:rsidP="00585285">
            <w:pPr>
              <w:pStyle w:val="Title"/>
            </w:pPr>
            <w:r w:rsidRPr="00085C08">
              <w:t>64</w:t>
            </w:r>
            <w:r w:rsidR="002D07CD" w:rsidRPr="00085C08">
              <w:t>@</w:t>
            </w:r>
            <w:r w:rsidR="003F0521" w:rsidRPr="00085C08">
              <w:t>56</w:t>
            </w:r>
            <m:oMath>
              <m:r>
                <m:rPr>
                  <m:sty m:val="p"/>
                </m:rPr>
                <w:rPr>
                  <w:rFonts w:ascii="Cambria Math" w:hAnsi="Cambria Math"/>
                </w:rPr>
                <m:t>×</m:t>
              </m:r>
            </m:oMath>
            <w:r w:rsidR="003F0521" w:rsidRPr="00085C08">
              <w:t>56</w:t>
            </w:r>
          </w:p>
        </w:tc>
        <w:tc>
          <w:tcPr>
            <w:tcW w:w="5527" w:type="dxa"/>
          </w:tcPr>
          <w:p w14:paraId="5D9BA1B8" w14:textId="3417BFD5" w:rsidR="000341D6" w:rsidRPr="00085C08" w:rsidRDefault="005853B3" w:rsidP="00585285">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 64, s=1,p=0</m:t>
                          </m:r>
                        </m:e>
                      </m:mr>
                      <m:mr>
                        <m:e>
                          <m:r>
                            <m:rPr>
                              <m:sty m:val="p"/>
                            </m:rPr>
                            <w:rPr>
                              <w:rFonts w:ascii="Cambria Math" w:hAnsi="Cambria Math"/>
                            </w:rPr>
                            <m:t>3×3, 64,s=1,p=1</m:t>
                          </m:r>
                        </m:e>
                      </m:mr>
                      <m:mr>
                        <m:e>
                          <m:r>
                            <m:rPr>
                              <m:sty m:val="p"/>
                            </m:rPr>
                            <w:rPr>
                              <w:rFonts w:ascii="Cambria Math" w:hAnsi="Cambria Math"/>
                            </w:rPr>
                            <m:t>1×1, 256, s=1,p=0</m:t>
                          </m:r>
                        </m:e>
                      </m:mr>
                    </m:m>
                  </m:e>
                </m:d>
                <m:r>
                  <m:rPr>
                    <m:sty m:val="p"/>
                  </m:rPr>
                  <w:rPr>
                    <w:rFonts w:ascii="Cambria Math" w:hAnsi="Cambria Math"/>
                  </w:rPr>
                  <m:t>×3</m:t>
                </m:r>
              </m:oMath>
            </m:oMathPara>
          </w:p>
        </w:tc>
      </w:tr>
      <w:tr w:rsidR="00F10C24" w:rsidRPr="00085C08" w14:paraId="2E51E5D3" w14:textId="77777777" w:rsidTr="007B537F">
        <w:tc>
          <w:tcPr>
            <w:tcW w:w="1838" w:type="dxa"/>
          </w:tcPr>
          <w:p w14:paraId="7CAA9338" w14:textId="1271085E" w:rsidR="00F10C24" w:rsidRPr="00085C08" w:rsidRDefault="00F10C24" w:rsidP="00585285">
            <w:pPr>
              <w:pStyle w:val="Title"/>
            </w:pPr>
            <w:r w:rsidRPr="00085C08">
              <w:t>Res</w:t>
            </w:r>
            <w:r w:rsidR="00A66048" w:rsidRPr="00085C08">
              <w:t>B</w:t>
            </w:r>
            <w:r w:rsidRPr="00085C08">
              <w:t>lock</w:t>
            </w:r>
          </w:p>
        </w:tc>
        <w:tc>
          <w:tcPr>
            <w:tcW w:w="1985" w:type="dxa"/>
          </w:tcPr>
          <w:p w14:paraId="36DEB6CB" w14:textId="0FD1576C" w:rsidR="00F10C24" w:rsidRPr="00085C08" w:rsidRDefault="00F10C24" w:rsidP="00585285">
            <w:pPr>
              <w:pStyle w:val="Title"/>
            </w:pPr>
            <w:r w:rsidRPr="00085C08">
              <w:t>256@56</w:t>
            </w:r>
            <m:oMath>
              <m:r>
                <m:rPr>
                  <m:sty m:val="p"/>
                </m:rPr>
                <w:rPr>
                  <w:rFonts w:ascii="Cambria Math" w:hAnsi="Cambria Math"/>
                </w:rPr>
                <m:t>×</m:t>
              </m:r>
            </m:oMath>
            <w:r w:rsidRPr="00085C08">
              <w:t>56</w:t>
            </w:r>
          </w:p>
        </w:tc>
        <w:tc>
          <w:tcPr>
            <w:tcW w:w="5527" w:type="dxa"/>
          </w:tcPr>
          <w:p w14:paraId="19174F82" w14:textId="20B6372D" w:rsidR="00F10C24" w:rsidRPr="00085C08" w:rsidRDefault="005853B3" w:rsidP="00585285">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 128, s=1,p=0</m:t>
                          </m:r>
                        </m:e>
                      </m:mr>
                      <m:mr>
                        <m:e>
                          <m:r>
                            <m:rPr>
                              <m:sty m:val="p"/>
                            </m:rPr>
                            <w:rPr>
                              <w:rFonts w:ascii="Cambria Math" w:hAnsi="Cambria Math"/>
                            </w:rPr>
                            <m:t>3×3, 128,s=1(2),p=1</m:t>
                          </m:r>
                        </m:e>
                      </m:mr>
                      <m:mr>
                        <m:e>
                          <m:r>
                            <m:rPr>
                              <m:sty m:val="p"/>
                            </m:rPr>
                            <w:rPr>
                              <w:rFonts w:ascii="Cambria Math" w:hAnsi="Cambria Math"/>
                            </w:rPr>
                            <m:t>1×1, 512, s=1,p=0</m:t>
                          </m:r>
                        </m:e>
                      </m:mr>
                    </m:m>
                  </m:e>
                </m:d>
                <m:r>
                  <m:rPr>
                    <m:sty m:val="p"/>
                  </m:rPr>
                  <w:rPr>
                    <w:rFonts w:ascii="Cambria Math" w:hAnsi="Cambria Math"/>
                  </w:rPr>
                  <m:t>×4</m:t>
                </m:r>
              </m:oMath>
            </m:oMathPara>
          </w:p>
        </w:tc>
      </w:tr>
      <w:tr w:rsidR="00F10C24" w:rsidRPr="00085C08" w14:paraId="400B43F2" w14:textId="77777777" w:rsidTr="007B537F">
        <w:tc>
          <w:tcPr>
            <w:tcW w:w="1838" w:type="dxa"/>
          </w:tcPr>
          <w:p w14:paraId="16EAA0F4" w14:textId="562E9856" w:rsidR="00F10C24" w:rsidRPr="00085C08" w:rsidRDefault="00F10C24" w:rsidP="00585285">
            <w:pPr>
              <w:pStyle w:val="Title"/>
            </w:pPr>
            <w:r w:rsidRPr="00085C08">
              <w:t>Res</w:t>
            </w:r>
            <w:r w:rsidR="00A66048" w:rsidRPr="00085C08">
              <w:t>B</w:t>
            </w:r>
            <w:r w:rsidRPr="00085C08">
              <w:t>lock</w:t>
            </w:r>
          </w:p>
        </w:tc>
        <w:tc>
          <w:tcPr>
            <w:tcW w:w="1985" w:type="dxa"/>
          </w:tcPr>
          <w:p w14:paraId="422D6730" w14:textId="12C0028E" w:rsidR="00F10C24" w:rsidRPr="00085C08" w:rsidRDefault="00F10C24" w:rsidP="00585285">
            <w:pPr>
              <w:pStyle w:val="Title"/>
            </w:pPr>
            <w:r w:rsidRPr="00085C08">
              <w:t>512@28</w:t>
            </w:r>
            <m:oMath>
              <m:r>
                <m:rPr>
                  <m:sty m:val="p"/>
                </m:rPr>
                <w:rPr>
                  <w:rFonts w:ascii="Cambria Math" w:hAnsi="Cambria Math"/>
                </w:rPr>
                <m:t>×</m:t>
              </m:r>
            </m:oMath>
            <w:r w:rsidRPr="00085C08">
              <w:t>28</w:t>
            </w:r>
          </w:p>
        </w:tc>
        <w:tc>
          <w:tcPr>
            <w:tcW w:w="5527" w:type="dxa"/>
          </w:tcPr>
          <w:p w14:paraId="62DC7F44" w14:textId="160D18A3" w:rsidR="00F10C24" w:rsidRPr="00085C08" w:rsidRDefault="005853B3" w:rsidP="00585285">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 256, s=1,p=0</m:t>
                          </m:r>
                        </m:e>
                      </m:mr>
                      <m:mr>
                        <m:e>
                          <m:r>
                            <m:rPr>
                              <m:sty m:val="p"/>
                            </m:rPr>
                            <w:rPr>
                              <w:rFonts w:ascii="Cambria Math" w:hAnsi="Cambria Math"/>
                            </w:rPr>
                            <m:t>3×3, 256,s=1(2),p=1</m:t>
                          </m:r>
                        </m:e>
                      </m:mr>
                      <m:mr>
                        <m:e>
                          <m:r>
                            <m:rPr>
                              <m:sty m:val="p"/>
                            </m:rPr>
                            <w:rPr>
                              <w:rFonts w:ascii="Cambria Math" w:hAnsi="Cambria Math"/>
                            </w:rPr>
                            <m:t>1×1, 1024, s=1,p=0</m:t>
                          </m:r>
                        </m:e>
                      </m:mr>
                    </m:m>
                  </m:e>
                </m:d>
                <m:r>
                  <m:rPr>
                    <m:sty m:val="p"/>
                  </m:rPr>
                  <w:rPr>
                    <w:rFonts w:ascii="Cambria Math" w:hAnsi="Cambria Math"/>
                  </w:rPr>
                  <m:t>×6</m:t>
                </m:r>
              </m:oMath>
            </m:oMathPara>
          </w:p>
        </w:tc>
      </w:tr>
      <w:tr w:rsidR="00F10C24" w:rsidRPr="00085C08" w14:paraId="2582F583" w14:textId="77777777" w:rsidTr="007B537F">
        <w:tc>
          <w:tcPr>
            <w:tcW w:w="1838" w:type="dxa"/>
          </w:tcPr>
          <w:p w14:paraId="0B3A7881" w14:textId="3E6A569F" w:rsidR="00F10C24" w:rsidRPr="00085C08" w:rsidRDefault="00F10C24" w:rsidP="00585285">
            <w:pPr>
              <w:pStyle w:val="Title"/>
            </w:pPr>
            <w:r w:rsidRPr="00085C08">
              <w:t>Res</w:t>
            </w:r>
            <w:r w:rsidR="00A66048" w:rsidRPr="00085C08">
              <w:t>B</w:t>
            </w:r>
            <w:r w:rsidRPr="00085C08">
              <w:t>lock</w:t>
            </w:r>
          </w:p>
        </w:tc>
        <w:tc>
          <w:tcPr>
            <w:tcW w:w="1985" w:type="dxa"/>
          </w:tcPr>
          <w:p w14:paraId="5D2D9B51" w14:textId="60C7E8EA" w:rsidR="00F10C24" w:rsidRPr="00085C08" w:rsidRDefault="00F10C24" w:rsidP="00585285">
            <w:pPr>
              <w:pStyle w:val="Title"/>
            </w:pPr>
            <w:r w:rsidRPr="00085C08">
              <w:t>1024@14</w:t>
            </w:r>
            <m:oMath>
              <m:r>
                <m:rPr>
                  <m:sty m:val="p"/>
                </m:rPr>
                <w:rPr>
                  <w:rFonts w:ascii="Cambria Math" w:hAnsi="Cambria Math"/>
                </w:rPr>
                <m:t>×</m:t>
              </m:r>
            </m:oMath>
            <w:r w:rsidRPr="00085C08">
              <w:t>14</w:t>
            </w:r>
          </w:p>
        </w:tc>
        <w:tc>
          <w:tcPr>
            <w:tcW w:w="5527" w:type="dxa"/>
          </w:tcPr>
          <w:p w14:paraId="39AC63F1" w14:textId="74CABF55" w:rsidR="00F10C24" w:rsidRPr="00085C08" w:rsidRDefault="005853B3" w:rsidP="00585285">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 512, s=1,p=0</m:t>
                          </m:r>
                        </m:e>
                      </m:mr>
                      <m:mr>
                        <m:e>
                          <m:r>
                            <m:rPr>
                              <m:sty m:val="p"/>
                            </m:rPr>
                            <w:rPr>
                              <w:rFonts w:ascii="Cambria Math" w:hAnsi="Cambria Math"/>
                            </w:rPr>
                            <m:t>3×3, 512,s=1(2),p=1</m:t>
                          </m:r>
                        </m:e>
                      </m:mr>
                      <m:mr>
                        <m:e>
                          <m:r>
                            <m:rPr>
                              <m:sty m:val="p"/>
                            </m:rPr>
                            <w:rPr>
                              <w:rFonts w:ascii="Cambria Math" w:hAnsi="Cambria Math"/>
                            </w:rPr>
                            <m:t>1×1, 2048, s=1,p=0</m:t>
                          </m:r>
                        </m:e>
                      </m:mr>
                    </m:m>
                  </m:e>
                </m:d>
                <m:r>
                  <m:rPr>
                    <m:sty m:val="p"/>
                  </m:rPr>
                  <w:rPr>
                    <w:rFonts w:ascii="Cambria Math" w:hAnsi="Cambria Math"/>
                  </w:rPr>
                  <m:t>×3</m:t>
                </m:r>
              </m:oMath>
            </m:oMathPara>
          </w:p>
        </w:tc>
      </w:tr>
      <w:tr w:rsidR="00F10C24" w:rsidRPr="00085C08" w14:paraId="7A7E3A2A" w14:textId="77777777" w:rsidTr="007B537F">
        <w:tc>
          <w:tcPr>
            <w:tcW w:w="1838" w:type="dxa"/>
          </w:tcPr>
          <w:p w14:paraId="31A63733" w14:textId="4DDD3CA6" w:rsidR="00F10C24" w:rsidRPr="00085C08" w:rsidRDefault="00F10C24" w:rsidP="00585285">
            <w:pPr>
              <w:pStyle w:val="Title"/>
            </w:pPr>
            <w:r w:rsidRPr="00085C08">
              <w:t>Adaptive Pool</w:t>
            </w:r>
          </w:p>
        </w:tc>
        <w:tc>
          <w:tcPr>
            <w:tcW w:w="1985" w:type="dxa"/>
          </w:tcPr>
          <w:p w14:paraId="50A07FE2" w14:textId="27BEE1FB" w:rsidR="00F10C24" w:rsidRPr="00085C08" w:rsidRDefault="00F10C24" w:rsidP="00585285">
            <w:pPr>
              <w:pStyle w:val="Title"/>
            </w:pPr>
            <w:r w:rsidRPr="00085C08">
              <w:t>2048@7</w:t>
            </w:r>
            <m:oMath>
              <m:r>
                <m:rPr>
                  <m:sty m:val="p"/>
                </m:rPr>
                <w:rPr>
                  <w:rFonts w:ascii="Cambria Math" w:hAnsi="Cambria Math"/>
                </w:rPr>
                <m:t>×</m:t>
              </m:r>
            </m:oMath>
            <w:r w:rsidRPr="00085C08">
              <w:t>7</w:t>
            </w:r>
          </w:p>
        </w:tc>
        <w:tc>
          <w:tcPr>
            <w:tcW w:w="5527" w:type="dxa"/>
          </w:tcPr>
          <w:p w14:paraId="3856F192" w14:textId="79E8FD45" w:rsidR="00F10C24" w:rsidRPr="00085C08" w:rsidRDefault="009F3982" w:rsidP="00585285">
            <w:pPr>
              <w:pStyle w:val="Title"/>
            </w:pPr>
            <m:oMathPara>
              <m:oMath>
                <m:r>
                  <m:rPr>
                    <m:sty m:val="p"/>
                  </m:rPr>
                  <w:rPr>
                    <w:rFonts w:ascii="Cambria Math" w:hAnsi="Cambria Math"/>
                  </w:rPr>
                  <m:t>7×7, s=7</m:t>
                </m:r>
              </m:oMath>
            </m:oMathPara>
          </w:p>
        </w:tc>
      </w:tr>
      <w:tr w:rsidR="00F10C24" w:rsidRPr="00085C08" w14:paraId="0C842511" w14:textId="77777777" w:rsidTr="007B537F">
        <w:tc>
          <w:tcPr>
            <w:tcW w:w="1838" w:type="dxa"/>
          </w:tcPr>
          <w:p w14:paraId="0824B4D4" w14:textId="3A859FBA" w:rsidR="00F10C24" w:rsidRPr="00085C08" w:rsidRDefault="00BE04CC" w:rsidP="00585285">
            <w:pPr>
              <w:pStyle w:val="Title"/>
            </w:pPr>
            <w:r w:rsidRPr="00085C08">
              <w:t>Fully Connected</w:t>
            </w:r>
          </w:p>
        </w:tc>
        <w:tc>
          <w:tcPr>
            <w:tcW w:w="1985" w:type="dxa"/>
          </w:tcPr>
          <w:p w14:paraId="0339CB30" w14:textId="682D7DA2" w:rsidR="00F10C24" w:rsidRPr="00085C08" w:rsidRDefault="00F10C24" w:rsidP="00585285">
            <w:pPr>
              <w:pStyle w:val="Title"/>
            </w:pPr>
            <w:r w:rsidRPr="00085C08">
              <w:t>2048@1</w:t>
            </w:r>
            <m:oMath>
              <m:r>
                <m:rPr>
                  <m:sty m:val="p"/>
                </m:rPr>
                <w:rPr>
                  <w:rFonts w:ascii="Cambria Math" w:hAnsi="Cambria Math"/>
                </w:rPr>
                <m:t>×</m:t>
              </m:r>
            </m:oMath>
            <w:r w:rsidRPr="00085C08">
              <w:t>1</w:t>
            </w:r>
          </w:p>
        </w:tc>
        <w:tc>
          <w:tcPr>
            <w:tcW w:w="5527" w:type="dxa"/>
          </w:tcPr>
          <w:p w14:paraId="5B349D51" w14:textId="242F5A3E" w:rsidR="00F10C24" w:rsidRPr="00085C08" w:rsidRDefault="009F3982" w:rsidP="00585285">
            <w:pPr>
              <w:pStyle w:val="Title"/>
            </w:pPr>
            <m:oMathPara>
              <m:oMath>
                <m:r>
                  <m:rPr>
                    <m:sty m:val="p"/>
                  </m:rPr>
                  <w:rPr>
                    <w:rFonts w:ascii="Cambria Math" w:hAnsi="Cambria Math"/>
                  </w:rPr>
                  <m:t>2048×14</m:t>
                </m:r>
              </m:oMath>
            </m:oMathPara>
          </w:p>
        </w:tc>
      </w:tr>
    </w:tbl>
    <w:p w14:paraId="61D58909" w14:textId="32FEA414" w:rsidR="00A23366" w:rsidRDefault="009F55EB" w:rsidP="0077522F">
      <w:pPr>
        <w:pStyle w:val="Caption"/>
      </w:pPr>
      <w:bookmarkStart w:id="34" w:name="_Ref2182625"/>
      <w:bookmarkStart w:id="35" w:name="_Toc3193033"/>
      <w:r>
        <w:t xml:space="preserve">Tabl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2</w:t>
      </w:r>
      <w:r w:rsidR="005853B3">
        <w:rPr>
          <w:noProof/>
        </w:rPr>
        <w:fldChar w:fldCharType="end"/>
      </w:r>
      <w:bookmarkEnd w:id="34"/>
      <w:r>
        <w:t xml:space="preserve">: </w:t>
      </w:r>
      <w:r w:rsidRPr="0098611F">
        <w:t>ResNet-50 architecture. 7×7,</w:t>
      </w:r>
      <w:r w:rsidR="0090141B">
        <w:t xml:space="preserve"> </w:t>
      </w:r>
      <w:r w:rsidRPr="0098611F">
        <w:t>64,</w:t>
      </w:r>
      <w:r w:rsidR="0090141B">
        <w:t xml:space="preserve"> </w:t>
      </w:r>
      <w:r w:rsidRPr="0098611F">
        <w:t>s=2,</w:t>
      </w:r>
      <w:r w:rsidR="008B4596">
        <w:t xml:space="preserve"> </w:t>
      </w:r>
      <w:r w:rsidRPr="0098611F">
        <w:t xml:space="preserve">p=3 denotes this layer has 64 filters with size 7×7, stride = 2 and padding = 3. </w:t>
      </w:r>
      <w:r w:rsidR="008A5828">
        <w:t>3@224</w:t>
      </w:r>
      <w:r w:rsidR="008A5828" w:rsidRPr="0098611F">
        <w:t>×</w:t>
      </w:r>
      <w:r w:rsidR="008A5828">
        <w:t>224 means</w:t>
      </w:r>
      <w:r w:rsidR="00897195">
        <w:t xml:space="preserve"> width and height is 224, 3 channels</w:t>
      </w:r>
      <w:r w:rsidR="008A5828">
        <w:t xml:space="preserve">. </w:t>
      </w:r>
      <w:r w:rsidRPr="0098611F">
        <w:t xml:space="preserve">The number 50 denotes </w:t>
      </w:r>
      <w:r w:rsidR="006422C2">
        <w:t xml:space="preserve">the </w:t>
      </w:r>
      <w:r w:rsidRPr="0098611F">
        <w:t xml:space="preserve">total number of </w:t>
      </w:r>
      <w:r w:rsidR="006308A1">
        <w:t xml:space="preserve">convolutional </w:t>
      </w:r>
      <w:r w:rsidRPr="0098611F">
        <w:t>filter and fully connected filter.</w:t>
      </w:r>
      <w:bookmarkEnd w:id="35"/>
    </w:p>
    <w:p w14:paraId="4AFB0BB2" w14:textId="466A8714" w:rsidR="00F6208D" w:rsidRDefault="00F6208D" w:rsidP="00F6208D">
      <w:r>
        <w:br w:type="page"/>
      </w:r>
    </w:p>
    <w:p w14:paraId="0F760976" w14:textId="16730837" w:rsidR="00301706" w:rsidRDefault="00235182" w:rsidP="000E55A0">
      <w:pPr>
        <w:rPr>
          <w:szCs w:val="20"/>
        </w:rPr>
      </w:pPr>
      <w:r>
        <w:rPr>
          <w:noProof/>
          <w:szCs w:val="20"/>
        </w:rPr>
        <w:lastRenderedPageBreak/>
        <mc:AlternateContent>
          <mc:Choice Requires="wpg">
            <w:drawing>
              <wp:anchor distT="0" distB="0" distL="114300" distR="114300" simplePos="0" relativeHeight="251712512" behindDoc="0" locked="0" layoutInCell="1" allowOverlap="1" wp14:anchorId="24E9157C" wp14:editId="2D0A89F0">
                <wp:simplePos x="0" y="0"/>
                <wp:positionH relativeFrom="column">
                  <wp:posOffset>199390</wp:posOffset>
                </wp:positionH>
                <wp:positionV relativeFrom="paragraph">
                  <wp:posOffset>3538780</wp:posOffset>
                </wp:positionV>
                <wp:extent cx="3006090" cy="322707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3006090" cy="3227070"/>
                          <a:chOff x="7818" y="-146692"/>
                          <a:chExt cx="3007530" cy="3227070"/>
                        </a:xfrm>
                      </wpg:grpSpPr>
                      <pic:pic xmlns:pic="http://schemas.openxmlformats.org/drawingml/2006/picture">
                        <pic:nvPicPr>
                          <pic:cNvPr id="6" name="Picture 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1166374" y="-146692"/>
                            <a:ext cx="1628775" cy="2439035"/>
                          </a:xfrm>
                          <a:prstGeom prst="rect">
                            <a:avLst/>
                          </a:prstGeom>
                        </pic:spPr>
                      </pic:pic>
                      <wps:wsp>
                        <wps:cNvPr id="24" name="Text Box 24"/>
                        <wps:cNvSpPr txBox="1"/>
                        <wps:spPr>
                          <a:xfrm>
                            <a:off x="7818" y="2294883"/>
                            <a:ext cx="3007530" cy="785495"/>
                          </a:xfrm>
                          <a:prstGeom prst="rect">
                            <a:avLst/>
                          </a:prstGeom>
                          <a:solidFill>
                            <a:prstClr val="white"/>
                          </a:solidFill>
                          <a:ln>
                            <a:noFill/>
                          </a:ln>
                        </wps:spPr>
                        <wps:txbx>
                          <w:txbxContent>
                            <w:p w14:paraId="47EE1E33" w14:textId="18DD8C69" w:rsidR="00224AEA" w:rsidRPr="00734E35" w:rsidRDefault="00224AEA" w:rsidP="0077522F">
                              <w:pPr>
                                <w:pStyle w:val="Caption"/>
                                <w:rPr>
                                  <w:noProof/>
                                  <w:szCs w:val="20"/>
                                </w:rPr>
                              </w:pPr>
                              <w:bookmarkStart w:id="36" w:name="_Ref2184091"/>
                              <w:bookmarkStart w:id="37" w:name="_Toc3193043"/>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4</w:t>
                              </w:r>
                              <w:r w:rsidR="005853B3">
                                <w:rPr>
                                  <w:noProof/>
                                </w:rPr>
                                <w:fldChar w:fldCharType="end"/>
                              </w:r>
                              <w:bookmarkEnd w:id="36"/>
                              <w:r>
                                <w:t xml:space="preserve">: </w:t>
                              </w:r>
                              <w:r w:rsidRPr="005B1894">
                                <w:rPr>
                                  <w:b/>
                                </w:rPr>
                                <w:t>Residual Layer</w:t>
                              </w:r>
                              <w:r w:rsidRPr="00E74AAA">
                                <w:t>: the convolution on shortcut path perform linear mapping to ensure dimension matching</w:t>
                              </w:r>
                              <w:r>
                                <w:rPr>
                                  <w:noProof/>
                                </w:rPr>
                                <w: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4E9157C" id="Group 29" o:spid="_x0000_s1026" style="position:absolute;left:0;text-align:left;margin-left:15.7pt;margin-top:278.65pt;width:236.7pt;height:254.1pt;z-index:251712512;mso-width-relative:margin;mso-height-relative:margin" coordorigin="78,-1466" coordsize="30075,322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1663;top:-1466;width:16288;height:24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">
                  <v:imagedata r:id="rId30" o:title=""/>
                </v:shape>
                <v:shapetype id="_x0000_t202" coordsize="21600,21600" o:spt="202" path="m,l,21600r21600,l21600,xe">
                  <v:stroke joinstyle="miter"/>
                  <v:path gradientshapeok="t" o:connecttype="rect"/>
                </v:shapetype>
                <v:shape id="Text Box 24" o:spid="_x0000_s1028" type="#_x0000_t202" style="position:absolute;left:78;top:22948;width:30075;height:7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47EE1E33" w14:textId="18DD8C69" w:rsidR="00224AEA" w:rsidRPr="00734E35" w:rsidRDefault="00224AEA" w:rsidP="0077522F">
                        <w:pPr>
                          <w:pStyle w:val="Caption"/>
                          <w:rPr>
                            <w:noProof/>
                            <w:szCs w:val="20"/>
                          </w:rPr>
                        </w:pPr>
                        <w:bookmarkStart w:id="38" w:name="_Ref2184091"/>
                        <w:bookmarkStart w:id="39" w:name="_Toc3193043"/>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4</w:t>
                        </w:r>
                        <w:r w:rsidR="005853B3">
                          <w:rPr>
                            <w:noProof/>
                          </w:rPr>
                          <w:fldChar w:fldCharType="end"/>
                        </w:r>
                        <w:bookmarkEnd w:id="38"/>
                        <w:r>
                          <w:t xml:space="preserve">: </w:t>
                        </w:r>
                        <w:r w:rsidRPr="005B1894">
                          <w:rPr>
                            <w:b/>
                          </w:rPr>
                          <w:t>Residual Layer</w:t>
                        </w:r>
                        <w:r w:rsidRPr="00E74AAA">
                          <w:t>: the convolution on shortcut path perform linear mapping to ensure dimension matching</w:t>
                        </w:r>
                        <w:r>
                          <w:rPr>
                            <w:noProof/>
                          </w:rPr>
                          <w:t>.</w:t>
                        </w:r>
                        <w:bookmarkEnd w:id="39"/>
                      </w:p>
                    </w:txbxContent>
                  </v:textbox>
                </v:shape>
                <w10:wrap type="square"/>
              </v:group>
            </w:pict>
          </mc:Fallback>
        </mc:AlternateContent>
      </w:r>
      <w:r>
        <w:rPr>
          <w:noProof/>
          <w:szCs w:val="20"/>
        </w:rPr>
        <mc:AlternateContent>
          <mc:Choice Requires="wpg">
            <w:drawing>
              <wp:anchor distT="0" distB="0" distL="114300" distR="114300" simplePos="0" relativeHeight="251685888" behindDoc="0" locked="0" layoutInCell="1" allowOverlap="1" wp14:anchorId="0BBC09A4" wp14:editId="085A7A3B">
                <wp:simplePos x="0" y="0"/>
                <wp:positionH relativeFrom="column">
                  <wp:posOffset>199577</wp:posOffset>
                </wp:positionH>
                <wp:positionV relativeFrom="paragraph">
                  <wp:posOffset>131669</wp:posOffset>
                </wp:positionV>
                <wp:extent cx="2998470" cy="3411220"/>
                <wp:effectExtent l="0" t="0" r="0" b="5080"/>
                <wp:wrapSquare wrapText="bothSides"/>
                <wp:docPr id="31" name="Group 31"/>
                <wp:cNvGraphicFramePr/>
                <a:graphic xmlns:a="http://schemas.openxmlformats.org/drawingml/2006/main">
                  <a:graphicData uri="http://schemas.microsoft.com/office/word/2010/wordprocessingGroup">
                    <wpg:wgp>
                      <wpg:cNvGrpSpPr/>
                      <wpg:grpSpPr>
                        <a:xfrm>
                          <a:off x="0" y="0"/>
                          <a:ext cx="2998470" cy="3411220"/>
                          <a:chOff x="0" y="0"/>
                          <a:chExt cx="2998470" cy="3411514"/>
                        </a:xfrm>
                      </wpg:grpSpPr>
                      <pic:pic xmlns:pic="http://schemas.openxmlformats.org/drawingml/2006/picture">
                        <pic:nvPicPr>
                          <pic:cNvPr id="12" name="Picture 1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158002" y="0"/>
                            <a:ext cx="1601470" cy="2411095"/>
                          </a:xfrm>
                          <a:prstGeom prst="rect">
                            <a:avLst/>
                          </a:prstGeom>
                        </pic:spPr>
                      </pic:pic>
                      <wps:wsp>
                        <wps:cNvPr id="30" name="Text Box 30"/>
                        <wps:cNvSpPr txBox="1"/>
                        <wps:spPr>
                          <a:xfrm>
                            <a:off x="0" y="2415113"/>
                            <a:ext cx="2998470" cy="996401"/>
                          </a:xfrm>
                          <a:prstGeom prst="rect">
                            <a:avLst/>
                          </a:prstGeom>
                          <a:solidFill>
                            <a:prstClr val="white"/>
                          </a:solidFill>
                          <a:ln>
                            <a:noFill/>
                          </a:ln>
                        </wps:spPr>
                        <wps:txbx>
                          <w:txbxContent>
                            <w:p w14:paraId="552CB22E" w14:textId="14393607" w:rsidR="00224AEA" w:rsidRPr="00010191" w:rsidRDefault="00224AEA" w:rsidP="0077522F">
                              <w:pPr>
                                <w:pStyle w:val="Caption"/>
                                <w:rPr>
                                  <w:noProof/>
                                  <w:szCs w:val="20"/>
                                </w:rPr>
                              </w:pPr>
                              <w:bookmarkStart w:id="40" w:name="_Ref2184089"/>
                              <w:bookmarkStart w:id="41" w:name="_Toc3193044"/>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5</w:t>
                              </w:r>
                              <w:r w:rsidR="005853B3">
                                <w:rPr>
                                  <w:noProof/>
                                </w:rPr>
                                <w:fldChar w:fldCharType="end"/>
                              </w:r>
                              <w:bookmarkEnd w:id="40"/>
                              <w:r>
                                <w:t xml:space="preserve">: </w:t>
                              </w:r>
                              <w:r w:rsidRPr="00267CF0">
                                <w:rPr>
                                  <w:b/>
                                </w:rPr>
                                <w:t>Down Layer</w:t>
                              </w:r>
                              <w:r w:rsidRPr="00A85D6D">
                                <w:t xml:space="preserve">: Instead of using pooling layer to down sample, ResNet family use convolution filter with </w:t>
                              </w:r>
                              <w:r w:rsidRPr="005B1894">
                                <w:rPr>
                                  <w:b/>
                                </w:rPr>
                                <w:t>stride = 2</w:t>
                              </w:r>
                              <w:r w:rsidRPr="00A85D6D">
                                <w:t xml:space="preserve"> to do the jobs. This layer is identical</w:t>
                              </w:r>
                              <w:r>
                                <w:t xml:space="preserve"> to</w:t>
                              </w:r>
                              <w:r w:rsidRPr="00A85D6D">
                                <w:t xml:space="preserve"> the ResLayer except</w:t>
                              </w:r>
                              <w:r>
                                <w:t xml:space="preserve"> for</w:t>
                              </w:r>
                              <w:r w:rsidRPr="00A85D6D">
                                <w:t xml:space="preserve"> the stride of the middle convolution</w:t>
                              </w:r>
                              <w:r>
                                <w:t>.</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BBC09A4" id="Group 31" o:spid="_x0000_s1029" style="position:absolute;left:0;text-align:left;margin-left:15.7pt;margin-top:10.35pt;width:236.1pt;height:268.6pt;z-index:251685888;mso-height-relative:margin" coordsize="29984,341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">
                <v:shape id="Picture 12" o:spid="_x0000_s1030" type="#_x0000_t75" style="position:absolute;left:11580;width:16014;height:2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">
                  <v:imagedata r:id="rId32" o:title=""/>
                </v:shape>
                <v:shape id="Text Box 30" o:spid="_x0000_s1031" type="#_x0000_t202" style="position:absolute;top:24151;width:29984;height:9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552CB22E" w14:textId="14393607" w:rsidR="00224AEA" w:rsidRPr="00010191" w:rsidRDefault="00224AEA" w:rsidP="0077522F">
                        <w:pPr>
                          <w:pStyle w:val="Caption"/>
                          <w:rPr>
                            <w:noProof/>
                            <w:szCs w:val="20"/>
                          </w:rPr>
                        </w:pPr>
                        <w:bookmarkStart w:id="42" w:name="_Ref2184089"/>
                        <w:bookmarkStart w:id="43" w:name="_Toc3193044"/>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5</w:t>
                        </w:r>
                        <w:r w:rsidR="005853B3">
                          <w:rPr>
                            <w:noProof/>
                          </w:rPr>
                          <w:fldChar w:fldCharType="end"/>
                        </w:r>
                        <w:bookmarkEnd w:id="42"/>
                        <w:r>
                          <w:t xml:space="preserve">: </w:t>
                        </w:r>
                        <w:r w:rsidRPr="00267CF0">
                          <w:rPr>
                            <w:b/>
                          </w:rPr>
                          <w:t>Down Layer</w:t>
                        </w:r>
                        <w:r w:rsidRPr="00A85D6D">
                          <w:t xml:space="preserve">: Instead of using pooling layer to down sample, ResNet family use convolution filter with </w:t>
                        </w:r>
                        <w:r w:rsidRPr="005B1894">
                          <w:rPr>
                            <w:b/>
                          </w:rPr>
                          <w:t>stride = 2</w:t>
                        </w:r>
                        <w:r w:rsidRPr="00A85D6D">
                          <w:t xml:space="preserve"> to do the jobs. This layer is identical</w:t>
                        </w:r>
                        <w:r>
                          <w:t xml:space="preserve"> to</w:t>
                        </w:r>
                        <w:r w:rsidRPr="00A85D6D">
                          <w:t xml:space="preserve"> the ResLayer except</w:t>
                        </w:r>
                        <w:r>
                          <w:t xml:space="preserve"> for</w:t>
                        </w:r>
                        <w:r w:rsidRPr="00A85D6D">
                          <w:t xml:space="preserve"> the stride of the middle convolution</w:t>
                        </w:r>
                        <w:r>
                          <w:t>.</w:t>
                        </w:r>
                        <w:bookmarkEnd w:id="43"/>
                      </w:p>
                    </w:txbxContent>
                  </v:textbox>
                </v:shape>
                <w10:wrap type="square"/>
              </v:group>
            </w:pict>
          </mc:Fallback>
        </mc:AlternateContent>
      </w:r>
      <w:r w:rsidR="00C94373">
        <w:rPr>
          <w:noProof/>
          <w:szCs w:val="20"/>
        </w:rPr>
        <mc:AlternateContent>
          <mc:Choice Requires="wpg">
            <w:drawing>
              <wp:anchor distT="0" distB="0" distL="114300" distR="114300" simplePos="0" relativeHeight="251689984" behindDoc="0" locked="0" layoutInCell="1" allowOverlap="1" wp14:anchorId="40CE1D00" wp14:editId="120FEC33">
                <wp:simplePos x="0" y="0"/>
                <wp:positionH relativeFrom="column">
                  <wp:posOffset>3571240</wp:posOffset>
                </wp:positionH>
                <wp:positionV relativeFrom="paragraph">
                  <wp:posOffset>0</wp:posOffset>
                </wp:positionV>
                <wp:extent cx="2586355" cy="7047230"/>
                <wp:effectExtent l="0" t="0" r="4445" b="1270"/>
                <wp:wrapSquare wrapText="bothSides"/>
                <wp:docPr id="33" name="Group 33"/>
                <wp:cNvGraphicFramePr/>
                <a:graphic xmlns:a="http://schemas.openxmlformats.org/drawingml/2006/main">
                  <a:graphicData uri="http://schemas.microsoft.com/office/word/2010/wordprocessingGroup">
                    <wpg:wgp>
                      <wpg:cNvGrpSpPr/>
                      <wpg:grpSpPr>
                        <a:xfrm>
                          <a:off x="0" y="0"/>
                          <a:ext cx="2586355" cy="7047230"/>
                          <a:chOff x="0" y="0"/>
                          <a:chExt cx="2402205" cy="6544328"/>
                        </a:xfrm>
                      </wpg:grpSpPr>
                      <pic:pic xmlns:pic="http://schemas.openxmlformats.org/drawingml/2006/picture">
                        <pic:nvPicPr>
                          <pic:cNvPr id="5" name="Picture 5"/>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565688" y="0"/>
                            <a:ext cx="1366520" cy="6090285"/>
                          </a:xfrm>
                          <a:prstGeom prst="rect">
                            <a:avLst/>
                          </a:prstGeom>
                        </pic:spPr>
                      </pic:pic>
                      <wps:wsp>
                        <wps:cNvPr id="32" name="Text Box 32"/>
                        <wps:cNvSpPr txBox="1"/>
                        <wps:spPr>
                          <a:xfrm>
                            <a:off x="0" y="6075063"/>
                            <a:ext cx="2402205" cy="469265"/>
                          </a:xfrm>
                          <a:prstGeom prst="rect">
                            <a:avLst/>
                          </a:prstGeom>
                          <a:solidFill>
                            <a:prstClr val="white"/>
                          </a:solidFill>
                          <a:ln>
                            <a:noFill/>
                          </a:ln>
                        </wps:spPr>
                        <wps:txbx>
                          <w:txbxContent>
                            <w:p w14:paraId="7A056C00" w14:textId="281374FC" w:rsidR="00224AEA" w:rsidRPr="00CF7B98" w:rsidRDefault="00224AEA" w:rsidP="0077522F">
                              <w:pPr>
                                <w:pStyle w:val="Caption"/>
                                <w:rPr>
                                  <w:noProof/>
                                  <w:szCs w:val="20"/>
                                </w:rPr>
                              </w:pPr>
                              <w:bookmarkStart w:id="44" w:name="_Ref2193380"/>
                              <w:bookmarkStart w:id="45" w:name="_Toc3193045"/>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6</w:t>
                              </w:r>
                              <w:r w:rsidR="005853B3">
                                <w:rPr>
                                  <w:noProof/>
                                </w:rPr>
                                <w:fldChar w:fldCharType="end"/>
                              </w:r>
                              <w:bookmarkEnd w:id="44"/>
                              <w:r>
                                <w:t xml:space="preserve">: </w:t>
                              </w:r>
                              <w:r w:rsidRPr="00DB7716">
                                <w:t xml:space="preserve">Visualize the </w:t>
                              </w:r>
                              <w:r w:rsidRPr="005B1894">
                                <w:rPr>
                                  <w:b/>
                                </w:rPr>
                                <w:t>ResNet-50</w:t>
                              </w:r>
                              <w:r w:rsidRPr="00DB7716">
                                <w:t xml:space="preserve"> architecture</w:t>
                              </w:r>
                              <w:r>
                                <w: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CE1D00" id="Group 33" o:spid="_x0000_s1032" style="position:absolute;left:0;text-align:left;margin-left:281.2pt;margin-top:0;width:203.65pt;height:554.9pt;z-index:251689984;mso-width-relative:margin;mso-height-relative:margin" coordsize="24022,654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">
                <v:shape id="Picture 5" o:spid="_x0000_s1033" type="#_x0000_t75" style="position:absolute;left:5656;width:13666;height:60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">
                  <v:imagedata r:id="rId34" o:title=""/>
                </v:shape>
                <v:shape id="Text Box 32" o:spid="_x0000_s1034" type="#_x0000_t202" style="position:absolute;top:60750;width:24022;height:4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oRiR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3lP4OxTPgFz/AgAA//8DAFBLAQItABQABgAIAAAAIQDb4fbL7gAAAIUBAAATAAAAAAAA&#13;&#10;AAAAAAAAAAAAAABbQ29udGVudF9UeXBlc10ueG1sUEsBAi0AFAAGAAgAAAAhAFr0LFu/AAAAFQEA&#13;&#10;AAsAAAAAAAAAAAAAAAAAHwEAAF9yZWxzLy5yZWxzUEsBAi0AFAAGAAgAAAAhALmhGJHHAAAA4AAA&#13;&#10;AA8AAAAAAAAAAAAAAAAABwIAAGRycy9kb3ducmV2LnhtbFBLBQYAAAAAAwADALcAAAD7AgAAAAA=&#13;&#10;" stroked="f">
                  <v:textbox inset="0,0,0,0">
                    <w:txbxContent>
                      <w:p w14:paraId="7A056C00" w14:textId="281374FC" w:rsidR="00224AEA" w:rsidRPr="00CF7B98" w:rsidRDefault="00224AEA" w:rsidP="0077522F">
                        <w:pPr>
                          <w:pStyle w:val="Caption"/>
                          <w:rPr>
                            <w:noProof/>
                            <w:szCs w:val="20"/>
                          </w:rPr>
                        </w:pPr>
                        <w:bookmarkStart w:id="46" w:name="_Ref2193380"/>
                        <w:bookmarkStart w:id="47" w:name="_Toc3193045"/>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6</w:t>
                        </w:r>
                        <w:r w:rsidR="005853B3">
                          <w:rPr>
                            <w:noProof/>
                          </w:rPr>
                          <w:fldChar w:fldCharType="end"/>
                        </w:r>
                        <w:bookmarkEnd w:id="46"/>
                        <w:r>
                          <w:t xml:space="preserve">: </w:t>
                        </w:r>
                        <w:r w:rsidRPr="00DB7716">
                          <w:t xml:space="preserve">Visualize the </w:t>
                        </w:r>
                        <w:r w:rsidRPr="005B1894">
                          <w:rPr>
                            <w:b/>
                          </w:rPr>
                          <w:t>ResNet-50</w:t>
                        </w:r>
                        <w:r w:rsidRPr="00DB7716">
                          <w:t xml:space="preserve"> architecture</w:t>
                        </w:r>
                        <w:r>
                          <w:t>.</w:t>
                        </w:r>
                        <w:bookmarkEnd w:id="47"/>
                      </w:p>
                    </w:txbxContent>
                  </v:textbox>
                </v:shape>
                <w10:wrap type="square"/>
              </v:group>
            </w:pict>
          </mc:Fallback>
        </mc:AlternateContent>
      </w:r>
    </w:p>
    <w:p w14:paraId="3BAF5EEB" w14:textId="051E7A6E" w:rsidR="008629F3" w:rsidRPr="00132132" w:rsidRDefault="008629F3" w:rsidP="00132132">
      <w:pPr>
        <w:pStyle w:val="Heading3"/>
      </w:pPr>
      <w:bookmarkStart w:id="48" w:name="_Toc1397407"/>
      <w:bookmarkStart w:id="49" w:name="_Toc3193012"/>
      <w:r w:rsidRPr="00132132">
        <w:lastRenderedPageBreak/>
        <w:t>DenseNet</w:t>
      </w:r>
      <w:bookmarkEnd w:id="48"/>
      <w:bookmarkEnd w:id="49"/>
    </w:p>
    <w:p w14:paraId="3FB91D0A" w14:textId="57D4C14C" w:rsidR="00B551F2" w:rsidRDefault="00876607" w:rsidP="000E55A0">
      <w:r>
        <w:t xml:space="preserve">DenseNet </w:t>
      </w:r>
      <w:r w:rsidR="000D1746">
        <w:fldChar w:fldCharType="begin"/>
      </w:r>
      <w:r w:rsidR="003F653E">
        <w:instrText xml:space="preserve"> ADDIN ZOTERO_ITEM CSL_CITATION {"citationID":"k2WPFotN","properties":{"formattedCitation":"[14]","plainCitation":"[14]","noteIndex":0},"citationItems":[{"id":15,"uris":["http://zotero.org/users/local/oPO7Jhp1/items/VHTUINDC"],"uri":["http://zotero.org/users/local/oPO7Jhp1/items/VHTUINDC"],"itemData":{"id":15,"type":"article-journal","title":"Densely Connected Convolutional Networks","container-title":"arXiv:1608.06993 [cs]","source":"arXiv.org","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URL":"http://arxiv.org/abs/1608.06993","note":"02162 \narXiv: 1608.06993","author":[{"family":"Huang","given":"Gao"},{"family":"Liu","given":"Zhuang"},{"family":"Maaten","given":"Laurens","non-dropping-particle":"van der"},{"family":"Weinberger","given":"Kilian Q."}],"issued":{"date-parts":[["2016",8,24]]},"accessed":{"date-parts":[["2018",12,1]]}}}],"schema":"https://github.com/citation-style-language/schema/raw/master/csl-citation.json"} </w:instrText>
      </w:r>
      <w:r w:rsidR="000D1746">
        <w:fldChar w:fldCharType="separate"/>
      </w:r>
      <w:r w:rsidR="003F653E">
        <w:rPr>
          <w:noProof/>
        </w:rPr>
        <w:t>[14]</w:t>
      </w:r>
      <w:r w:rsidR="000D1746">
        <w:fldChar w:fldCharType="end"/>
      </w:r>
      <w:r w:rsidR="000D1746">
        <w:t xml:space="preserve"> </w:t>
      </w:r>
      <w:r>
        <w:t>pushed the idea of residual connection by iteratively concatenate all previous feature</w:t>
      </w:r>
      <w:r w:rsidR="006422C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6668CCCD" w14:textId="77777777" w:rsidTr="00224AEA">
        <w:tc>
          <w:tcPr>
            <w:tcW w:w="562" w:type="dxa"/>
          </w:tcPr>
          <w:p w14:paraId="12A2898A" w14:textId="77777777" w:rsidR="00FD6F49" w:rsidRDefault="00FD6F49" w:rsidP="00224AEA"/>
        </w:tc>
        <w:tc>
          <w:tcPr>
            <w:tcW w:w="8222" w:type="dxa"/>
          </w:tcPr>
          <w:p w14:paraId="008334B3" w14:textId="50F2D51A" w:rsidR="00FD6F49" w:rsidRDefault="005853B3" w:rsidP="00224AEA">
            <m:oMathPara>
              <m:oMath>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e>
                </m:d>
              </m:oMath>
            </m:oMathPara>
          </w:p>
        </w:tc>
        <w:tc>
          <w:tcPr>
            <w:tcW w:w="566" w:type="dxa"/>
          </w:tcPr>
          <w:p w14:paraId="44896808" w14:textId="71458DA4" w:rsidR="00FD6F49" w:rsidRDefault="00FD6F49" w:rsidP="00224AEA">
            <w:r>
              <w:t>(3)</w:t>
            </w:r>
          </w:p>
        </w:tc>
      </w:tr>
    </w:tbl>
    <w:p w14:paraId="2F0796F5" w14:textId="160483C2" w:rsidR="00AE79FF" w:rsidRDefault="00B551F2" w:rsidP="00AE79FF">
      <w:r>
        <w:t xml:space="preserve">Where </w:t>
      </w:r>
      <m:oMath>
        <m:r>
          <w:rPr>
            <w:rFonts w:ascii="Cambria Math" w:hAnsi="Cambria Math"/>
          </w:rPr>
          <m:t>[…]</m:t>
        </m:r>
      </m:oMath>
      <w:r>
        <w:t xml:space="preserve"> represents the concatenate operation. </w:t>
      </w:r>
      <w:r w:rsidR="00876607" w:rsidRPr="00085C08">
        <w:t>This small modification has led to</w:t>
      </w:r>
      <w:r w:rsidR="00980222">
        <w:t xml:space="preserve"> several</w:t>
      </w:r>
      <w:r w:rsidR="00876607" w:rsidRPr="00085C08">
        <w:t xml:space="preserve"> </w:t>
      </w:r>
      <w:r w:rsidR="002123BB">
        <w:t>interesting results</w:t>
      </w:r>
      <w:r w:rsidR="00B92CF5">
        <w:t>.</w:t>
      </w:r>
      <w:r w:rsidR="00980222">
        <w:t xml:space="preserve"> </w:t>
      </w:r>
      <w:r w:rsidR="00B92CF5">
        <w:t>First, l</w:t>
      </w:r>
      <w:r w:rsidR="009449F8">
        <w:t>ayer p</w:t>
      </w:r>
      <w:r w:rsidR="00876607" w:rsidRPr="00085C08">
        <w:t>arameter</w:t>
      </w:r>
      <w:r w:rsidR="009449F8">
        <w:t>s</w:t>
      </w:r>
      <w:r w:rsidR="00876607" w:rsidRPr="00085C08">
        <w:t xml:space="preserve"> efficiency</w:t>
      </w:r>
      <w:r w:rsidR="00980222">
        <w:t xml:space="preserve">: </w:t>
      </w:r>
      <w:r w:rsidR="009449F8">
        <w:t>each layer is fine-tuned on all preceding features map, this impl</w:t>
      </w:r>
      <w:r w:rsidR="006422C2">
        <w:t xml:space="preserve">ies </w:t>
      </w:r>
      <w:r w:rsidR="009449F8">
        <w:t>that the parameters in each layer are learn</w:t>
      </w:r>
      <w:r w:rsidR="006422C2">
        <w:t>ed</w:t>
      </w:r>
      <w:r w:rsidR="009449F8">
        <w:t xml:space="preserve"> more efficiently.</w:t>
      </w:r>
      <w:r w:rsidR="00B92CF5">
        <w:t xml:space="preserve"> Second, r</w:t>
      </w:r>
      <w:r w:rsidR="00786549">
        <w:t xml:space="preserve">educe </w:t>
      </w:r>
      <w:r w:rsidR="006422C2">
        <w:t xml:space="preserve">the </w:t>
      </w:r>
      <w:r w:rsidR="00786549">
        <w:t xml:space="preserve">number of parameters: </w:t>
      </w:r>
      <w:r w:rsidR="00E5464A">
        <w:t>since each parameter is used more efficiently, the model ha</w:t>
      </w:r>
      <w:r w:rsidR="00F622BD">
        <w:t>s</w:t>
      </w:r>
      <w:r w:rsidR="00E5464A">
        <w:t xml:space="preserve"> significant</w:t>
      </w:r>
      <w:r w:rsidR="006422C2">
        <w:t>ly</w:t>
      </w:r>
      <w:r w:rsidR="00E5464A">
        <w:t xml:space="preserve"> </w:t>
      </w:r>
      <w:r w:rsidR="006422C2">
        <w:t>fewer</w:t>
      </w:r>
      <w:r w:rsidR="00E5464A">
        <w:t xml:space="preserve"> parameter</w:t>
      </w:r>
      <w:r w:rsidR="008D2DF3">
        <w:t>s</w:t>
      </w:r>
      <w:r w:rsidR="00E5464A">
        <w:t xml:space="preserve"> than ResNet</w:t>
      </w:r>
      <w:r w:rsidR="00B4087B">
        <w:t xml:space="preserve"> for the same performance.</w:t>
      </w:r>
      <w:r w:rsidR="00B92CF5">
        <w:t xml:space="preserve"> Third, f</w:t>
      </w:r>
      <w:r w:rsidR="00876607" w:rsidRPr="00085C08">
        <w:t>eature reuse</w:t>
      </w:r>
      <w:r w:rsidR="00B92CF5">
        <w:t>:</w:t>
      </w:r>
      <w:r w:rsidR="00876607" w:rsidRPr="00085C08">
        <w:t xml:space="preserve"> </w:t>
      </w:r>
      <w:r w:rsidR="000932F5">
        <w:t>output feature map is</w:t>
      </w:r>
      <w:r w:rsidR="009449F8">
        <w:t xml:space="preserve"> cascaded to all lower layers, this impl</w:t>
      </w:r>
      <w:r w:rsidR="006422C2">
        <w:t>ies</w:t>
      </w:r>
      <w:r w:rsidR="009449F8">
        <w:t xml:space="preserve"> that the feature map </w:t>
      </w:r>
      <w:r w:rsidR="00F622BD">
        <w:t>is</w:t>
      </w:r>
      <w:r w:rsidR="009449F8">
        <w:t xml:space="preserve"> reused again and again.</w:t>
      </w:r>
      <w:r w:rsidR="00B92CF5">
        <w:t xml:space="preserve"> Fourth, b</w:t>
      </w:r>
      <w:r w:rsidR="00876607" w:rsidRPr="00085C08">
        <w:t>etter gradient flow</w:t>
      </w:r>
      <w:r w:rsidR="00980222">
        <w:t>:</w:t>
      </w:r>
      <w:r w:rsidR="00876607" w:rsidRPr="00085C08">
        <w:t xml:space="preserve"> when backpropagation, all layers within Dense Block has direct access to </w:t>
      </w:r>
      <w:r w:rsidR="006422C2">
        <w:t xml:space="preserve">the </w:t>
      </w:r>
      <w:r w:rsidR="00876607" w:rsidRPr="00085C08">
        <w:t>gradient from the last layer, leading to</w:t>
      </w:r>
      <w:r w:rsidR="006422C2">
        <w:t xml:space="preserve"> a</w:t>
      </w:r>
      <w:r w:rsidR="00876607" w:rsidRPr="00085C08">
        <w:t xml:space="preserve"> much deeper network</w:t>
      </w:r>
      <w:r w:rsidR="002123BB">
        <w:t xml:space="preserve"> and faster training time.</w:t>
      </w:r>
      <w:r w:rsidR="008E10F9">
        <w:t xml:space="preserve"> </w:t>
      </w:r>
      <w:r w:rsidR="00AE79FF">
        <w:t>However, concatenation of feature map leads to linear growth in</w:t>
      </w:r>
      <w:r w:rsidR="006422C2">
        <w:t xml:space="preserve"> the</w:t>
      </w:r>
      <w:r w:rsidR="00AE79FF">
        <w:t xml:space="preserve"> number of feature maps. This impl</w:t>
      </w:r>
      <w:r w:rsidR="006422C2">
        <w:t>ies</w:t>
      </w:r>
      <w:r w:rsidR="00AE79FF">
        <w:t xml:space="preserve"> that DenseNet consumes more memory than ResNet.</w:t>
      </w:r>
    </w:p>
    <w:p w14:paraId="1F19CA15" w14:textId="758666AE" w:rsidR="00384A11" w:rsidRPr="00F469DD" w:rsidRDefault="00FD2D83" w:rsidP="00384A11">
      <w:r>
        <w:fldChar w:fldCharType="begin"/>
      </w:r>
      <w:r>
        <w:instrText xml:space="preserve"> REF _Ref2194923 \h </w:instrText>
      </w:r>
      <w:r>
        <w:fldChar w:fldCharType="separate"/>
      </w:r>
      <w:r w:rsidR="00166471">
        <w:t xml:space="preserve">Table </w:t>
      </w:r>
      <w:r w:rsidR="00166471">
        <w:rPr>
          <w:noProof/>
        </w:rPr>
        <w:t>3</w:t>
      </w:r>
      <w:r w:rsidR="00166471">
        <w:t>.</w:t>
      </w:r>
      <w:r w:rsidR="00166471">
        <w:rPr>
          <w:noProof/>
        </w:rPr>
        <w:t>3</w:t>
      </w:r>
      <w:r>
        <w:fldChar w:fldCharType="end"/>
      </w:r>
      <w:r>
        <w:t xml:space="preserve"> shows the architecture of DenseNet-121 used in this study. </w:t>
      </w:r>
      <w:r w:rsidR="00666E96">
        <w:t xml:space="preserve">Each DenseBlock is the composition of several </w:t>
      </w:r>
      <w:r w:rsidR="006308A1">
        <w:t xml:space="preserve">convolutional </w:t>
      </w:r>
      <w:r w:rsidR="00666E96">
        <w:t>layers</w:t>
      </w:r>
      <w:r w:rsidR="00B02A9E">
        <w:t xml:space="preserve"> to learn the representation mapping. </w:t>
      </w:r>
      <w:r w:rsidR="006422C2">
        <w:t>The t</w:t>
      </w:r>
      <w:r w:rsidR="00B02A9E">
        <w:t>ransition layer is added to reduce spatial dimension just like max pool layer in ResNet</w:t>
      </w:r>
      <w:r w:rsidR="00975CE5">
        <w:t>.</w:t>
      </w:r>
      <w:r w:rsidR="00B02A9E">
        <w:t xml:space="preserve"> </w:t>
      </w:r>
      <w:r w:rsidR="0077522F">
        <w:fldChar w:fldCharType="begin"/>
      </w:r>
      <w:r w:rsidR="0077522F">
        <w:instrText xml:space="preserve"> REF _Ref2195330 \h </w:instrText>
      </w:r>
      <w:r w:rsidR="0077522F">
        <w:fldChar w:fldCharType="separate"/>
      </w:r>
      <w:r w:rsidR="00166471">
        <w:t xml:space="preserve">Figure </w:t>
      </w:r>
      <w:r w:rsidR="00166471">
        <w:rPr>
          <w:noProof/>
        </w:rPr>
        <w:t>3</w:t>
      </w:r>
      <w:r w:rsidR="00166471">
        <w:t>.</w:t>
      </w:r>
      <w:r w:rsidR="00166471">
        <w:rPr>
          <w:noProof/>
        </w:rPr>
        <w:t>7</w:t>
      </w:r>
      <w:r w:rsidR="0077522F">
        <w:fldChar w:fldCharType="end"/>
      </w:r>
      <w:r w:rsidR="0077522F">
        <w:t xml:space="preserve">, </w:t>
      </w:r>
      <w:r w:rsidR="0077522F">
        <w:fldChar w:fldCharType="begin"/>
      </w:r>
      <w:r w:rsidR="0077522F">
        <w:instrText xml:space="preserve"> REF _Ref2195335 \h </w:instrText>
      </w:r>
      <w:r w:rsidR="0077522F">
        <w:fldChar w:fldCharType="separate"/>
      </w:r>
      <w:r w:rsidR="00166471">
        <w:t xml:space="preserve">Figure </w:t>
      </w:r>
      <w:r w:rsidR="00166471">
        <w:rPr>
          <w:noProof/>
        </w:rPr>
        <w:t>3</w:t>
      </w:r>
      <w:r w:rsidR="00166471">
        <w:t>.</w:t>
      </w:r>
      <w:r w:rsidR="00166471">
        <w:rPr>
          <w:noProof/>
        </w:rPr>
        <w:t>8</w:t>
      </w:r>
      <w:r w:rsidR="0077522F">
        <w:fldChar w:fldCharType="end"/>
      </w:r>
      <w:r w:rsidR="0077522F">
        <w:t xml:space="preserve"> show</w:t>
      </w:r>
      <w:r w:rsidR="006422C2">
        <w:t>s</w:t>
      </w:r>
      <w:r w:rsidR="0077522F">
        <w:t xml:space="preserve"> the low-level building block of DenseNet. In </w:t>
      </w:r>
      <w:r w:rsidR="0077522F">
        <w:fldChar w:fldCharType="begin"/>
      </w:r>
      <w:r w:rsidR="0077522F">
        <w:instrText xml:space="preserve"> REF _Ref2195330 \h </w:instrText>
      </w:r>
      <w:r w:rsidR="0077522F">
        <w:fldChar w:fldCharType="separate"/>
      </w:r>
      <w:r w:rsidR="00166471">
        <w:t xml:space="preserve">Figure </w:t>
      </w:r>
      <w:r w:rsidR="00166471">
        <w:rPr>
          <w:noProof/>
        </w:rPr>
        <w:t>3</w:t>
      </w:r>
      <w:r w:rsidR="00166471">
        <w:t>.</w:t>
      </w:r>
      <w:r w:rsidR="00166471">
        <w:rPr>
          <w:noProof/>
        </w:rPr>
        <w:t>7</w:t>
      </w:r>
      <w:r w:rsidR="0077522F">
        <w:fldChar w:fldCharType="end"/>
      </w:r>
      <w:r w:rsidR="0077522F">
        <w:t xml:space="preserve">, we concatenate the identity mapping with the output from </w:t>
      </w:r>
      <w:r w:rsidR="006308A1">
        <w:t xml:space="preserve">convolutional </w:t>
      </w:r>
      <w:r w:rsidR="0077522F">
        <w:t xml:space="preserve">layer instead of adding like in ResNet. In </w:t>
      </w:r>
      <w:r w:rsidR="0077522F">
        <w:fldChar w:fldCharType="begin"/>
      </w:r>
      <w:r w:rsidR="0077522F">
        <w:instrText xml:space="preserve"> REF _Ref2195335 \h </w:instrText>
      </w:r>
      <w:r w:rsidR="0077522F">
        <w:fldChar w:fldCharType="separate"/>
      </w:r>
      <w:r w:rsidR="00166471">
        <w:t xml:space="preserve">Figure </w:t>
      </w:r>
      <w:r w:rsidR="00166471">
        <w:rPr>
          <w:noProof/>
        </w:rPr>
        <w:t>3</w:t>
      </w:r>
      <w:r w:rsidR="00166471">
        <w:t>.</w:t>
      </w:r>
      <w:r w:rsidR="00166471">
        <w:rPr>
          <w:noProof/>
        </w:rPr>
        <w:t>8</w:t>
      </w:r>
      <w:r w:rsidR="0077522F">
        <w:fldChar w:fldCharType="end"/>
      </w:r>
      <w:r w:rsidR="0077522F">
        <w:t xml:space="preserve">, the first </w:t>
      </w:r>
      <m:oMath>
        <m:r>
          <w:rPr>
            <w:rFonts w:ascii="Cambria Math" w:hAnsi="Cambria Math"/>
          </w:rPr>
          <m:t>1</m:t>
        </m:r>
        <m:r>
          <m:rPr>
            <m:sty m:val="p"/>
          </m:rPr>
          <w:rPr>
            <w:rFonts w:ascii="Cambria Math" w:hAnsi="Cambria Math"/>
          </w:rPr>
          <m:t>×1</m:t>
        </m:r>
      </m:oMath>
      <w:r w:rsidR="0077522F">
        <w:t xml:space="preserve"> </w:t>
      </w:r>
      <w:r w:rsidR="006308A1">
        <w:t xml:space="preserve">convolutional filter </w:t>
      </w:r>
      <w:r w:rsidR="0077522F">
        <w:t>reduces feature depth while the pool layer reduces feature width and height.</w:t>
      </w:r>
      <w:r w:rsidR="008732AA">
        <w:t xml:space="preserve"> </w:t>
      </w:r>
      <w:r w:rsidR="008732AA">
        <w:fldChar w:fldCharType="begin"/>
      </w:r>
      <w:r w:rsidR="008732AA">
        <w:instrText xml:space="preserve"> REF _Ref2196503 \h </w:instrText>
      </w:r>
      <w:r w:rsidR="008732AA">
        <w:fldChar w:fldCharType="separate"/>
      </w:r>
      <w:r w:rsidR="00166471">
        <w:t xml:space="preserve">Figure </w:t>
      </w:r>
      <w:r w:rsidR="00166471">
        <w:rPr>
          <w:noProof/>
        </w:rPr>
        <w:t>3</w:t>
      </w:r>
      <w:r w:rsidR="00166471">
        <w:t>.</w:t>
      </w:r>
      <w:r w:rsidR="00166471">
        <w:rPr>
          <w:noProof/>
        </w:rPr>
        <w:t>9</w:t>
      </w:r>
      <w:r w:rsidR="008732AA">
        <w:fldChar w:fldCharType="end"/>
      </w:r>
      <w:r w:rsidR="008732AA">
        <w:t xml:space="preserve"> visualizes DenseBlock, this layer uses a lower level layer in </w:t>
      </w:r>
      <w:r w:rsidR="008732AA">
        <w:fldChar w:fldCharType="begin"/>
      </w:r>
      <w:r w:rsidR="008732AA">
        <w:instrText xml:space="preserve"> REF _Ref2195330 \h </w:instrText>
      </w:r>
      <w:r w:rsidR="008732AA">
        <w:fldChar w:fldCharType="separate"/>
      </w:r>
      <w:r w:rsidR="00166471">
        <w:t xml:space="preserve">Figure </w:t>
      </w:r>
      <w:r w:rsidR="00166471">
        <w:rPr>
          <w:noProof/>
        </w:rPr>
        <w:t>3</w:t>
      </w:r>
      <w:r w:rsidR="00166471">
        <w:t>.</w:t>
      </w:r>
      <w:r w:rsidR="00166471">
        <w:rPr>
          <w:noProof/>
        </w:rPr>
        <w:t>7</w:t>
      </w:r>
      <w:r w:rsidR="008732AA">
        <w:fldChar w:fldCharType="end"/>
      </w:r>
      <w:r w:rsidR="008732AA">
        <w:t xml:space="preserve">, the number of feature growth linearly with the factor of 32 after each layer. </w:t>
      </w:r>
      <w:r w:rsidR="008732AA">
        <w:fldChar w:fldCharType="begin"/>
      </w:r>
      <w:r w:rsidR="008732AA">
        <w:instrText xml:space="preserve"> REF _Ref2196704 \h </w:instrText>
      </w:r>
      <w:r w:rsidR="008732AA">
        <w:fldChar w:fldCharType="separate"/>
      </w:r>
      <w:r w:rsidR="00166471">
        <w:t xml:space="preserve">Figure </w:t>
      </w:r>
      <w:r w:rsidR="00166471">
        <w:rPr>
          <w:noProof/>
        </w:rPr>
        <w:t>3</w:t>
      </w:r>
      <w:r w:rsidR="00166471">
        <w:t>.</w:t>
      </w:r>
      <w:r w:rsidR="00166471">
        <w:rPr>
          <w:noProof/>
        </w:rPr>
        <w:t>10</w:t>
      </w:r>
      <w:r w:rsidR="008732AA">
        <w:fldChar w:fldCharType="end"/>
      </w:r>
      <w:r w:rsidR="008732AA">
        <w:t xml:space="preserve"> visualizes the whole architecture of DenseNet-121.</w:t>
      </w:r>
    </w:p>
    <w:tbl>
      <w:tblPr>
        <w:tblStyle w:val="TableGrid"/>
        <w:tblW w:w="0" w:type="auto"/>
        <w:tblLook w:val="04A0" w:firstRow="1" w:lastRow="0" w:firstColumn="1" w:lastColumn="0" w:noHBand="0" w:noVBand="1"/>
      </w:tblPr>
      <w:tblGrid>
        <w:gridCol w:w="1838"/>
        <w:gridCol w:w="1985"/>
        <w:gridCol w:w="5527"/>
      </w:tblGrid>
      <w:tr w:rsidR="00F10C24" w:rsidRPr="00085C08" w14:paraId="3F014EF1" w14:textId="77777777" w:rsidTr="00A01824">
        <w:tc>
          <w:tcPr>
            <w:tcW w:w="1838" w:type="dxa"/>
          </w:tcPr>
          <w:p w14:paraId="06D7FEFF" w14:textId="2E04B949" w:rsidR="00F10C24" w:rsidRPr="00085C08" w:rsidRDefault="00F10C24" w:rsidP="00585285">
            <w:pPr>
              <w:pStyle w:val="Title"/>
            </w:pPr>
            <w:r w:rsidRPr="00085C08">
              <w:lastRenderedPageBreak/>
              <w:t>Layer name</w:t>
            </w:r>
          </w:p>
        </w:tc>
        <w:tc>
          <w:tcPr>
            <w:tcW w:w="1985" w:type="dxa"/>
          </w:tcPr>
          <w:p w14:paraId="275E23AD" w14:textId="58667E2C" w:rsidR="00F10C24" w:rsidRPr="00085C08" w:rsidRDefault="00F10C24" w:rsidP="00585285">
            <w:pPr>
              <w:pStyle w:val="Title"/>
            </w:pPr>
            <w:r w:rsidRPr="00085C08">
              <w:t>Input Size</w:t>
            </w:r>
          </w:p>
        </w:tc>
        <w:tc>
          <w:tcPr>
            <w:tcW w:w="5527" w:type="dxa"/>
          </w:tcPr>
          <w:p w14:paraId="618B7B2D" w14:textId="5CE1D07F" w:rsidR="00F10C24" w:rsidRPr="00085C08" w:rsidRDefault="006308A1" w:rsidP="00585285">
            <w:pPr>
              <w:pStyle w:val="Title"/>
            </w:pPr>
            <w:r>
              <w:t xml:space="preserve">Convolutional </w:t>
            </w:r>
            <w:r w:rsidR="00F10C24" w:rsidRPr="00085C08">
              <w:t>Filter size</w:t>
            </w:r>
          </w:p>
        </w:tc>
      </w:tr>
      <w:tr w:rsidR="00F10C24" w:rsidRPr="00085C08" w14:paraId="01B0F7AF" w14:textId="77777777" w:rsidTr="00A01824">
        <w:tc>
          <w:tcPr>
            <w:tcW w:w="1838" w:type="dxa"/>
          </w:tcPr>
          <w:p w14:paraId="303E50C3" w14:textId="2053D6B1" w:rsidR="00F10C24" w:rsidRPr="00085C08" w:rsidRDefault="00F10C24" w:rsidP="00585285">
            <w:pPr>
              <w:pStyle w:val="Title"/>
            </w:pPr>
            <w:r w:rsidRPr="00085C08">
              <w:t>Conv</w:t>
            </w:r>
          </w:p>
        </w:tc>
        <w:tc>
          <w:tcPr>
            <w:tcW w:w="1985" w:type="dxa"/>
          </w:tcPr>
          <w:p w14:paraId="61AD212E" w14:textId="3D93DCAF" w:rsidR="00F10C24" w:rsidRPr="00085C08" w:rsidRDefault="00F10C24" w:rsidP="00585285">
            <w:pPr>
              <w:pStyle w:val="Title"/>
            </w:pPr>
            <w:r w:rsidRPr="00085C08">
              <w:t>3@224</w:t>
            </w:r>
            <m:oMath>
              <m:r>
                <m:rPr>
                  <m:sty m:val="p"/>
                </m:rPr>
                <w:rPr>
                  <w:rFonts w:ascii="Cambria Math" w:hAnsi="Cambria Math"/>
                </w:rPr>
                <m:t>×</m:t>
              </m:r>
            </m:oMath>
            <w:r w:rsidRPr="00085C08">
              <w:t>224</w:t>
            </w:r>
          </w:p>
        </w:tc>
        <w:tc>
          <w:tcPr>
            <w:tcW w:w="5527" w:type="dxa"/>
          </w:tcPr>
          <w:p w14:paraId="49DEC178" w14:textId="6D2B4597" w:rsidR="00F10C24" w:rsidRPr="00085C08" w:rsidRDefault="009F3982" w:rsidP="001B07D9">
            <w:pPr>
              <w:pStyle w:val="Title"/>
            </w:pPr>
            <m:oMathPara>
              <m:oMath>
                <m:r>
                  <m:rPr>
                    <m:sty m:val="p"/>
                  </m:rPr>
                  <w:rPr>
                    <w:rFonts w:ascii="Cambria Math" w:hAnsi="Cambria Math"/>
                  </w:rPr>
                  <m:t>7×7, 64, s=2, p=3</m:t>
                </m:r>
              </m:oMath>
            </m:oMathPara>
          </w:p>
        </w:tc>
      </w:tr>
      <w:tr w:rsidR="00F10C24" w:rsidRPr="00085C08" w14:paraId="74224085" w14:textId="77777777" w:rsidTr="00A01824">
        <w:tc>
          <w:tcPr>
            <w:tcW w:w="1838" w:type="dxa"/>
          </w:tcPr>
          <w:p w14:paraId="7D1A94F1" w14:textId="3BD3DD6A" w:rsidR="00F10C24" w:rsidRPr="00085C08" w:rsidRDefault="00F10C24" w:rsidP="00585285">
            <w:pPr>
              <w:pStyle w:val="Title"/>
            </w:pPr>
            <w:r w:rsidRPr="00085C08">
              <w:t>Max Pool</w:t>
            </w:r>
          </w:p>
        </w:tc>
        <w:tc>
          <w:tcPr>
            <w:tcW w:w="1985" w:type="dxa"/>
          </w:tcPr>
          <w:p w14:paraId="7FD0CD5F" w14:textId="61446410" w:rsidR="00F10C24" w:rsidRPr="00085C08" w:rsidRDefault="00F10C24" w:rsidP="00585285">
            <w:pPr>
              <w:pStyle w:val="Title"/>
            </w:pPr>
            <w:r w:rsidRPr="00085C08">
              <w:t>64@112</w:t>
            </w:r>
            <m:oMath>
              <m:r>
                <m:rPr>
                  <m:sty m:val="p"/>
                </m:rPr>
                <w:rPr>
                  <w:rFonts w:ascii="Cambria Math" w:hAnsi="Cambria Math"/>
                </w:rPr>
                <m:t>×</m:t>
              </m:r>
            </m:oMath>
            <w:r w:rsidRPr="00085C08">
              <w:t>112</w:t>
            </w:r>
          </w:p>
        </w:tc>
        <w:tc>
          <w:tcPr>
            <w:tcW w:w="5527" w:type="dxa"/>
          </w:tcPr>
          <w:p w14:paraId="0863B4F8" w14:textId="2C39D7B6" w:rsidR="00F10C24" w:rsidRPr="00085C08" w:rsidRDefault="009F3982" w:rsidP="001B07D9">
            <w:pPr>
              <w:pStyle w:val="Title"/>
            </w:pPr>
            <m:oMathPara>
              <m:oMath>
                <m:r>
                  <m:rPr>
                    <m:sty m:val="p"/>
                  </m:rPr>
                  <w:rPr>
                    <w:rFonts w:ascii="Cambria Math" w:hAnsi="Cambria Math"/>
                  </w:rPr>
                  <m:t>2×2, s=2</m:t>
                </m:r>
              </m:oMath>
            </m:oMathPara>
          </w:p>
        </w:tc>
      </w:tr>
      <w:tr w:rsidR="00F10C24" w:rsidRPr="00085C08" w14:paraId="0721CDBB" w14:textId="77777777" w:rsidTr="00A01824">
        <w:tc>
          <w:tcPr>
            <w:tcW w:w="1838" w:type="dxa"/>
          </w:tcPr>
          <w:p w14:paraId="61121185" w14:textId="26226212" w:rsidR="00F10C24" w:rsidRPr="00085C08" w:rsidRDefault="00F10C24" w:rsidP="00585285">
            <w:pPr>
              <w:pStyle w:val="Title"/>
            </w:pPr>
            <w:r w:rsidRPr="00085C08">
              <w:t xml:space="preserve">Dense Block </w:t>
            </w:r>
          </w:p>
        </w:tc>
        <w:tc>
          <w:tcPr>
            <w:tcW w:w="1985" w:type="dxa"/>
          </w:tcPr>
          <w:p w14:paraId="0D37080A" w14:textId="418111D3" w:rsidR="00F10C24" w:rsidRPr="00085C08" w:rsidRDefault="00F10C24" w:rsidP="00585285">
            <w:pPr>
              <w:pStyle w:val="Title"/>
            </w:pPr>
            <w:r w:rsidRPr="00085C08">
              <w:t>64@56</w:t>
            </w:r>
            <m:oMath>
              <m:r>
                <m:rPr>
                  <m:sty m:val="p"/>
                </m:rPr>
                <w:rPr>
                  <w:rFonts w:ascii="Cambria Math" w:hAnsi="Cambria Math"/>
                </w:rPr>
                <m:t>×</m:t>
              </m:r>
            </m:oMath>
            <w:r w:rsidRPr="00085C08">
              <w:t>56</w:t>
            </w:r>
          </w:p>
        </w:tc>
        <w:tc>
          <w:tcPr>
            <w:tcW w:w="5527" w:type="dxa"/>
          </w:tcPr>
          <w:p w14:paraId="133C309E" w14:textId="0E69B545" w:rsidR="00F10C24"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s=1,p=0</m:t>
                          </m:r>
                        </m:e>
                      </m:mr>
                      <m:mr>
                        <m:e>
                          <m:r>
                            <m:rPr>
                              <m:sty m:val="p"/>
                            </m:rPr>
                            <w:rPr>
                              <w:rFonts w:ascii="Cambria Math" w:hAnsi="Cambria Math"/>
                            </w:rPr>
                            <m:t>3×3,s=1, p=1</m:t>
                          </m:r>
                        </m:e>
                      </m:mr>
                    </m:m>
                  </m:e>
                </m:d>
                <m:r>
                  <m:rPr>
                    <m:sty m:val="p"/>
                  </m:rPr>
                  <w:rPr>
                    <w:rFonts w:ascii="Cambria Math" w:hAnsi="Cambria Math"/>
                  </w:rPr>
                  <m:t>×6</m:t>
                </m:r>
              </m:oMath>
            </m:oMathPara>
          </w:p>
        </w:tc>
      </w:tr>
      <w:tr w:rsidR="00CC709F" w:rsidRPr="00085C08" w14:paraId="0396A014" w14:textId="77777777" w:rsidTr="00A01824">
        <w:tc>
          <w:tcPr>
            <w:tcW w:w="1838" w:type="dxa"/>
          </w:tcPr>
          <w:p w14:paraId="36DE387B" w14:textId="101926AE" w:rsidR="00CC709F" w:rsidRPr="00085C08" w:rsidRDefault="00CC709F" w:rsidP="00585285">
            <w:pPr>
              <w:pStyle w:val="Title"/>
            </w:pPr>
            <w:r w:rsidRPr="00085C08">
              <w:t xml:space="preserve">Transition </w:t>
            </w:r>
          </w:p>
        </w:tc>
        <w:tc>
          <w:tcPr>
            <w:tcW w:w="1985" w:type="dxa"/>
          </w:tcPr>
          <w:p w14:paraId="06298D58" w14:textId="48149D35" w:rsidR="00CC709F" w:rsidRPr="00085C08" w:rsidRDefault="003461CD" w:rsidP="00585285">
            <w:pPr>
              <w:pStyle w:val="Title"/>
            </w:pPr>
            <w:r w:rsidRPr="00085C08">
              <w:t>256</w:t>
            </w:r>
            <w:r w:rsidR="00CC709F" w:rsidRPr="00085C08">
              <w:t>@56</w:t>
            </w:r>
            <m:oMath>
              <m:r>
                <m:rPr>
                  <m:sty m:val="p"/>
                </m:rPr>
                <w:rPr>
                  <w:rFonts w:ascii="Cambria Math" w:hAnsi="Cambria Math"/>
                </w:rPr>
                <m:t>×</m:t>
              </m:r>
            </m:oMath>
            <w:r w:rsidR="00CC709F" w:rsidRPr="00085C08">
              <w:t>56</w:t>
            </w:r>
          </w:p>
        </w:tc>
        <w:tc>
          <w:tcPr>
            <w:tcW w:w="5527" w:type="dxa"/>
          </w:tcPr>
          <w:p w14:paraId="03202777" w14:textId="2021C83E" w:rsidR="00CC709F"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m:t>
                          </m:r>
                        </m:e>
                      </m:mr>
                      <m:mr>
                        <m:e>
                          <m:r>
                            <m:rPr>
                              <m:sty m:val="p"/>
                            </m:rPr>
                            <w:rPr>
                              <w:rFonts w:ascii="Cambria Math" w:hAnsi="Cambria Math"/>
                            </w:rPr>
                            <m:t>2×2 pool, s=2</m:t>
                          </m:r>
                        </m:e>
                      </m:mr>
                    </m:m>
                  </m:e>
                </m:d>
              </m:oMath>
            </m:oMathPara>
          </w:p>
        </w:tc>
      </w:tr>
      <w:tr w:rsidR="00CC709F" w:rsidRPr="00085C08" w14:paraId="2EAA81F0" w14:textId="77777777" w:rsidTr="00A01824">
        <w:tc>
          <w:tcPr>
            <w:tcW w:w="1838" w:type="dxa"/>
          </w:tcPr>
          <w:p w14:paraId="3F29C189" w14:textId="79C23491" w:rsidR="00CC709F" w:rsidRPr="00085C08" w:rsidRDefault="00CC709F" w:rsidP="00585285">
            <w:pPr>
              <w:pStyle w:val="Title"/>
            </w:pPr>
            <w:r w:rsidRPr="00085C08">
              <w:t>Dense Block</w:t>
            </w:r>
          </w:p>
        </w:tc>
        <w:tc>
          <w:tcPr>
            <w:tcW w:w="1985" w:type="dxa"/>
          </w:tcPr>
          <w:p w14:paraId="3FF27F95" w14:textId="7FB37E0B" w:rsidR="00CC709F" w:rsidRPr="00085C08" w:rsidRDefault="00E92932" w:rsidP="00585285">
            <w:pPr>
              <w:pStyle w:val="Title"/>
            </w:pPr>
            <w:r w:rsidRPr="00085C08">
              <w:t>128</w:t>
            </w:r>
            <w:r w:rsidR="001A0A1C" w:rsidRPr="00085C08">
              <w:t>@</w:t>
            </w:r>
            <w:r w:rsidR="00CC709F" w:rsidRPr="00085C08">
              <w:t>28</w:t>
            </w:r>
            <m:oMath>
              <m:r>
                <m:rPr>
                  <m:sty m:val="p"/>
                </m:rPr>
                <w:rPr>
                  <w:rFonts w:ascii="Cambria Math" w:hAnsi="Cambria Math"/>
                </w:rPr>
                <m:t>×</m:t>
              </m:r>
            </m:oMath>
            <w:r w:rsidR="003A36C7" w:rsidRPr="00085C08">
              <w:t>28</w:t>
            </w:r>
          </w:p>
        </w:tc>
        <w:tc>
          <w:tcPr>
            <w:tcW w:w="5527" w:type="dxa"/>
          </w:tcPr>
          <w:p w14:paraId="551556A9" w14:textId="0E230861" w:rsidR="00CC709F"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s=1,p=0</m:t>
                          </m:r>
                        </m:e>
                      </m:mr>
                      <m:mr>
                        <m:e>
                          <m:r>
                            <m:rPr>
                              <m:sty m:val="p"/>
                            </m:rPr>
                            <w:rPr>
                              <w:rFonts w:ascii="Cambria Math" w:hAnsi="Cambria Math"/>
                            </w:rPr>
                            <m:t>3×3,s=1, p=1</m:t>
                          </m:r>
                        </m:e>
                      </m:mr>
                    </m:m>
                  </m:e>
                </m:d>
                <m:r>
                  <m:rPr>
                    <m:sty m:val="p"/>
                  </m:rPr>
                  <w:rPr>
                    <w:rFonts w:ascii="Cambria Math" w:hAnsi="Cambria Math"/>
                  </w:rPr>
                  <m:t>×12</m:t>
                </m:r>
              </m:oMath>
            </m:oMathPara>
          </w:p>
        </w:tc>
      </w:tr>
      <w:tr w:rsidR="001A0A1C" w:rsidRPr="00085C08" w14:paraId="4822E31F" w14:textId="77777777" w:rsidTr="00A01824">
        <w:tc>
          <w:tcPr>
            <w:tcW w:w="1838" w:type="dxa"/>
          </w:tcPr>
          <w:p w14:paraId="4879E790" w14:textId="36E8EA3E" w:rsidR="001A0A1C" w:rsidRPr="00085C08" w:rsidRDefault="001A0A1C" w:rsidP="00585285">
            <w:pPr>
              <w:pStyle w:val="Title"/>
            </w:pPr>
            <w:r w:rsidRPr="00085C08">
              <w:t xml:space="preserve">Transition </w:t>
            </w:r>
            <w:r w:rsidR="00747AD4" w:rsidRPr="00085C08">
              <w:t>Block</w:t>
            </w:r>
          </w:p>
        </w:tc>
        <w:tc>
          <w:tcPr>
            <w:tcW w:w="1985" w:type="dxa"/>
          </w:tcPr>
          <w:p w14:paraId="07B55C27" w14:textId="7032B18F" w:rsidR="001A0A1C" w:rsidRPr="00085C08" w:rsidRDefault="003461CD" w:rsidP="00585285">
            <w:pPr>
              <w:pStyle w:val="Title"/>
            </w:pPr>
            <w:r w:rsidRPr="00085C08">
              <w:t>512</w:t>
            </w:r>
            <w:r w:rsidR="001A0A1C" w:rsidRPr="00085C08">
              <w:t>@28</w:t>
            </w:r>
            <m:oMath>
              <m:r>
                <m:rPr>
                  <m:sty m:val="p"/>
                </m:rPr>
                <w:rPr>
                  <w:rFonts w:ascii="Cambria Math" w:hAnsi="Cambria Math"/>
                </w:rPr>
                <m:t>×</m:t>
              </m:r>
            </m:oMath>
            <w:r w:rsidR="003A36C7" w:rsidRPr="00085C08">
              <w:t>28</w:t>
            </w:r>
          </w:p>
        </w:tc>
        <w:tc>
          <w:tcPr>
            <w:tcW w:w="5527" w:type="dxa"/>
          </w:tcPr>
          <w:p w14:paraId="539CF9AA" w14:textId="028414E2" w:rsidR="001A0A1C"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m:t>
                          </m:r>
                        </m:e>
                      </m:mr>
                      <m:mr>
                        <m:e>
                          <m:r>
                            <m:rPr>
                              <m:sty m:val="p"/>
                            </m:rPr>
                            <w:rPr>
                              <w:rFonts w:ascii="Cambria Math" w:hAnsi="Cambria Math"/>
                            </w:rPr>
                            <m:t>2×2 pool, s=2</m:t>
                          </m:r>
                        </m:e>
                      </m:mr>
                    </m:m>
                  </m:e>
                </m:d>
              </m:oMath>
            </m:oMathPara>
          </w:p>
        </w:tc>
      </w:tr>
      <w:tr w:rsidR="001A0A1C" w:rsidRPr="00085C08" w14:paraId="1F6D00A7" w14:textId="77777777" w:rsidTr="00A01824">
        <w:tc>
          <w:tcPr>
            <w:tcW w:w="1838" w:type="dxa"/>
          </w:tcPr>
          <w:p w14:paraId="6B9BEEF6" w14:textId="62A3F504" w:rsidR="001A0A1C" w:rsidRPr="00085C08" w:rsidRDefault="001A0A1C" w:rsidP="00585285">
            <w:pPr>
              <w:pStyle w:val="Title"/>
            </w:pPr>
            <w:r w:rsidRPr="00085C08">
              <w:t>Dense Bock</w:t>
            </w:r>
          </w:p>
        </w:tc>
        <w:tc>
          <w:tcPr>
            <w:tcW w:w="1985" w:type="dxa"/>
          </w:tcPr>
          <w:p w14:paraId="582B42EF" w14:textId="25C53B44" w:rsidR="001A0A1C" w:rsidRPr="00085C08" w:rsidRDefault="00E92932" w:rsidP="00585285">
            <w:pPr>
              <w:pStyle w:val="Title"/>
            </w:pPr>
            <w:r w:rsidRPr="00085C08">
              <w:t>256</w:t>
            </w:r>
            <w:r w:rsidR="001A0A1C" w:rsidRPr="00085C08">
              <w:t>@14x14</w:t>
            </w:r>
          </w:p>
        </w:tc>
        <w:tc>
          <w:tcPr>
            <w:tcW w:w="5527" w:type="dxa"/>
          </w:tcPr>
          <w:p w14:paraId="0EB3B680" w14:textId="2D92A7F4" w:rsidR="001A0A1C"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s=1,p=0</m:t>
                          </m:r>
                        </m:e>
                      </m:mr>
                      <m:mr>
                        <m:e>
                          <m:r>
                            <m:rPr>
                              <m:sty m:val="p"/>
                            </m:rPr>
                            <w:rPr>
                              <w:rFonts w:ascii="Cambria Math" w:hAnsi="Cambria Math"/>
                            </w:rPr>
                            <m:t>3×3,s=1, p=1</m:t>
                          </m:r>
                        </m:e>
                      </m:mr>
                    </m:m>
                  </m:e>
                </m:d>
                <m:r>
                  <m:rPr>
                    <m:sty m:val="p"/>
                  </m:rPr>
                  <w:rPr>
                    <w:rFonts w:ascii="Cambria Math" w:hAnsi="Cambria Math"/>
                  </w:rPr>
                  <m:t>×24</m:t>
                </m:r>
              </m:oMath>
            </m:oMathPara>
          </w:p>
        </w:tc>
      </w:tr>
      <w:tr w:rsidR="001A0A1C" w:rsidRPr="00085C08" w14:paraId="3B6C6739" w14:textId="77777777" w:rsidTr="00A01824">
        <w:tc>
          <w:tcPr>
            <w:tcW w:w="1838" w:type="dxa"/>
          </w:tcPr>
          <w:p w14:paraId="4B36721F" w14:textId="3B272AB3" w:rsidR="001A0A1C" w:rsidRPr="00085C08" w:rsidRDefault="001A0A1C" w:rsidP="00585285">
            <w:pPr>
              <w:pStyle w:val="Title"/>
            </w:pPr>
            <w:r w:rsidRPr="00085C08">
              <w:t>Transition</w:t>
            </w:r>
          </w:p>
        </w:tc>
        <w:tc>
          <w:tcPr>
            <w:tcW w:w="1985" w:type="dxa"/>
          </w:tcPr>
          <w:p w14:paraId="02C4E19D" w14:textId="23FDA3A7" w:rsidR="001A0A1C" w:rsidRPr="00085C08" w:rsidRDefault="003461CD" w:rsidP="00585285">
            <w:pPr>
              <w:pStyle w:val="Title"/>
            </w:pPr>
            <w:r w:rsidRPr="00085C08">
              <w:t>1024</w:t>
            </w:r>
            <w:r w:rsidR="001A0A1C" w:rsidRPr="00085C08">
              <w:t>@14x14</w:t>
            </w:r>
          </w:p>
        </w:tc>
        <w:tc>
          <w:tcPr>
            <w:tcW w:w="5527" w:type="dxa"/>
          </w:tcPr>
          <w:p w14:paraId="560FE90C" w14:textId="1A8F3229" w:rsidR="001A0A1C"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m:t>
                          </m:r>
                        </m:e>
                      </m:mr>
                      <m:mr>
                        <m:e>
                          <m:r>
                            <m:rPr>
                              <m:sty m:val="p"/>
                            </m:rPr>
                            <w:rPr>
                              <w:rFonts w:ascii="Cambria Math" w:hAnsi="Cambria Math"/>
                            </w:rPr>
                            <m:t>2×2 pool, s=2</m:t>
                          </m:r>
                        </m:e>
                      </m:mr>
                    </m:m>
                  </m:e>
                </m:d>
              </m:oMath>
            </m:oMathPara>
          </w:p>
        </w:tc>
      </w:tr>
      <w:tr w:rsidR="001A0A1C" w:rsidRPr="00085C08" w14:paraId="2C502640" w14:textId="77777777" w:rsidTr="00A01824">
        <w:tc>
          <w:tcPr>
            <w:tcW w:w="1838" w:type="dxa"/>
          </w:tcPr>
          <w:p w14:paraId="215E0A97" w14:textId="0B778821" w:rsidR="001A0A1C" w:rsidRPr="00085C08" w:rsidRDefault="001A0A1C" w:rsidP="00585285">
            <w:pPr>
              <w:pStyle w:val="Title"/>
            </w:pPr>
            <w:r w:rsidRPr="00085C08">
              <w:t>Dense Block</w:t>
            </w:r>
          </w:p>
        </w:tc>
        <w:tc>
          <w:tcPr>
            <w:tcW w:w="1985" w:type="dxa"/>
          </w:tcPr>
          <w:p w14:paraId="2FC90C83" w14:textId="242C3F64" w:rsidR="001A0A1C" w:rsidRPr="00085C08" w:rsidRDefault="001A0A1C" w:rsidP="00585285">
            <w:pPr>
              <w:pStyle w:val="Title"/>
            </w:pPr>
            <w:r w:rsidRPr="00085C08">
              <w:t>512@7</w:t>
            </w:r>
            <m:oMath>
              <m:r>
                <m:rPr>
                  <m:sty m:val="p"/>
                </m:rPr>
                <w:rPr>
                  <w:rFonts w:ascii="Cambria Math" w:hAnsi="Cambria Math"/>
                </w:rPr>
                <m:t>×</m:t>
              </m:r>
            </m:oMath>
            <w:r w:rsidRPr="00085C08">
              <w:t>7</w:t>
            </w:r>
          </w:p>
        </w:tc>
        <w:tc>
          <w:tcPr>
            <w:tcW w:w="5527" w:type="dxa"/>
          </w:tcPr>
          <w:p w14:paraId="4EF1C645" w14:textId="7326F591" w:rsidR="001A0A1C" w:rsidRPr="00085C08" w:rsidRDefault="005853B3" w:rsidP="001B07D9">
            <w:pPr>
              <w:pStyle w:val="Title"/>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1,s=1,p=0</m:t>
                          </m:r>
                        </m:e>
                      </m:mr>
                      <m:mr>
                        <m:e>
                          <m:r>
                            <m:rPr>
                              <m:sty m:val="p"/>
                            </m:rPr>
                            <w:rPr>
                              <w:rFonts w:ascii="Cambria Math" w:hAnsi="Cambria Math"/>
                            </w:rPr>
                            <m:t>3×3,s=1, p=1</m:t>
                          </m:r>
                        </m:e>
                      </m:mr>
                    </m:m>
                  </m:e>
                </m:d>
                <m:r>
                  <m:rPr>
                    <m:sty m:val="p"/>
                  </m:rPr>
                  <w:rPr>
                    <w:rFonts w:ascii="Cambria Math" w:hAnsi="Cambria Math"/>
                  </w:rPr>
                  <m:t>×16</m:t>
                </m:r>
              </m:oMath>
            </m:oMathPara>
          </w:p>
        </w:tc>
      </w:tr>
      <w:tr w:rsidR="001A0A1C" w:rsidRPr="00085C08" w14:paraId="6E5F902B" w14:textId="77777777" w:rsidTr="00A01824">
        <w:tc>
          <w:tcPr>
            <w:tcW w:w="1838" w:type="dxa"/>
          </w:tcPr>
          <w:p w14:paraId="3BBB8084" w14:textId="1202F784" w:rsidR="001A0A1C" w:rsidRPr="00085C08" w:rsidRDefault="001A0A1C" w:rsidP="00585285">
            <w:pPr>
              <w:pStyle w:val="Title"/>
            </w:pPr>
            <w:r w:rsidRPr="00085C08">
              <w:t>Adaptive Pool</w:t>
            </w:r>
          </w:p>
        </w:tc>
        <w:tc>
          <w:tcPr>
            <w:tcW w:w="1985" w:type="dxa"/>
          </w:tcPr>
          <w:p w14:paraId="233E2757" w14:textId="51B78990" w:rsidR="001A0A1C" w:rsidRPr="00085C08" w:rsidRDefault="001A0A1C" w:rsidP="00585285">
            <w:pPr>
              <w:pStyle w:val="Title"/>
            </w:pPr>
            <w:r w:rsidRPr="00085C08">
              <w:t>1024@7</w:t>
            </w:r>
            <m:oMath>
              <m:r>
                <m:rPr>
                  <m:sty m:val="p"/>
                </m:rPr>
                <w:rPr>
                  <w:rFonts w:ascii="Cambria Math" w:hAnsi="Cambria Math"/>
                </w:rPr>
                <m:t>×</m:t>
              </m:r>
            </m:oMath>
            <w:r w:rsidRPr="00085C08">
              <w:t>7</w:t>
            </w:r>
          </w:p>
        </w:tc>
        <w:tc>
          <w:tcPr>
            <w:tcW w:w="5527" w:type="dxa"/>
          </w:tcPr>
          <w:p w14:paraId="2277F0DA" w14:textId="7458E321" w:rsidR="001A0A1C" w:rsidRPr="00085C08" w:rsidRDefault="009F3982" w:rsidP="001B07D9">
            <w:pPr>
              <w:pStyle w:val="Title"/>
            </w:pPr>
            <m:oMathPara>
              <m:oMath>
                <m:r>
                  <m:rPr>
                    <m:sty m:val="p"/>
                  </m:rPr>
                  <w:rPr>
                    <w:rFonts w:ascii="Cambria Math" w:hAnsi="Cambria Math"/>
                  </w:rPr>
                  <m:t>7×7, s=7</m:t>
                </m:r>
              </m:oMath>
            </m:oMathPara>
          </w:p>
        </w:tc>
      </w:tr>
      <w:tr w:rsidR="00E92932" w:rsidRPr="00085C08" w14:paraId="35217E5D" w14:textId="77777777" w:rsidTr="00A01824">
        <w:tc>
          <w:tcPr>
            <w:tcW w:w="1838" w:type="dxa"/>
          </w:tcPr>
          <w:p w14:paraId="490E4FA7" w14:textId="717BDC8F" w:rsidR="00E92932" w:rsidRPr="00085C08" w:rsidRDefault="00E92932" w:rsidP="00585285">
            <w:pPr>
              <w:pStyle w:val="Title"/>
            </w:pPr>
            <w:r w:rsidRPr="00085C08">
              <w:t>FC</w:t>
            </w:r>
          </w:p>
        </w:tc>
        <w:tc>
          <w:tcPr>
            <w:tcW w:w="1985" w:type="dxa"/>
          </w:tcPr>
          <w:p w14:paraId="45128DBD" w14:textId="6E9BE8ED" w:rsidR="00E92932" w:rsidRPr="00085C08" w:rsidRDefault="00E92932" w:rsidP="00585285">
            <w:pPr>
              <w:pStyle w:val="Title"/>
            </w:pPr>
            <w:r w:rsidRPr="00085C08">
              <w:t>1024@1</w:t>
            </w:r>
            <m:oMath>
              <m:r>
                <m:rPr>
                  <m:sty m:val="p"/>
                </m:rPr>
                <w:rPr>
                  <w:rFonts w:ascii="Cambria Math" w:hAnsi="Cambria Math"/>
                </w:rPr>
                <m:t>×</m:t>
              </m:r>
            </m:oMath>
            <w:r w:rsidRPr="00085C08">
              <w:t>1</w:t>
            </w:r>
          </w:p>
        </w:tc>
        <w:tc>
          <w:tcPr>
            <w:tcW w:w="5527" w:type="dxa"/>
          </w:tcPr>
          <w:p w14:paraId="73D45DDB" w14:textId="5EF48D79" w:rsidR="00E92932" w:rsidRPr="00085C08" w:rsidRDefault="009F3982" w:rsidP="001B07D9">
            <w:pPr>
              <w:pStyle w:val="Title"/>
            </w:pPr>
            <m:oMathPara>
              <m:oMath>
                <m:r>
                  <m:rPr>
                    <m:sty m:val="p"/>
                  </m:rPr>
                  <w:rPr>
                    <w:rFonts w:ascii="Cambria Math" w:hAnsi="Cambria Math"/>
                  </w:rPr>
                  <m:t>1024×14</m:t>
                </m:r>
              </m:oMath>
            </m:oMathPara>
          </w:p>
        </w:tc>
      </w:tr>
    </w:tbl>
    <w:p w14:paraId="65BAFC9E" w14:textId="4532F25E" w:rsidR="00A23366" w:rsidRDefault="00132132" w:rsidP="0077522F">
      <w:pPr>
        <w:pStyle w:val="Caption"/>
      </w:pPr>
      <w:bookmarkStart w:id="50" w:name="_Ref2194923"/>
      <w:bookmarkStart w:id="51" w:name="_Toc3193034"/>
      <w:r>
        <w:t xml:space="preserve">Tabl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3</w:t>
      </w:r>
      <w:r w:rsidR="005853B3">
        <w:rPr>
          <w:noProof/>
        </w:rPr>
        <w:fldChar w:fldCharType="end"/>
      </w:r>
      <w:bookmarkEnd w:id="50"/>
      <w:r>
        <w:t xml:space="preserve">: </w:t>
      </w:r>
      <w:r w:rsidRPr="004E121F">
        <w:t>Densenet-121 Architecture. 7×7,</w:t>
      </w:r>
      <w:r w:rsidR="00F720E2">
        <w:t xml:space="preserve"> </w:t>
      </w:r>
      <w:r w:rsidRPr="004E121F">
        <w:t>64,</w:t>
      </w:r>
      <w:r w:rsidR="00F720E2">
        <w:t xml:space="preserve"> </w:t>
      </w:r>
      <w:r w:rsidRPr="004E121F">
        <w:t xml:space="preserve">s=2,p=3 denotes this layer has 64 filters with size 7×7, stride = 2 and padding = 3. The number </w:t>
      </w:r>
      <w:r w:rsidR="00C77105">
        <w:t>121</w:t>
      </w:r>
      <w:r w:rsidRPr="004E121F">
        <w:t xml:space="preserve"> denotes total number of </w:t>
      </w:r>
      <w:r w:rsidR="006308A1">
        <w:t xml:space="preserve">convolutional </w:t>
      </w:r>
      <w:r w:rsidRPr="004E121F">
        <w:t>filter and fully connected filter.</w:t>
      </w:r>
      <w:bookmarkEnd w:id="51"/>
    </w:p>
    <w:p w14:paraId="57FD215C" w14:textId="513C3C9E" w:rsidR="00AB3A22" w:rsidRDefault="007D122E" w:rsidP="000E55A0">
      <w:pPr>
        <w:rPr>
          <w:szCs w:val="20"/>
        </w:rPr>
      </w:pPr>
      <w:r w:rsidRPr="00085C08">
        <w:rPr>
          <w:szCs w:val="20"/>
        </w:rPr>
        <w:br w:type="page"/>
      </w:r>
    </w:p>
    <w:p w14:paraId="0EA2644D" w14:textId="59EFCDE1" w:rsidR="00AB3A22" w:rsidRPr="00085C08" w:rsidRDefault="00B2145E" w:rsidP="000E55A0">
      <w:pPr>
        <w:rPr>
          <w:szCs w:val="20"/>
        </w:rPr>
      </w:pPr>
      <w:r>
        <w:rPr>
          <w:noProof/>
          <w:szCs w:val="20"/>
        </w:rPr>
        <w:lastRenderedPageBreak/>
        <mc:AlternateContent>
          <mc:Choice Requires="wpg">
            <w:drawing>
              <wp:anchor distT="0" distB="0" distL="114300" distR="114300" simplePos="0" relativeHeight="251692032" behindDoc="0" locked="0" layoutInCell="1" allowOverlap="1" wp14:anchorId="1BF2CB62" wp14:editId="07E50DF0">
                <wp:simplePos x="0" y="0"/>
                <wp:positionH relativeFrom="column">
                  <wp:posOffset>39370</wp:posOffset>
                </wp:positionH>
                <wp:positionV relativeFrom="paragraph">
                  <wp:posOffset>142875</wp:posOffset>
                </wp:positionV>
                <wp:extent cx="1764665" cy="3568065"/>
                <wp:effectExtent l="0" t="0" r="635" b="635"/>
                <wp:wrapSquare wrapText="bothSides"/>
                <wp:docPr id="42" name="Group 42"/>
                <wp:cNvGraphicFramePr/>
                <a:graphic xmlns:a="http://schemas.openxmlformats.org/drawingml/2006/main">
                  <a:graphicData uri="http://schemas.microsoft.com/office/word/2010/wordprocessingGroup">
                    <wpg:wgp>
                      <wpg:cNvGrpSpPr/>
                      <wpg:grpSpPr>
                        <a:xfrm>
                          <a:off x="0" y="0"/>
                          <a:ext cx="1764665" cy="3568065"/>
                          <a:chOff x="0" y="-62523"/>
                          <a:chExt cx="1764665" cy="3233473"/>
                        </a:xfrm>
                      </wpg:grpSpPr>
                      <wps:wsp>
                        <wps:cNvPr id="40" name="Text Box 40"/>
                        <wps:cNvSpPr txBox="1"/>
                        <wps:spPr>
                          <a:xfrm>
                            <a:off x="0" y="2477380"/>
                            <a:ext cx="1764665" cy="693570"/>
                          </a:xfrm>
                          <a:prstGeom prst="rect">
                            <a:avLst/>
                          </a:prstGeom>
                          <a:solidFill>
                            <a:prstClr val="white"/>
                          </a:solidFill>
                          <a:ln>
                            <a:noFill/>
                          </a:ln>
                        </wps:spPr>
                        <wps:txbx>
                          <w:txbxContent>
                            <w:p w14:paraId="3C82E338" w14:textId="095648C8" w:rsidR="00224AEA" w:rsidRPr="00870DC4" w:rsidRDefault="00224AEA" w:rsidP="0077522F">
                              <w:pPr>
                                <w:pStyle w:val="Caption"/>
                                <w:rPr>
                                  <w:noProof/>
                                  <w:szCs w:val="20"/>
                                </w:rPr>
                              </w:pPr>
                              <w:bookmarkStart w:id="52" w:name="_Ref2195330"/>
                              <w:bookmarkStart w:id="53" w:name="_Toc3193046"/>
                              <w:r>
                                <w:t xml:space="preserve">Figure </w:t>
                              </w:r>
                              <w:r w:rsidR="005853B3">
                                <w:fldChar w:fldCharType="begin"/>
                              </w:r>
                              <w:r w:rsidR="005853B3">
                                <w:instrText xml:space="preserve"> ST</w:instrText>
                              </w:r>
                              <w:r w:rsidR="005853B3">
                                <w:instrText xml:space="preserve">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7</w:t>
                              </w:r>
                              <w:r w:rsidR="005853B3">
                                <w:rPr>
                                  <w:noProof/>
                                </w:rPr>
                                <w:fldChar w:fldCharType="end"/>
                              </w:r>
                              <w:bookmarkEnd w:id="52"/>
                              <w:r>
                                <w:t xml:space="preserve">: </w:t>
                              </w:r>
                              <w:r w:rsidRPr="00267CF0">
                                <w:rPr>
                                  <w:b/>
                                </w:rPr>
                                <w:t>Dense Layer</w:t>
                              </w:r>
                              <w:r w:rsidRPr="002F14EE">
                                <w:t xml:space="preserve"> concatenate</w:t>
                              </w:r>
                              <w:r>
                                <w:t>s</w:t>
                              </w:r>
                              <w:r w:rsidRPr="002F14EE">
                                <w:t xml:space="preserve"> the result with the inpu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2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89169" y="-62523"/>
                            <a:ext cx="1417955" cy="2665095"/>
                          </a:xfrm>
                          <a:prstGeom prst="rect">
                            <a:avLst/>
                          </a:prstGeom>
                        </pic:spPr>
                      </pic:pic>
                    </wpg:wgp>
                  </a:graphicData>
                </a:graphic>
                <wp14:sizeRelV relativeFrom="margin">
                  <wp14:pctHeight>0</wp14:pctHeight>
                </wp14:sizeRelV>
              </wp:anchor>
            </w:drawing>
          </mc:Choice>
          <mc:Fallback>
            <w:pict>
              <v:group w14:anchorId="1BF2CB62" id="Group 42" o:spid="_x0000_s1035" style="position:absolute;left:0;text-align:left;margin-left:3.1pt;margin-top:11.25pt;width:138.95pt;height:280.95pt;z-index:251692032;mso-height-relative:margin" coordorigin=",-625" coordsize="17646,323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">
                <v:shape id="Text Box 40" o:spid="_x0000_s1036" type="#_x0000_t202" style="position:absolute;top:24773;width:17646;height:6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AAyAAAAOAAAAAPAAAAZHJzL2Rvd25yZXYueG1sRI9Ba8JA&#13;&#10;EIXvhf6HZQq9FN1Ui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B+OVAAyAAAAOAA&#13;&#10;AAAPAAAAAAAAAAAAAAAAAAcCAABkcnMvZG93bnJldi54bWxQSwUGAAAAAAMAAwC3AAAA/AIAAAAA&#13;&#10;" stroked="f">
                  <v:textbox inset="0,0,0,0">
                    <w:txbxContent>
                      <w:p w14:paraId="3C82E338" w14:textId="095648C8" w:rsidR="00224AEA" w:rsidRPr="00870DC4" w:rsidRDefault="00224AEA" w:rsidP="0077522F">
                        <w:pPr>
                          <w:pStyle w:val="Caption"/>
                          <w:rPr>
                            <w:noProof/>
                            <w:szCs w:val="20"/>
                          </w:rPr>
                        </w:pPr>
                        <w:bookmarkStart w:id="54" w:name="_Ref2195330"/>
                        <w:bookmarkStart w:id="55" w:name="_Toc3193046"/>
                        <w:r>
                          <w:t xml:space="preserve">Figure </w:t>
                        </w:r>
                        <w:r w:rsidR="005853B3">
                          <w:fldChar w:fldCharType="begin"/>
                        </w:r>
                        <w:r w:rsidR="005853B3">
                          <w:instrText xml:space="preserve"> ST</w:instrText>
                        </w:r>
                        <w:r w:rsidR="005853B3">
                          <w:instrText xml:space="preserve">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7</w:t>
                        </w:r>
                        <w:r w:rsidR="005853B3">
                          <w:rPr>
                            <w:noProof/>
                          </w:rPr>
                          <w:fldChar w:fldCharType="end"/>
                        </w:r>
                        <w:bookmarkEnd w:id="54"/>
                        <w:r>
                          <w:t xml:space="preserve">: </w:t>
                        </w:r>
                        <w:r w:rsidRPr="00267CF0">
                          <w:rPr>
                            <w:b/>
                          </w:rPr>
                          <w:t>Dense Layer</w:t>
                        </w:r>
                        <w:r w:rsidRPr="002F14EE">
                          <w:t xml:space="preserve"> concatenate</w:t>
                        </w:r>
                        <w:r>
                          <w:t>s</w:t>
                        </w:r>
                        <w:r w:rsidRPr="002F14EE">
                          <w:t xml:space="preserve"> the result with the input.</w:t>
                        </w:r>
                        <w:bookmarkEnd w:id="55"/>
                      </w:p>
                    </w:txbxContent>
                  </v:textbox>
                </v:shape>
                <v:shape id="Picture 21" o:spid="_x0000_s1037" type="#_x0000_t75" style="position:absolute;left:2891;top:-625;width:14180;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">
                  <v:imagedata r:id="rId36" o:title=""/>
                </v:shape>
                <w10:wrap type="square"/>
              </v:group>
            </w:pict>
          </mc:Fallback>
        </mc:AlternateContent>
      </w:r>
      <w:r>
        <w:rPr>
          <w:noProof/>
          <w:szCs w:val="20"/>
        </w:rPr>
        <mc:AlternateContent>
          <mc:Choice Requires="wpg">
            <w:drawing>
              <wp:anchor distT="0" distB="0" distL="114300" distR="114300" simplePos="0" relativeHeight="251708416" behindDoc="0" locked="0" layoutInCell="1" allowOverlap="1" wp14:anchorId="58FEF020" wp14:editId="79546682">
                <wp:simplePos x="0" y="0"/>
                <wp:positionH relativeFrom="column">
                  <wp:posOffset>140197</wp:posOffset>
                </wp:positionH>
                <wp:positionV relativeFrom="paragraph">
                  <wp:posOffset>3716379</wp:posOffset>
                </wp:positionV>
                <wp:extent cx="1781810" cy="2870200"/>
                <wp:effectExtent l="0" t="0" r="0" b="0"/>
                <wp:wrapSquare wrapText="bothSides"/>
                <wp:docPr id="44" name="Group 44"/>
                <wp:cNvGraphicFramePr/>
                <a:graphic xmlns:a="http://schemas.openxmlformats.org/drawingml/2006/main">
                  <a:graphicData uri="http://schemas.microsoft.com/office/word/2010/wordprocessingGroup">
                    <wpg:wgp>
                      <wpg:cNvGrpSpPr/>
                      <wpg:grpSpPr>
                        <a:xfrm>
                          <a:off x="0" y="0"/>
                          <a:ext cx="1781810" cy="2870200"/>
                          <a:chOff x="0" y="71698"/>
                          <a:chExt cx="1781810" cy="2870200"/>
                        </a:xfrm>
                      </wpg:grpSpPr>
                      <pic:pic xmlns:pic="http://schemas.openxmlformats.org/drawingml/2006/picture">
                        <pic:nvPicPr>
                          <pic:cNvPr id="23" name="Picture 23"/>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14216" y="71698"/>
                            <a:ext cx="1120140" cy="1854314"/>
                          </a:xfrm>
                          <a:prstGeom prst="rect">
                            <a:avLst/>
                          </a:prstGeom>
                        </pic:spPr>
                      </pic:pic>
                      <wps:wsp>
                        <wps:cNvPr id="43" name="Text Box 43"/>
                        <wps:cNvSpPr txBox="1"/>
                        <wps:spPr>
                          <a:xfrm>
                            <a:off x="0" y="1945583"/>
                            <a:ext cx="1781810" cy="996315"/>
                          </a:xfrm>
                          <a:prstGeom prst="rect">
                            <a:avLst/>
                          </a:prstGeom>
                          <a:solidFill>
                            <a:prstClr val="white"/>
                          </a:solidFill>
                          <a:ln>
                            <a:noFill/>
                          </a:ln>
                        </wps:spPr>
                        <wps:txbx>
                          <w:txbxContent>
                            <w:p w14:paraId="685CBED7" w14:textId="52974F8F" w:rsidR="00224AEA" w:rsidRPr="00091D3D" w:rsidRDefault="00224AEA" w:rsidP="0077522F">
                              <w:pPr>
                                <w:pStyle w:val="Caption"/>
                                <w:rPr>
                                  <w:noProof/>
                                </w:rPr>
                              </w:pPr>
                              <w:bookmarkStart w:id="56" w:name="_Ref2195335"/>
                              <w:bookmarkStart w:id="57" w:name="_Toc3193047"/>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8</w:t>
                              </w:r>
                              <w:r w:rsidR="005853B3">
                                <w:rPr>
                                  <w:noProof/>
                                </w:rPr>
                                <w:fldChar w:fldCharType="end"/>
                              </w:r>
                              <w:bookmarkEnd w:id="56"/>
                              <w:r>
                                <w:t xml:space="preserve">: </w:t>
                              </w:r>
                              <w:r w:rsidRPr="00267CF0">
                                <w:rPr>
                                  <w:b/>
                                </w:rPr>
                                <w:t>Transition Block</w:t>
                              </w:r>
                              <w:r w:rsidRPr="006C05C7">
                                <w:t>: 1×1 convolution follow by 2×2 pooling layer to decrease the spatial dimension of the feature map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FEF020" id="Group 44" o:spid="_x0000_s1038" style="position:absolute;left:0;text-align:left;margin-left:11.05pt;margin-top:292.65pt;width:140.3pt;height:226pt;z-index:251708416" coordorigin=",716" coordsize="17818,287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">
                <v:shape id="Picture 23" o:spid="_x0000_s1039" type="#_x0000_t75" style="position:absolute;left:4142;top:716;width:11201;height:18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">
                  <v:imagedata r:id="rId38" o:title=""/>
                </v:shape>
                <v:shape id="Text Box 43" o:spid="_x0000_s1040" type="#_x0000_t202" style="position:absolute;top:19455;width:17818;height:9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685CBED7" w14:textId="52974F8F" w:rsidR="00224AEA" w:rsidRPr="00091D3D" w:rsidRDefault="00224AEA" w:rsidP="0077522F">
                        <w:pPr>
                          <w:pStyle w:val="Caption"/>
                          <w:rPr>
                            <w:noProof/>
                          </w:rPr>
                        </w:pPr>
                        <w:bookmarkStart w:id="58" w:name="_Ref2195335"/>
                        <w:bookmarkStart w:id="59" w:name="_Toc3193047"/>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8</w:t>
                        </w:r>
                        <w:r w:rsidR="005853B3">
                          <w:rPr>
                            <w:noProof/>
                          </w:rPr>
                          <w:fldChar w:fldCharType="end"/>
                        </w:r>
                        <w:bookmarkEnd w:id="58"/>
                        <w:r>
                          <w:t xml:space="preserve">: </w:t>
                        </w:r>
                        <w:r w:rsidRPr="00267CF0">
                          <w:rPr>
                            <w:b/>
                          </w:rPr>
                          <w:t>Transition Block</w:t>
                        </w:r>
                        <w:r w:rsidRPr="006C05C7">
                          <w:t>: 1×1 convolution follow by 2×2 pooling layer to decrease the spatial dimension of the feature maps.</w:t>
                        </w:r>
                        <w:bookmarkEnd w:id="59"/>
                      </w:p>
                    </w:txbxContent>
                  </v:textbox>
                </v:shape>
                <w10:wrap type="square"/>
              </v:group>
            </w:pict>
          </mc:Fallback>
        </mc:AlternateContent>
      </w:r>
      <w:r>
        <w:rPr>
          <w:noProof/>
          <w:szCs w:val="20"/>
        </w:rPr>
        <mc:AlternateContent>
          <mc:Choice Requires="wpg">
            <w:drawing>
              <wp:anchor distT="0" distB="0" distL="114300" distR="114300" simplePos="0" relativeHeight="251710464" behindDoc="0" locked="0" layoutInCell="1" allowOverlap="1" wp14:anchorId="15A2A191" wp14:editId="35ED7D84">
                <wp:simplePos x="0" y="0"/>
                <wp:positionH relativeFrom="column">
                  <wp:posOffset>2204057</wp:posOffset>
                </wp:positionH>
                <wp:positionV relativeFrom="paragraph">
                  <wp:posOffset>802005</wp:posOffset>
                </wp:positionV>
                <wp:extent cx="2226945" cy="4302125"/>
                <wp:effectExtent l="0" t="0" r="0" b="3175"/>
                <wp:wrapSquare wrapText="bothSides"/>
                <wp:docPr id="46" name="Group 46"/>
                <wp:cNvGraphicFramePr/>
                <a:graphic xmlns:a="http://schemas.openxmlformats.org/drawingml/2006/main">
                  <a:graphicData uri="http://schemas.microsoft.com/office/word/2010/wordprocessingGroup">
                    <wpg:wgp>
                      <wpg:cNvGrpSpPr/>
                      <wpg:grpSpPr>
                        <a:xfrm>
                          <a:off x="0" y="0"/>
                          <a:ext cx="2226945" cy="4302125"/>
                          <a:chOff x="0" y="0"/>
                          <a:chExt cx="2226945" cy="4302125"/>
                        </a:xfrm>
                      </wpg:grpSpPr>
                      <pic:pic xmlns:pic="http://schemas.openxmlformats.org/drawingml/2006/picture">
                        <pic:nvPicPr>
                          <pic:cNvPr id="20" name="Picture 20"/>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164123" y="0"/>
                            <a:ext cx="1846580" cy="2719705"/>
                          </a:xfrm>
                          <a:prstGeom prst="rect">
                            <a:avLst/>
                          </a:prstGeom>
                        </pic:spPr>
                      </pic:pic>
                      <wps:wsp>
                        <wps:cNvPr id="45" name="Text Box 45"/>
                        <wps:cNvSpPr txBox="1"/>
                        <wps:spPr>
                          <a:xfrm>
                            <a:off x="0" y="2672715"/>
                            <a:ext cx="2226945" cy="1629410"/>
                          </a:xfrm>
                          <a:prstGeom prst="rect">
                            <a:avLst/>
                          </a:prstGeom>
                          <a:solidFill>
                            <a:prstClr val="white"/>
                          </a:solidFill>
                          <a:ln>
                            <a:noFill/>
                          </a:ln>
                        </wps:spPr>
                        <wps:txbx>
                          <w:txbxContent>
                            <w:p w14:paraId="7393A93D" w14:textId="315E4399" w:rsidR="00224AEA" w:rsidRPr="00ED2578" w:rsidRDefault="00224AEA" w:rsidP="0077522F">
                              <w:pPr>
                                <w:pStyle w:val="Caption"/>
                                <w:rPr>
                                  <w:noProof/>
                                  <w:szCs w:val="20"/>
                                </w:rPr>
                              </w:pPr>
                              <w:bookmarkStart w:id="60" w:name="_Ref2196503"/>
                              <w:bookmarkStart w:id="61" w:name="_Toc3193048"/>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9</w:t>
                              </w:r>
                              <w:r w:rsidR="005853B3">
                                <w:rPr>
                                  <w:noProof/>
                                </w:rPr>
                                <w:fldChar w:fldCharType="end"/>
                              </w:r>
                              <w:bookmarkEnd w:id="60"/>
                              <w:r>
                                <w:t xml:space="preserve">: </w:t>
                              </w:r>
                              <w:r w:rsidRPr="00267CF0">
                                <w:rPr>
                                  <w:b/>
                                </w:rPr>
                                <w:t>Dense Block</w:t>
                              </w:r>
                              <w:r w:rsidRPr="006D602B">
                                <w:t>: Each Dense Layer learns the mapping for the input and concatenate</w:t>
                              </w:r>
                              <w:r>
                                <w:t>s</w:t>
                              </w:r>
                              <w:r w:rsidRPr="006D602B">
                                <w:t xml:space="preserve"> with the input. So that every proceeding layer has direct access to all the output of all preceding layer. Dense Block with n Dense Layers will transform the input from c </w:t>
                              </w:r>
                              <w:r w:rsidRPr="00085C08">
                                <w:t xml:space="preserve">channels to </w:t>
                              </w:r>
                              <w:r w:rsidRPr="001A503A">
                                <w:rPr>
                                  <w:b/>
                                </w:rPr>
                                <w:t>c+32n</w:t>
                              </w:r>
                              <w:r w:rsidRPr="00085C08">
                                <w:t xml:space="preserve"> channels</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2A191" id="Group 46" o:spid="_x0000_s1041" style="position:absolute;left:0;text-align:left;margin-left:173.55pt;margin-top:63.15pt;width:175.35pt;height:338.75pt;z-index:251710464" coordsize="22269,430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">
                <v:shape id="Picture 20" o:spid="_x0000_s1042" type="#_x0000_t75" style="position:absolute;left:1641;width:18466;height:27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">
                  <v:imagedata r:id="rId40" o:title=""/>
                </v:shape>
                <v:shape id="Text Box 45" o:spid="_x0000_s1043" type="#_x0000_t202" style="position:absolute;top:26727;width:22269;height:162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7393A93D" w14:textId="315E4399" w:rsidR="00224AEA" w:rsidRPr="00ED2578" w:rsidRDefault="00224AEA" w:rsidP="0077522F">
                        <w:pPr>
                          <w:pStyle w:val="Caption"/>
                          <w:rPr>
                            <w:noProof/>
                            <w:szCs w:val="20"/>
                          </w:rPr>
                        </w:pPr>
                        <w:bookmarkStart w:id="62" w:name="_Ref2196503"/>
                        <w:bookmarkStart w:id="63" w:name="_Toc3193048"/>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9</w:t>
                        </w:r>
                        <w:r w:rsidR="005853B3">
                          <w:rPr>
                            <w:noProof/>
                          </w:rPr>
                          <w:fldChar w:fldCharType="end"/>
                        </w:r>
                        <w:bookmarkEnd w:id="62"/>
                        <w:r>
                          <w:t xml:space="preserve">: </w:t>
                        </w:r>
                        <w:r w:rsidRPr="00267CF0">
                          <w:rPr>
                            <w:b/>
                          </w:rPr>
                          <w:t>Dense Block</w:t>
                        </w:r>
                        <w:r w:rsidRPr="006D602B">
                          <w:t>: Each Dense Layer learns the mapping for the input and concatenate</w:t>
                        </w:r>
                        <w:r>
                          <w:t>s</w:t>
                        </w:r>
                        <w:r w:rsidRPr="006D602B">
                          <w:t xml:space="preserve"> with the input. So that every proceeding layer has direct access to all the output of all preceding layer. Dense Block with n Dense Layers will transform the input from c </w:t>
                        </w:r>
                        <w:r w:rsidRPr="00085C08">
                          <w:t xml:space="preserve">channels to </w:t>
                        </w:r>
                        <w:r w:rsidRPr="001A503A">
                          <w:rPr>
                            <w:b/>
                          </w:rPr>
                          <w:t>c+32n</w:t>
                        </w:r>
                        <w:r w:rsidRPr="00085C08">
                          <w:t xml:space="preserve"> channels</w:t>
                        </w:r>
                        <w:r>
                          <w:t>.</w:t>
                        </w:r>
                        <w:bookmarkEnd w:id="63"/>
                      </w:p>
                    </w:txbxContent>
                  </v:textbox>
                </v:shape>
                <w10:wrap type="square"/>
              </v:group>
            </w:pict>
          </mc:Fallback>
        </mc:AlternateContent>
      </w:r>
      <w:r>
        <w:rPr>
          <w:noProof/>
        </w:rPr>
        <mc:AlternateContent>
          <mc:Choice Requires="wpg">
            <w:drawing>
              <wp:anchor distT="0" distB="0" distL="114300" distR="114300" simplePos="0" relativeHeight="251698176" behindDoc="0" locked="0" layoutInCell="1" allowOverlap="1" wp14:anchorId="01CB9DEE" wp14:editId="72F50731">
                <wp:simplePos x="0" y="0"/>
                <wp:positionH relativeFrom="column">
                  <wp:posOffset>4354720</wp:posOffset>
                </wp:positionH>
                <wp:positionV relativeFrom="paragraph">
                  <wp:posOffset>63500</wp:posOffset>
                </wp:positionV>
                <wp:extent cx="1844040" cy="6583680"/>
                <wp:effectExtent l="0" t="0" r="0" b="0"/>
                <wp:wrapSquare wrapText="bothSides"/>
                <wp:docPr id="48" name="Group 48"/>
                <wp:cNvGraphicFramePr/>
                <a:graphic xmlns:a="http://schemas.openxmlformats.org/drawingml/2006/main">
                  <a:graphicData uri="http://schemas.microsoft.com/office/word/2010/wordprocessingGroup">
                    <wpg:wgp>
                      <wpg:cNvGrpSpPr/>
                      <wpg:grpSpPr>
                        <a:xfrm>
                          <a:off x="0" y="0"/>
                          <a:ext cx="1844040" cy="6583680"/>
                          <a:chOff x="-437729" y="0"/>
                          <a:chExt cx="1844040" cy="6583680"/>
                        </a:xfrm>
                      </wpg:grpSpPr>
                      <wps:wsp>
                        <wps:cNvPr id="47" name="Text Box 47"/>
                        <wps:cNvSpPr txBox="1"/>
                        <wps:spPr>
                          <a:xfrm>
                            <a:off x="-437729" y="6009640"/>
                            <a:ext cx="1844040" cy="574040"/>
                          </a:xfrm>
                          <a:prstGeom prst="rect">
                            <a:avLst/>
                          </a:prstGeom>
                          <a:solidFill>
                            <a:prstClr val="white"/>
                          </a:solidFill>
                          <a:ln>
                            <a:noFill/>
                          </a:ln>
                        </wps:spPr>
                        <wps:txbx>
                          <w:txbxContent>
                            <w:p w14:paraId="507B5A91" w14:textId="6737DA92" w:rsidR="00224AEA" w:rsidRPr="00C5713B" w:rsidRDefault="00224AEA" w:rsidP="0077522F">
                              <w:pPr>
                                <w:pStyle w:val="Caption"/>
                                <w:rPr>
                                  <w:noProof/>
                                  <w:szCs w:val="20"/>
                                </w:rPr>
                              </w:pPr>
                              <w:bookmarkStart w:id="64" w:name="_Ref2196704"/>
                              <w:bookmarkStart w:id="65" w:name="_Toc3193049"/>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0</w:t>
                              </w:r>
                              <w:r w:rsidR="005853B3">
                                <w:rPr>
                                  <w:noProof/>
                                </w:rPr>
                                <w:fldChar w:fldCharType="end"/>
                              </w:r>
                              <w:bookmarkEnd w:id="64"/>
                              <w:r>
                                <w:t xml:space="preserve">: </w:t>
                              </w:r>
                              <w:r w:rsidRPr="000C5812">
                                <w:t xml:space="preserve">Visualizing </w:t>
                              </w:r>
                              <w:r w:rsidRPr="005B1894">
                                <w:rPr>
                                  <w:b/>
                                </w:rPr>
                                <w:t>Densenet-121</w:t>
                              </w:r>
                              <w:r w:rsidRPr="000C5812">
                                <w:t xml:space="preserve"> architecture</w:t>
                              </w:r>
                              <w:r>
                                <w: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2" name="Picture 22"/>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1083310" cy="60096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1CB9DEE" id="Group 48" o:spid="_x0000_s1044" style="position:absolute;left:0;text-align:left;margin-left:342.9pt;margin-top:5pt;width:145.2pt;height:518.4pt;z-index:251698176;mso-width-relative:margin;mso-height-relative:margin" coordorigin="-4377" coordsize="18440,6583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">
                <v:shape id="Text Box 47" o:spid="_x0000_s1045" type="#_x0000_t202" style="position:absolute;left:-4377;top:60096;width:18440;height:57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507B5A91" w14:textId="6737DA92" w:rsidR="00224AEA" w:rsidRPr="00C5713B" w:rsidRDefault="00224AEA" w:rsidP="0077522F">
                        <w:pPr>
                          <w:pStyle w:val="Caption"/>
                          <w:rPr>
                            <w:noProof/>
                            <w:szCs w:val="20"/>
                          </w:rPr>
                        </w:pPr>
                        <w:bookmarkStart w:id="66" w:name="_Ref2196704"/>
                        <w:bookmarkStart w:id="67" w:name="_Toc3193049"/>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0</w:t>
                        </w:r>
                        <w:r w:rsidR="005853B3">
                          <w:rPr>
                            <w:noProof/>
                          </w:rPr>
                          <w:fldChar w:fldCharType="end"/>
                        </w:r>
                        <w:bookmarkEnd w:id="66"/>
                        <w:r>
                          <w:t xml:space="preserve">: </w:t>
                        </w:r>
                        <w:r w:rsidRPr="000C5812">
                          <w:t xml:space="preserve">Visualizing </w:t>
                        </w:r>
                        <w:r w:rsidRPr="005B1894">
                          <w:rPr>
                            <w:b/>
                          </w:rPr>
                          <w:t>Densenet-121</w:t>
                        </w:r>
                        <w:r w:rsidRPr="000C5812">
                          <w:t xml:space="preserve"> architecture</w:t>
                        </w:r>
                        <w:r>
                          <w:t>.</w:t>
                        </w:r>
                        <w:bookmarkEnd w:id="67"/>
                      </w:p>
                    </w:txbxContent>
                  </v:textbox>
                </v:shape>
                <v:shape id="Picture 22" o:spid="_x0000_s1046" type="#_x0000_t75" style="position:absolute;width:10833;height:600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">
                  <v:imagedata r:id="rId42" o:title=""/>
                </v:shape>
                <w10:wrap type="square"/>
              </v:group>
            </w:pict>
          </mc:Fallback>
        </mc:AlternateContent>
      </w:r>
      <w:r w:rsidR="00AB3A22">
        <w:rPr>
          <w:szCs w:val="20"/>
        </w:rPr>
        <w:br w:type="page"/>
      </w:r>
    </w:p>
    <w:p w14:paraId="0643111B" w14:textId="3B1A5AF3" w:rsidR="00A031F4" w:rsidRDefault="00DC3545" w:rsidP="00AB3A22">
      <w:pPr>
        <w:pStyle w:val="Heading2"/>
      </w:pPr>
      <w:bookmarkStart w:id="68" w:name="_Toc1397408"/>
      <w:bookmarkStart w:id="69" w:name="_Toc3193013"/>
      <w:r w:rsidRPr="00AB3A22">
        <w:lastRenderedPageBreak/>
        <w:t>Lung Segmentation</w:t>
      </w:r>
      <w:bookmarkEnd w:id="68"/>
      <w:bookmarkEnd w:id="69"/>
    </w:p>
    <w:p w14:paraId="02B9D719" w14:textId="77777777" w:rsidR="00D91A94" w:rsidRDefault="00D91A94" w:rsidP="00B93018">
      <w:r w:rsidRPr="00D91A94">
        <w:t>The goal of semantics segmentation is to label every pixel in the image. This is more challenging than classification, where the classifier only learn “WHAT” object is in the image. Segmentation requires the model not only learns about “WHAT” object but also learn about “WHERE” the object is. In this study, our task was to segment the lung region from the CXR image. Given a CXR, we have to output a binary mask where lung pixels are 1 and other pixels are 0.</w:t>
      </w:r>
    </w:p>
    <w:p w14:paraId="1377F1B0" w14:textId="46DB4ABA" w:rsidR="00305EE7" w:rsidRDefault="00305EE7" w:rsidP="004D3309">
      <w:r w:rsidRPr="00305EE7">
        <w:t xml:space="preserve">We tackled this by using Unet </w:t>
      </w:r>
      <w:r w:rsidR="008C68EE">
        <w:fldChar w:fldCharType="begin"/>
      </w:r>
      <w:r w:rsidR="003F653E">
        <w:instrText xml:space="preserve"> ADDIN ZOTERO_ITEM CSL_CITATION {"citationID":"EYNGqSeR","properties":{"formattedCitation":"[27]","plainCitation":"[27]","noteIndex":0},"citationItems":[{"id":172,"uris":["http://zotero.org/users/local/oPO7Jhp1/items/6MTTT4E9"],"uri":["http://zotero.org/users/local/oPO7Jhp1/items/6MTTT4E9"],"itemData":{"id":172,"type":"article-journal","title":"U-Net: Convolutional Networks for Biomedical Image Segmentation","container-title":"arXiv:1505.04597 [cs]","source":"arXiv.org","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URL":"http://arxiv.org/abs/1505.04597","note":"00000 \narXiv: 1505.04597","shortTitle":"U-Net","author":[{"family":"Ronneberger","given":"Olaf"},{"family":"Fischer","given":"Philipp"},{"family":"Brox","given":"Thomas"}],"issued":{"date-parts":[["2015",5,18]]},"accessed":{"date-parts":[["2018",12,17]]}}}],"schema":"https://github.com/citation-style-language/schema/raw/master/csl-citation.json"} </w:instrText>
      </w:r>
      <w:r w:rsidR="008C68EE">
        <w:fldChar w:fldCharType="separate"/>
      </w:r>
      <w:r w:rsidR="003F653E">
        <w:rPr>
          <w:noProof/>
        </w:rPr>
        <w:t>[27]</w:t>
      </w:r>
      <w:r w:rsidR="008C68EE">
        <w:fldChar w:fldCharType="end"/>
      </w:r>
      <w:r w:rsidRPr="00305EE7">
        <w:t xml:space="preserve"> architecture and apply it to ResNet </w:t>
      </w:r>
      <w:r w:rsidR="008C68EE">
        <w:fldChar w:fldCharType="begin"/>
      </w:r>
      <w:r w:rsidR="003F653E">
        <w:instrText xml:space="preserve"> ADDIN ZOTERO_ITEM CSL_CITATION {"citationID":"Di8OVsPm","properties":{"formattedCitation":"[13]","plainCitation":"[13]","noteIndex":0},"citationItems":[{"id":214,"uris":["http://zotero.org/users/local/oPO7Jhp1/items/BUY78MAS"],"uri":["http://zotero.org/users/local/oPO7Jhp1/items/BUY78MAS"],"itemData":{"id":2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00000 \narXiv: 1512.03385","author":[{"family":"He","given":"Kaiming"},{"family":"Zhang","given":"Xiangyu"},{"family":"Ren","given":"Shaoqing"},{"family":"Sun","given":"Jian"}],"issued":{"date-parts":[["2015",12,10]]},"accessed":{"date-parts":[["2018",12,24]]}}}],"schema":"https://github.com/citation-style-language/schema/raw/master/csl-citation.json"} </w:instrText>
      </w:r>
      <w:r w:rsidR="008C68EE">
        <w:fldChar w:fldCharType="separate"/>
      </w:r>
      <w:r w:rsidR="003F653E">
        <w:rPr>
          <w:noProof/>
        </w:rPr>
        <w:t>[13]</w:t>
      </w:r>
      <w:r w:rsidR="008C68EE">
        <w:fldChar w:fldCharType="end"/>
      </w:r>
      <w:r w:rsidRPr="00305EE7">
        <w:t>. The network composes of 2 paths: the down-sampling path and the up-sampling path, or also known as encoder and decoder. In the encoder stage, we used ResNet-34 as a backbone to extract features from the image. Then from these latent features, the decoder path will learn to reconstruct the high-resolution binary mask.</w:t>
      </w:r>
    </w:p>
    <w:p w14:paraId="578B3867" w14:textId="43103710" w:rsidR="004D3309" w:rsidRPr="003746AE" w:rsidRDefault="003746AE" w:rsidP="004D3309">
      <w:r>
        <w:rPr>
          <w:noProof/>
          <w:szCs w:val="20"/>
        </w:rPr>
        <mc:AlternateContent>
          <mc:Choice Requires="wpg">
            <w:drawing>
              <wp:anchor distT="0" distB="0" distL="114300" distR="114300" simplePos="0" relativeHeight="251703296" behindDoc="0" locked="0" layoutInCell="1" allowOverlap="1" wp14:anchorId="2739AE9D" wp14:editId="3D21E5A0">
                <wp:simplePos x="0" y="0"/>
                <wp:positionH relativeFrom="column">
                  <wp:posOffset>3560557</wp:posOffset>
                </wp:positionH>
                <wp:positionV relativeFrom="paragraph">
                  <wp:posOffset>598805</wp:posOffset>
                </wp:positionV>
                <wp:extent cx="2315210" cy="2985770"/>
                <wp:effectExtent l="0" t="0" r="0" b="0"/>
                <wp:wrapSquare wrapText="bothSides"/>
                <wp:docPr id="58" name="Group 58"/>
                <wp:cNvGraphicFramePr/>
                <a:graphic xmlns:a="http://schemas.openxmlformats.org/drawingml/2006/main">
                  <a:graphicData uri="http://schemas.microsoft.com/office/word/2010/wordprocessingGroup">
                    <wpg:wgp>
                      <wpg:cNvGrpSpPr/>
                      <wpg:grpSpPr>
                        <a:xfrm>
                          <a:off x="0" y="0"/>
                          <a:ext cx="2315210" cy="2985770"/>
                          <a:chOff x="3384025" y="348184"/>
                          <a:chExt cx="2315416" cy="2986011"/>
                        </a:xfrm>
                      </wpg:grpSpPr>
                      <pic:pic xmlns:pic="http://schemas.openxmlformats.org/drawingml/2006/picture">
                        <pic:nvPicPr>
                          <pic:cNvPr id="28" name="Picture 2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3740194" y="348184"/>
                            <a:ext cx="1613234" cy="2200462"/>
                          </a:xfrm>
                          <a:prstGeom prst="rect">
                            <a:avLst/>
                          </a:prstGeom>
                        </pic:spPr>
                      </pic:pic>
                      <wps:wsp>
                        <wps:cNvPr id="49" name="Text Box 49"/>
                        <wps:cNvSpPr txBox="1"/>
                        <wps:spPr>
                          <a:xfrm>
                            <a:off x="3384025" y="2548637"/>
                            <a:ext cx="2315416" cy="785558"/>
                          </a:xfrm>
                          <a:prstGeom prst="rect">
                            <a:avLst/>
                          </a:prstGeom>
                          <a:solidFill>
                            <a:prstClr val="white"/>
                          </a:solidFill>
                          <a:ln>
                            <a:noFill/>
                          </a:ln>
                        </wps:spPr>
                        <wps:txbx>
                          <w:txbxContent>
                            <w:p w14:paraId="7B75BD9B" w14:textId="23E2E839" w:rsidR="00224AEA" w:rsidRPr="002C4338" w:rsidRDefault="00224AEA" w:rsidP="0077522F">
                              <w:pPr>
                                <w:pStyle w:val="Caption"/>
                                <w:rPr>
                                  <w:noProof/>
                                  <w:szCs w:val="20"/>
                                </w:rPr>
                              </w:pPr>
                              <w:bookmarkStart w:id="70" w:name="_Toc3193050"/>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1</w:t>
                              </w:r>
                              <w:r w:rsidR="005853B3">
                                <w:rPr>
                                  <w:noProof/>
                                </w:rPr>
                                <w:fldChar w:fldCharType="end"/>
                              </w:r>
                              <w:r>
                                <w:t xml:space="preserve">: </w:t>
                              </w:r>
                              <w:r w:rsidRPr="00267CF0">
                                <w:rPr>
                                  <w:b/>
                                </w:rPr>
                                <w:t>Up Layer:</w:t>
                              </w:r>
                              <w:r w:rsidRPr="00D66968">
                                <w:t xml:space="preserve"> This layer will restore the resolution of the input image with the feature from decoding path.</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739AE9D" id="Group 58" o:spid="_x0000_s1047" style="position:absolute;left:0;text-align:left;margin-left:280.35pt;margin-top:47.15pt;width:182.3pt;height:235.1pt;z-index:251703296;mso-width-relative:margin;mso-height-relative:margin" coordorigin="33840,3481" coordsize="23154,298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">
                <v:shape id="Picture 28" o:spid="_x0000_s1048" type="#_x0000_t75" style="position:absolute;left:37401;top:3481;width:16133;height:220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">
                  <v:imagedata r:id="rId44" o:title=""/>
                </v:shape>
                <v:shape id="Text Box 49" o:spid="_x0000_s1049" type="#_x0000_t202" style="position:absolute;left:33840;top:25486;width:23154;height:7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7B75BD9B" w14:textId="23E2E839" w:rsidR="00224AEA" w:rsidRPr="002C4338" w:rsidRDefault="00224AEA" w:rsidP="0077522F">
                        <w:pPr>
                          <w:pStyle w:val="Caption"/>
                          <w:rPr>
                            <w:noProof/>
                            <w:szCs w:val="20"/>
                          </w:rPr>
                        </w:pPr>
                        <w:bookmarkStart w:id="71" w:name="_Toc3193050"/>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1</w:t>
                        </w:r>
                        <w:r w:rsidR="005853B3">
                          <w:rPr>
                            <w:noProof/>
                          </w:rPr>
                          <w:fldChar w:fldCharType="end"/>
                        </w:r>
                        <w:r>
                          <w:t xml:space="preserve">: </w:t>
                        </w:r>
                        <w:r w:rsidRPr="00267CF0">
                          <w:rPr>
                            <w:b/>
                          </w:rPr>
                          <w:t>Up Layer:</w:t>
                        </w:r>
                        <w:r w:rsidRPr="00D66968">
                          <w:t xml:space="preserve"> This layer will restore the resolution of the input image with the feature from decoding path.</w:t>
                        </w:r>
                        <w:bookmarkEnd w:id="71"/>
                      </w:p>
                    </w:txbxContent>
                  </v:textbox>
                </v:shape>
                <w10:wrap type="square"/>
              </v:group>
            </w:pict>
          </mc:Fallback>
        </mc:AlternateContent>
      </w:r>
      <w:r w:rsidR="00305EE7" w:rsidRPr="00305EE7">
        <w:t>We use transposed convolution (also known as up convolution) to learn the up-sampling path. This approach allow</w:t>
      </w:r>
      <w:r w:rsidR="004462BC">
        <w:t>s</w:t>
      </w:r>
      <w:r w:rsidR="00305EE7" w:rsidRPr="00305EE7">
        <w:t xml:space="preserve"> the model to learn a more flexible up-sampling transformation compare to other fixed strategy methods. However, the down-sampling path uses max pool layer, which discards the spatial information from the features map, so we also add short-cut connection inspire by Une</w:t>
      </w:r>
      <w:r w:rsidR="008C68EE">
        <w:t>t</w:t>
      </w:r>
      <w:r w:rsidR="00305EE7" w:rsidRPr="00305EE7">
        <w:t>. After each transpose convolution, we will concatenate the feature map from the equivalent down-sampling path that bring</w:t>
      </w:r>
      <w:r w:rsidR="006422C2">
        <w:t>s</w:t>
      </w:r>
      <w:r w:rsidR="00305EE7" w:rsidRPr="00305EE7">
        <w:t xml:space="preserve"> in spatial information to help in the reconstruction of the fine-grained segmentation.</w:t>
      </w:r>
    </w:p>
    <w:p w14:paraId="5EA8ADEA" w14:textId="6BABC582" w:rsidR="00EA702B" w:rsidRPr="00DF2FED" w:rsidRDefault="00EA702B" w:rsidP="000E55A0">
      <w:r>
        <w:lastRenderedPageBreak/>
        <w:br w:type="page"/>
      </w:r>
      <w:r w:rsidR="00DF2FED">
        <w:rPr>
          <w:noProof/>
        </w:rPr>
        <mc:AlternateContent>
          <mc:Choice Requires="wpg">
            <w:drawing>
              <wp:anchor distT="0" distB="0" distL="114300" distR="114300" simplePos="0" relativeHeight="251706368" behindDoc="0" locked="0" layoutInCell="1" allowOverlap="1" wp14:anchorId="77A09310" wp14:editId="58730AA8">
                <wp:simplePos x="0" y="0"/>
                <wp:positionH relativeFrom="column">
                  <wp:posOffset>72828</wp:posOffset>
                </wp:positionH>
                <wp:positionV relativeFrom="paragraph">
                  <wp:posOffset>506</wp:posOffset>
                </wp:positionV>
                <wp:extent cx="6222365" cy="6999605"/>
                <wp:effectExtent l="0" t="0" r="635" b="0"/>
                <wp:wrapSquare wrapText="bothSides"/>
                <wp:docPr id="51" name="Group 51"/>
                <wp:cNvGraphicFramePr/>
                <a:graphic xmlns:a="http://schemas.openxmlformats.org/drawingml/2006/main">
                  <a:graphicData uri="http://schemas.microsoft.com/office/word/2010/wordprocessingGroup">
                    <wpg:wgp>
                      <wpg:cNvGrpSpPr/>
                      <wpg:grpSpPr>
                        <a:xfrm>
                          <a:off x="0" y="0"/>
                          <a:ext cx="6222365" cy="6999605"/>
                          <a:chOff x="0" y="0"/>
                          <a:chExt cx="6222365" cy="6999605"/>
                        </a:xfrm>
                      </wpg:grpSpPr>
                      <pic:pic xmlns:pic="http://schemas.openxmlformats.org/drawingml/2006/picture">
                        <pic:nvPicPr>
                          <pic:cNvPr id="26" name="Picture 2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399922" y="0"/>
                            <a:ext cx="3632835" cy="6308725"/>
                          </a:xfrm>
                          <a:prstGeom prst="rect">
                            <a:avLst/>
                          </a:prstGeom>
                        </pic:spPr>
                      </pic:pic>
                      <wps:wsp>
                        <wps:cNvPr id="50" name="Text Box 50"/>
                        <wps:cNvSpPr txBox="1"/>
                        <wps:spPr>
                          <a:xfrm>
                            <a:off x="0" y="6214110"/>
                            <a:ext cx="6222365" cy="785495"/>
                          </a:xfrm>
                          <a:prstGeom prst="rect">
                            <a:avLst/>
                          </a:prstGeom>
                          <a:solidFill>
                            <a:prstClr val="white"/>
                          </a:solidFill>
                          <a:ln>
                            <a:noFill/>
                          </a:ln>
                        </wps:spPr>
                        <wps:txbx>
                          <w:txbxContent>
                            <w:p w14:paraId="3FAB10A7" w14:textId="1282D19E" w:rsidR="00224AEA" w:rsidRPr="009464F4" w:rsidRDefault="00224AEA" w:rsidP="0077522F">
                              <w:pPr>
                                <w:pStyle w:val="Caption"/>
                                <w:rPr>
                                  <w:noProof/>
                                  <w:szCs w:val="20"/>
                                </w:rPr>
                              </w:pPr>
                              <w:bookmarkStart w:id="72" w:name="_Toc3193051"/>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2</w:t>
                              </w:r>
                              <w:r w:rsidR="005853B3">
                                <w:rPr>
                                  <w:noProof/>
                                </w:rPr>
                                <w:fldChar w:fldCharType="end"/>
                              </w:r>
                              <w:r w:rsidRPr="00140A07">
                                <w:t xml:space="preserve">: Unet with ResNet-50 as </w:t>
                              </w:r>
                              <w:r>
                                <w:t xml:space="preserve">the </w:t>
                              </w:r>
                              <w:r w:rsidRPr="00140A07">
                                <w:t>backbone to do lung segmentation task. The down</w:t>
                              </w:r>
                              <w:r>
                                <w:t>-</w:t>
                              </w:r>
                              <w:r w:rsidRPr="00140A07">
                                <w:t>sampling path is identical to the ResNet-50 that will encode the information. The up</w:t>
                              </w:r>
                              <w:r>
                                <w:t>-</w:t>
                              </w:r>
                              <w:r w:rsidRPr="00140A07">
                                <w:t>sampling path will learn to decode the features map to reconstruct the input resolution with skip</w:t>
                              </w:r>
                              <w: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A09310" id="Group 51" o:spid="_x0000_s1050" style="position:absolute;left:0;text-align:left;margin-left:5.75pt;margin-top:.05pt;width:489.95pt;height:551.15pt;z-index:251706368" coordsize="62223,69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">
                <v:shape id="Picture 26" o:spid="_x0000_s1051" type="#_x0000_t75" style="position:absolute;left:13999;width:36328;height:630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">
                  <v:imagedata r:id="rId46" o:title=""/>
                </v:shape>
                <v:shape id="Text Box 50" o:spid="_x0000_s1052" type="#_x0000_t202" style="position:absolute;top:62141;width:62223;height:7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" stroked="f">
                  <v:textbox style="mso-fit-shape-to-text:t" inset="0,0,0,0">
                    <w:txbxContent>
                      <w:p w14:paraId="3FAB10A7" w14:textId="1282D19E" w:rsidR="00224AEA" w:rsidRPr="009464F4" w:rsidRDefault="00224AEA" w:rsidP="0077522F">
                        <w:pPr>
                          <w:pStyle w:val="Caption"/>
                          <w:rPr>
                            <w:noProof/>
                            <w:szCs w:val="20"/>
                          </w:rPr>
                        </w:pPr>
                        <w:bookmarkStart w:id="73" w:name="_Toc3193051"/>
                        <w:r>
                          <w:t xml:space="preserve">Figure </w:t>
                        </w:r>
                        <w:r w:rsidR="005853B3">
                          <w:fldChar w:fldCharType="begin"/>
                        </w:r>
                        <w:r w:rsidR="005853B3">
                          <w:instrText xml:space="preserve"> STYLEREF 1 \s </w:instrText>
                        </w:r>
                        <w:r w:rsidR="005853B3">
                          <w:fldChar w:fldCharType="separate"/>
                        </w:r>
                        <w:r>
                          <w:rPr>
                            <w:noProof/>
                          </w:rPr>
                          <w:t>3</w:t>
                        </w:r>
                        <w:r w:rsidR="005853B3">
                          <w:rPr>
                            <w:noProof/>
                          </w:rPr>
                          <w:fldChar w:fldCharType="end"/>
                        </w:r>
                        <w:r>
                          <w:t>.</w:t>
                        </w:r>
                        <w:r w:rsidR="005853B3">
                          <w:fldChar w:fldCharType="begin"/>
                        </w:r>
                        <w:r w:rsidR="005853B3">
                          <w:instrText xml:space="preserve"> SEQ Figure \* ARABIC \s 1 </w:instrText>
                        </w:r>
                        <w:r w:rsidR="005853B3">
                          <w:fldChar w:fldCharType="separate"/>
                        </w:r>
                        <w:r>
                          <w:rPr>
                            <w:noProof/>
                          </w:rPr>
                          <w:t>12</w:t>
                        </w:r>
                        <w:r w:rsidR="005853B3">
                          <w:rPr>
                            <w:noProof/>
                          </w:rPr>
                          <w:fldChar w:fldCharType="end"/>
                        </w:r>
                        <w:r w:rsidRPr="00140A07">
                          <w:t xml:space="preserve">: Unet with ResNet-50 as </w:t>
                        </w:r>
                        <w:r>
                          <w:t xml:space="preserve">the </w:t>
                        </w:r>
                        <w:r w:rsidRPr="00140A07">
                          <w:t>backbone to do lung segmentation task. The down</w:t>
                        </w:r>
                        <w:r>
                          <w:t>-</w:t>
                        </w:r>
                        <w:r w:rsidRPr="00140A07">
                          <w:t>sampling path is identical to the ResNet-50 that will encode the information. The up</w:t>
                        </w:r>
                        <w:r>
                          <w:t>-</w:t>
                        </w:r>
                        <w:r w:rsidRPr="00140A07">
                          <w:t>sampling path will learn to decode the features map to reconstruct the input resolution with skip</w:t>
                        </w:r>
                        <w:r>
                          <w:t>.</w:t>
                        </w:r>
                        <w:bookmarkEnd w:id="73"/>
                      </w:p>
                    </w:txbxContent>
                  </v:textbox>
                </v:shape>
                <w10:wrap type="square"/>
              </v:group>
            </w:pict>
          </mc:Fallback>
        </mc:AlternateContent>
      </w:r>
    </w:p>
    <w:p w14:paraId="6994E545" w14:textId="4974FCE9" w:rsidR="008005FF" w:rsidRDefault="008005FF" w:rsidP="00B04C12">
      <w:pPr>
        <w:pStyle w:val="Heading2"/>
      </w:pPr>
      <w:bookmarkStart w:id="74" w:name="_Toc1397410"/>
      <w:bookmarkStart w:id="75" w:name="_Toc3193014"/>
      <w:r w:rsidRPr="00B04C12">
        <w:lastRenderedPageBreak/>
        <w:t>Loss Function</w:t>
      </w:r>
      <w:bookmarkEnd w:id="74"/>
      <w:bookmarkEnd w:id="75"/>
    </w:p>
    <w:p w14:paraId="0ADF0C4E" w14:textId="7AE13819" w:rsidR="00BE751B" w:rsidRPr="007325AD" w:rsidRDefault="00BE751B" w:rsidP="00E914F6">
      <w:r w:rsidRPr="00BE751B">
        <w:t xml:space="preserve">In DL, loss function (also known as objective function) is a mathematical formula that describes the penalty given to </w:t>
      </w:r>
      <w:r w:rsidR="00D424D6">
        <w:t>a</w:t>
      </w:r>
      <w:r w:rsidRPr="00BE751B">
        <w:t xml:space="preserve"> model when it makes a wrong decision. We use the loss function to optimize the parameter of the model so that it fits better to the data. Lung segmentation and thorax classification can be seen as a classification problem, so we will use Binary Cross Entropy Loss as baseline loss to develop our objective functions.</w:t>
      </w:r>
    </w:p>
    <w:p w14:paraId="4B898406" w14:textId="1590667C" w:rsidR="00364A97" w:rsidRPr="00B04C12" w:rsidRDefault="00364A97" w:rsidP="00B04C12">
      <w:pPr>
        <w:pStyle w:val="Heading3"/>
      </w:pPr>
      <w:bookmarkStart w:id="76" w:name="_Toc1397411"/>
      <w:bookmarkStart w:id="77" w:name="_Toc3193015"/>
      <w:r w:rsidRPr="00B04C12">
        <w:t>Lung Segmentation:</w:t>
      </w:r>
      <w:bookmarkEnd w:id="76"/>
      <w:bookmarkEnd w:id="77"/>
    </w:p>
    <w:p w14:paraId="7BE2E595" w14:textId="30506550" w:rsidR="00063E02" w:rsidRPr="008005FF" w:rsidRDefault="00C35F0A" w:rsidP="008005FF">
      <w:r w:rsidRPr="00085C08">
        <w:t>We formalize the segmentation problems as pixel-wise classification where each pixel is label as lung region or not. Let</w:t>
      </w:r>
      <w:r w:rsidR="00E87C80">
        <w:t xml:space="preserve"> </w:t>
      </w:r>
      <m:oMath>
        <m:r>
          <w:rPr>
            <w:rFonts w:ascii="Cambria Math" w:hAnsi="Cambria Math"/>
          </w:rPr>
          <m:t>y∈</m:t>
        </m:r>
        <m:sSup>
          <m:sSupPr>
            <m:ctrlPr>
              <w:rPr>
                <w:rFonts w:ascii="Cambria Math" w:hAnsi="Cambria Math"/>
                <w:i/>
              </w:rPr>
            </m:ctrlPr>
          </m:sSupPr>
          <m:e>
            <m:r>
              <w:rPr>
                <w:rFonts w:ascii="Cambria Math" w:hAnsi="Cambria Math"/>
              </w:rPr>
              <m:t>R</m:t>
            </m:r>
          </m:e>
          <m:sup>
            <m:r>
              <w:rPr>
                <w:rFonts w:ascii="Cambria Math" w:hAnsi="Cambria Math"/>
              </w:rPr>
              <m:t>W×H</m:t>
            </m:r>
          </m:sup>
        </m:sSup>
      </m:oMath>
      <w:r w:rsidR="00E87C80">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1</m:t>
        </m:r>
      </m:oMath>
      <w:r w:rsidR="00E87C80">
        <w:t xml:space="preserve"> indicates lung region and 0</w:t>
      </w:r>
      <w:r w:rsidR="001F38EA" w:rsidRPr="00085C08">
        <w:t xml:space="preserve"> otherwise</w:t>
      </w:r>
      <w:r w:rsidR="00063E02" w:rsidRPr="00085C08">
        <w:t>, l</w:t>
      </w:r>
      <w:r w:rsidR="001F38EA" w:rsidRPr="00085C08">
        <w:t>et</w:t>
      </w:r>
      <w:r w:rsidR="00E87C80">
        <w:t xml:space="preserve"> </w:t>
      </w:r>
      <m:oMath>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W×H</m:t>
            </m:r>
          </m:sup>
        </m:sSup>
      </m:oMath>
      <w:r w:rsidR="001F38EA" w:rsidRPr="00085C08">
        <w:t xml:space="preserve"> </w:t>
      </w:r>
      <w:r w:rsidR="00E87C80">
        <w:t xml:space="preserve">which </w:t>
      </w:r>
      <m:oMath>
        <m:sSub>
          <m:sSubPr>
            <m:ctrlPr>
              <w:rPr>
                <w:rFonts w:ascii="Cambria Math" w:hAnsi="Cambria Math"/>
                <w:i/>
              </w:rPr>
            </m:ctrlPr>
          </m:sSubPr>
          <m:e>
            <m:r>
              <w:rPr>
                <w:rFonts w:ascii="Cambria Math" w:hAnsi="Cambria Math"/>
              </w:rPr>
              <m:t>p</m:t>
            </m:r>
          </m:e>
          <m:sub>
            <m:r>
              <w:rPr>
                <w:rFonts w:ascii="Cambria Math" w:hAnsi="Cambria Math"/>
              </w:rPr>
              <m:t>i, j</m:t>
            </m:r>
          </m:sub>
        </m:sSub>
      </m:oMath>
      <w:r w:rsidR="00063E02" w:rsidRPr="00085C08">
        <w:t xml:space="preserve"> indicates the probability of pixel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063E02" w:rsidRPr="00085C08">
        <w:t xml:space="preserve"> is lung region</w:t>
      </w:r>
      <w:r w:rsidR="00E87C80">
        <w:t xml:space="preserve">. </w:t>
      </w:r>
      <w:r w:rsidR="00063E02" w:rsidRPr="00085C08">
        <w:t>W, H is</w:t>
      </w:r>
      <w:r w:rsidR="007325AD">
        <w:t xml:space="preserve"> the</w:t>
      </w:r>
      <w:r w:rsidR="00063E02" w:rsidRPr="00085C08">
        <w:t xml:space="preserve"> width and height of the</w:t>
      </w:r>
      <w:r w:rsidR="009861F6">
        <w:t xml:space="preserve"> input image and</w:t>
      </w:r>
      <w:r w:rsidR="00063E02" w:rsidRPr="00085C08">
        <w:t xml:space="preserve"> ground truth mask.</w:t>
      </w:r>
    </w:p>
    <w:p w14:paraId="57DEF43D" w14:textId="1FE3B1A5" w:rsidR="0042295C" w:rsidRDefault="00063E02" w:rsidP="0042295C">
      <w:r w:rsidRPr="00085C08">
        <w:t>Using the above setting, the loss function is equal</w:t>
      </w:r>
      <w:r w:rsidR="006422C2">
        <w:t xml:space="preserve"> to</w:t>
      </w:r>
      <w:r w:rsidRPr="00085C08">
        <w:t xml:space="preserve"> the total binary cross entro</w:t>
      </w:r>
      <w:r w:rsidR="00967B6B" w:rsidRPr="00085C08">
        <w:t>p</w:t>
      </w:r>
      <w:r w:rsidRPr="00085C08">
        <w:t>y loss for every pixel in CX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1D4B7D80" w14:textId="77777777" w:rsidTr="00FD6F49">
        <w:tc>
          <w:tcPr>
            <w:tcW w:w="562" w:type="dxa"/>
          </w:tcPr>
          <w:p w14:paraId="38F7654D" w14:textId="77777777" w:rsidR="00FD6F49" w:rsidRDefault="00FD6F49" w:rsidP="00224AEA"/>
        </w:tc>
        <w:tc>
          <w:tcPr>
            <w:tcW w:w="8222" w:type="dxa"/>
          </w:tcPr>
          <w:p w14:paraId="05F613EB" w14:textId="1A9EE5F1" w:rsidR="00FD6F49" w:rsidRDefault="00FD6F49" w:rsidP="00224AEA">
            <m:oMathPara>
              <m:oMath>
                <m:r>
                  <m:rPr>
                    <m:sty m:val="p"/>
                  </m:rPr>
                  <w:rPr>
                    <w:rFonts w:ascii="Cambria Math" w:hAnsi="Cambria Math"/>
                    <w:szCs w:val="20"/>
                  </w:rPr>
                  <m:t>L(p, y)=</m:t>
                </m:r>
                <m:nary>
                  <m:naryPr>
                    <m:chr m:val="∑"/>
                    <m:grow m:val="1"/>
                    <m:ctrlPr>
                      <w:rPr>
                        <w:rFonts w:ascii="Cambria Math" w:hAnsi="Cambria Math"/>
                        <w:szCs w:val="20"/>
                      </w:rPr>
                    </m:ctrlPr>
                  </m:naryPr>
                  <m:sub>
                    <m:r>
                      <m:rPr>
                        <m:sty m:val="p"/>
                      </m:rPr>
                      <w:rPr>
                        <w:rFonts w:ascii="Cambria Math" w:hAnsi="Cambria Math"/>
                        <w:szCs w:val="20"/>
                      </w:rPr>
                      <m:t>i=0,  j=0</m:t>
                    </m:r>
                  </m:sub>
                  <m:sup>
                    <m:r>
                      <m:rPr>
                        <m:sty m:val="p"/>
                      </m:rPr>
                      <w:rPr>
                        <w:rFonts w:ascii="Cambria Math" w:hAnsi="Cambria Math"/>
                        <w:szCs w:val="20"/>
                      </w:rPr>
                      <m:t>i∈H,j∈W</m:t>
                    </m:r>
                  </m:sup>
                  <m:e>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y</m:t>
                        </m:r>
                      </m:e>
                      <m:sub>
                        <m:r>
                          <m:rPr>
                            <m:sty m:val="p"/>
                          </m:rPr>
                          <w:rPr>
                            <w:rFonts w:ascii="Cambria Math" w:hAnsi="Cambria Math"/>
                            <w:szCs w:val="20"/>
                          </w:rPr>
                          <m:t>i, j</m:t>
                        </m:r>
                      </m:sub>
                    </m:sSub>
                    <m:r>
                      <m:rPr>
                        <m:sty m:val="p"/>
                      </m:rPr>
                      <w:rPr>
                        <w:rFonts w:ascii="Cambria Math" w:hAnsi="Cambria Math"/>
                        <w:szCs w:val="20"/>
                      </w:rPr>
                      <m:t>ln⁡(p)</m:t>
                    </m:r>
                  </m:e>
                </m:nary>
                <m:r>
                  <m:rPr>
                    <m:sty m:val="p"/>
                  </m:rPr>
                  <w:rPr>
                    <w:rFonts w:ascii="Cambria Math" w:hAnsi="Cambria Math"/>
                    <w:szCs w:val="20"/>
                  </w:rPr>
                  <m:t>+</m:t>
                </m:r>
                <m:nary>
                  <m:naryPr>
                    <m:chr m:val="∑"/>
                    <m:grow m:val="1"/>
                    <m:ctrlPr>
                      <w:rPr>
                        <w:rFonts w:ascii="Cambria Math" w:hAnsi="Cambria Math"/>
                        <w:szCs w:val="20"/>
                      </w:rPr>
                    </m:ctrlPr>
                  </m:naryPr>
                  <m:sub>
                    <m:r>
                      <m:rPr>
                        <m:sty m:val="p"/>
                      </m:rPr>
                      <w:rPr>
                        <w:rFonts w:ascii="Cambria Math" w:hAnsi="Cambria Math"/>
                        <w:szCs w:val="20"/>
                      </w:rPr>
                      <m:t>i=0,  j=0</m:t>
                    </m:r>
                  </m:sub>
                  <m:sup>
                    <m:r>
                      <m:rPr>
                        <m:sty m:val="p"/>
                      </m:rPr>
                      <w:rPr>
                        <w:rFonts w:ascii="Cambria Math" w:hAnsi="Cambria Math"/>
                        <w:szCs w:val="20"/>
                      </w:rPr>
                      <m:t>i∈H,j∈W</m:t>
                    </m:r>
                  </m:sup>
                  <m:e>
                    <m:r>
                      <m:rPr>
                        <m:sty m:val="p"/>
                      </m:rPr>
                      <w:rPr>
                        <w:rFonts w:ascii="Cambria Math" w:hAnsi="Cambria Math"/>
                        <w:szCs w:val="20"/>
                      </w:rPr>
                      <m:t>(1-</m:t>
                    </m:r>
                    <m:sSub>
                      <m:sSubPr>
                        <m:ctrlPr>
                          <w:rPr>
                            <w:rFonts w:ascii="Cambria Math" w:hAnsi="Cambria Math"/>
                            <w:szCs w:val="20"/>
                          </w:rPr>
                        </m:ctrlPr>
                      </m:sSubPr>
                      <m:e>
                        <m:r>
                          <m:rPr>
                            <m:sty m:val="p"/>
                          </m:rPr>
                          <w:rPr>
                            <w:rFonts w:ascii="Cambria Math" w:hAnsi="Cambria Math"/>
                            <w:szCs w:val="20"/>
                          </w:rPr>
                          <m:t>y</m:t>
                        </m:r>
                      </m:e>
                      <m:sub>
                        <m:r>
                          <m:rPr>
                            <m:sty m:val="p"/>
                          </m:rPr>
                          <w:rPr>
                            <w:rFonts w:ascii="Cambria Math" w:hAnsi="Cambria Math"/>
                            <w:szCs w:val="20"/>
                          </w:rPr>
                          <m:t>i, j</m:t>
                        </m:r>
                      </m:sub>
                    </m:sSub>
                    <m:r>
                      <m:rPr>
                        <m:sty m:val="p"/>
                      </m:rPr>
                      <w:rPr>
                        <w:rFonts w:ascii="Cambria Math" w:hAnsi="Cambria Math"/>
                        <w:szCs w:val="20"/>
                      </w:rPr>
                      <m:t>)ln⁡(1-p)</m:t>
                    </m:r>
                  </m:e>
                </m:nary>
              </m:oMath>
            </m:oMathPara>
          </w:p>
        </w:tc>
        <w:tc>
          <w:tcPr>
            <w:tcW w:w="566" w:type="dxa"/>
          </w:tcPr>
          <w:p w14:paraId="4C66C2C9" w14:textId="3310E415" w:rsidR="00FD6F49" w:rsidRDefault="00FD6F49" w:rsidP="00224AEA">
            <w:r>
              <w:t>(4)</w:t>
            </w:r>
          </w:p>
        </w:tc>
      </w:tr>
    </w:tbl>
    <w:p w14:paraId="7993B60D" w14:textId="1FDA6F1C" w:rsidR="00364A97" w:rsidRPr="00FD6F49" w:rsidRDefault="008005FF" w:rsidP="00FD6F49">
      <w:pPr>
        <w:pStyle w:val="Heading3"/>
      </w:pPr>
      <w:bookmarkStart w:id="78" w:name="_Toc1397412"/>
      <w:bookmarkStart w:id="79" w:name="_Toc3193016"/>
      <w:r w:rsidRPr="00FD6F49">
        <w:t>Thorax</w:t>
      </w:r>
      <w:r w:rsidR="00364A97" w:rsidRPr="00FD6F49">
        <w:t xml:space="preserve"> classification:</w:t>
      </w:r>
      <w:bookmarkEnd w:id="78"/>
      <w:bookmarkEnd w:id="79"/>
    </w:p>
    <w:p w14:paraId="68C7D8F5" w14:textId="319BC802" w:rsidR="00364A97" w:rsidRPr="008005FF" w:rsidRDefault="00260E32" w:rsidP="008005FF">
      <w:pPr>
        <w:rPr>
          <w:rFonts w:eastAsiaTheme="minorEastAsia"/>
        </w:rPr>
      </w:pPr>
      <w:r>
        <w:t xml:space="preserve">In CXR, multiple thorax diseases can appear at the same time, making </w:t>
      </w:r>
      <w:r w:rsidR="005F2113">
        <w:t>it’s</w:t>
      </w:r>
      <w:r>
        <w:t xml:space="preserve"> a multi-label problem. </w:t>
      </w:r>
      <w:r w:rsidR="00364A97" w:rsidRPr="00085C08">
        <w:t>To represent multi-label</w:t>
      </w:r>
      <w:r w:rsidR="00A94FB3">
        <w:t xml:space="preserve"> setting</w:t>
      </w:r>
      <w:r w:rsidR="00364A97" w:rsidRPr="00085C08">
        <w:t xml:space="preserve">, let a 14-dimension label vector </w:t>
      </w:r>
      <m:oMath>
        <m:r>
          <w:rPr>
            <w:rFonts w:ascii="Cambria Math" w:hAnsi="Cambria Math"/>
          </w:rPr>
          <m:t>y</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C</m:t>
                </m:r>
              </m:sub>
            </m:sSub>
          </m:e>
        </m:d>
      </m:oMath>
      <w:r w:rsidR="00364A97" w:rsidRPr="00085C08">
        <w:rPr>
          <w:rFonts w:eastAsiaTheme="minorEastAsia"/>
        </w:rPr>
        <w:t xml:space="preserve"> where </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c</m:t>
            </m:r>
          </m:sub>
        </m:sSub>
        <m:r>
          <m:rPr>
            <m:sty m:val="p"/>
          </m:rPr>
          <w:rPr>
            <w:rFonts w:ascii="Cambria Math" w:eastAsiaTheme="minorEastAsia" w:hAnsi="Cambria Math"/>
          </w:rPr>
          <m:t>=1</m:t>
        </m:r>
      </m:oMath>
      <w:r w:rsidR="00364A97" w:rsidRPr="00085C08">
        <w:rPr>
          <w:rFonts w:eastAsiaTheme="minorEastAsia"/>
        </w:rPr>
        <w:t xml:space="preserve"> indicates the represent of pathology c and </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c</m:t>
            </m:r>
          </m:sub>
        </m:sSub>
        <m:r>
          <m:rPr>
            <m:sty m:val="p"/>
          </m:rPr>
          <w:rPr>
            <w:rFonts w:ascii="Cambria Math" w:eastAsiaTheme="minorEastAsia" w:hAnsi="Cambria Math"/>
          </w:rPr>
          <m:t>=0</m:t>
        </m:r>
      </m:oMath>
      <w:r w:rsidR="00364A97" w:rsidRPr="00085C08">
        <w:rPr>
          <w:rFonts w:eastAsiaTheme="minorEastAsia"/>
        </w:rPr>
        <w:t xml:space="preserve"> otherwise,</w:t>
      </w:r>
      <w:r w:rsidR="00063E02" w:rsidRPr="00085C08">
        <w:rPr>
          <w:rFonts w:eastAsiaTheme="minorEastAsia"/>
        </w:rPr>
        <w:t xml:space="preserve"> let</w:t>
      </w:r>
      <w:r w:rsidR="00DB5E73">
        <w:rPr>
          <w:rFonts w:eastAsiaTheme="minorEastAsia"/>
        </w:rPr>
        <w:t xml:space="preserve"> </w:t>
      </w:r>
      <m:oMath>
        <m:r>
          <w:rPr>
            <w:rFonts w:ascii="Cambria Math" w:hAnsi="Cambria Math"/>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p</m:t>
                </m:r>
              </m:e>
              <m:sub>
                <m:r>
                  <w:rPr>
                    <w:rFonts w:ascii="Cambria Math" w:hAnsi="Cambria Math"/>
                  </w:rPr>
                  <m:t>C</m:t>
                </m:r>
              </m:sub>
            </m:sSub>
          </m:e>
        </m:d>
      </m:oMath>
      <w:r w:rsidR="00C538C5">
        <w:rPr>
          <w:rFonts w:eastAsiaTheme="minorEastAsia"/>
        </w:rPr>
        <w:t xml:space="preserve"> </w:t>
      </w:r>
      <w:r w:rsidR="00063E02" w:rsidRPr="00085C08">
        <w:rPr>
          <w:rFonts w:eastAsiaTheme="minorEastAsia"/>
        </w:rPr>
        <w:t xml:space="preserve">where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c</m:t>
            </m:r>
          </m:sub>
        </m:sSub>
      </m:oMath>
      <w:r w:rsidR="00063E02" w:rsidRPr="00085C08">
        <w:rPr>
          <w:rFonts w:eastAsiaTheme="minorEastAsia"/>
        </w:rPr>
        <w:t xml:space="preserve"> indicates the probability of pathology c.</w:t>
      </w:r>
      <w:r w:rsidR="00364A97" w:rsidRPr="00085C08">
        <w:rPr>
          <w:rFonts w:eastAsiaTheme="minorEastAsia"/>
        </w:rPr>
        <w:t xml:space="preserve"> </w:t>
      </w:r>
      <m:oMath>
        <m:r>
          <w:rPr>
            <w:rFonts w:ascii="Cambria Math" w:eastAsiaTheme="minorEastAsia" w:hAnsi="Cambria Math"/>
          </w:rPr>
          <m:t>C</m:t>
        </m:r>
        <m:r>
          <m:rPr>
            <m:sty m:val="p"/>
          </m:rPr>
          <w:rPr>
            <w:rFonts w:ascii="Cambria Math" w:eastAsiaTheme="minorEastAsia" w:hAnsi="Cambria Math"/>
          </w:rPr>
          <m:t>=14</m:t>
        </m:r>
      </m:oMath>
      <w:r w:rsidR="00364A97" w:rsidRPr="00085C08">
        <w:rPr>
          <w:rFonts w:eastAsiaTheme="minorEastAsia"/>
        </w:rPr>
        <w:t xml:space="preserve"> is all possible pathology in the dataset. This means an all-zero vector </w:t>
      </w:r>
      <m:oMath>
        <m:r>
          <w:rPr>
            <w:rFonts w:ascii="Cambria Math" w:eastAsiaTheme="minorEastAsia" w:hAnsi="Cambria Math"/>
          </w:rPr>
          <m:t>y</m:t>
        </m:r>
        <m:r>
          <m:rPr>
            <m:sty m:val="p"/>
          </m:rPr>
          <w:rPr>
            <w:rFonts w:ascii="Cambria Math" w:eastAsiaTheme="minorEastAsia" w:hAnsi="Cambria Math"/>
          </w:rPr>
          <m:t>=</m:t>
        </m:r>
        <m:d>
          <m:dPr>
            <m:begChr m:val="["/>
            <m:endChr m:val="]"/>
            <m:ctrlPr>
              <w:rPr>
                <w:rFonts w:ascii="Cambria Math" w:eastAsiaTheme="minorEastAsia" w:hAnsi="Cambria Math"/>
              </w:rPr>
            </m:ctrlPr>
          </m:dPr>
          <m:e>
            <m:r>
              <m:rPr>
                <m:sty m:val="p"/>
              </m:rPr>
              <w:rPr>
                <w:rFonts w:ascii="Cambria Math" w:eastAsiaTheme="minorEastAsia" w:hAnsi="Cambria Math"/>
              </w:rPr>
              <m:t>0, 0, …, 0</m:t>
            </m:r>
          </m:e>
        </m:d>
      </m:oMath>
      <w:r w:rsidR="00364A97" w:rsidRPr="00085C08">
        <w:rPr>
          <w:rFonts w:eastAsiaTheme="minorEastAsia"/>
        </w:rPr>
        <w:t xml:space="preserve"> represent “</w:t>
      </w:r>
      <w:r w:rsidR="005D0145">
        <w:rPr>
          <w:rFonts w:eastAsiaTheme="minorEastAsia"/>
        </w:rPr>
        <w:t>No Finding</w:t>
      </w:r>
      <w:r w:rsidR="00364A97" w:rsidRPr="00085C08">
        <w:rPr>
          <w:rFonts w:eastAsiaTheme="minorEastAsia"/>
        </w:rPr>
        <w:t xml:space="preserve">” status (no pathology in the </w:t>
      </w:r>
      <w:r w:rsidR="00364A97" w:rsidRPr="00085C08">
        <w:rPr>
          <w:rFonts w:eastAsiaTheme="minorEastAsia"/>
        </w:rPr>
        <w:lastRenderedPageBreak/>
        <w:t>scope of 14 disease</w:t>
      </w:r>
      <w:r w:rsidR="006422C2">
        <w:rPr>
          <w:rFonts w:eastAsiaTheme="minorEastAsia"/>
        </w:rPr>
        <w:t>s</w:t>
      </w:r>
      <w:r w:rsidR="00364A97" w:rsidRPr="00085C08">
        <w:rPr>
          <w:rFonts w:eastAsiaTheme="minorEastAsia"/>
        </w:rPr>
        <w:t xml:space="preserve"> is found in this sample). This setting transits the multi-label classification problem into 14 independent binary classification problems.</w:t>
      </w:r>
    </w:p>
    <w:p w14:paraId="6573C68F" w14:textId="6BDCEC2E" w:rsidR="009F3982" w:rsidRDefault="00364A97" w:rsidP="008005FF">
      <w:pPr>
        <w:rPr>
          <w:rFonts w:eastAsiaTheme="minorEastAsia"/>
        </w:rPr>
      </w:pPr>
      <w:r w:rsidRPr="00E07B50">
        <w:t>Using the above</w:t>
      </w:r>
      <w:r w:rsidR="00063E02" w:rsidRPr="00E07B50">
        <w:t xml:space="preserve"> setting</w:t>
      </w:r>
      <w:r w:rsidRPr="00E07B50">
        <w:t xml:space="preserve">, the loss function is equal to the total binary cross entropy loss for each possible pathology. And since the image labels are rather spare (i.e., more ‘0’s than ‘1’s), the positive/negative balancing facto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N</m:t>
            </m:r>
          </m:sub>
        </m:sSub>
      </m:oMath>
      <w:r w:rsidRPr="00E07B50">
        <w:rPr>
          <w:rFonts w:eastAsiaTheme="minorEastAsia"/>
        </w:rPr>
        <w:t xml:space="preserve"> is introduced to enforce the learning of positive lab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12AFFC25" w14:textId="77777777" w:rsidTr="00224AEA">
        <w:tc>
          <w:tcPr>
            <w:tcW w:w="562" w:type="dxa"/>
          </w:tcPr>
          <w:p w14:paraId="1D74A562" w14:textId="77777777" w:rsidR="00FD6F49" w:rsidRDefault="00FD6F49" w:rsidP="00224AEA"/>
        </w:tc>
        <w:tc>
          <w:tcPr>
            <w:tcW w:w="8222" w:type="dxa"/>
          </w:tcPr>
          <w:p w14:paraId="1EF95461" w14:textId="51337ED1" w:rsidR="00FD6F49" w:rsidRDefault="00FD6F49" w:rsidP="00224AEA">
            <m:oMathPara>
              <m:oMath>
                <m:r>
                  <m:rPr>
                    <m:sty m:val="p"/>
                  </m:rPr>
                  <w:rPr>
                    <w:rFonts w:ascii="Cambria Math" w:hAnsi="Cambria Math"/>
                  </w:rPr>
                  <m:t>L(p, y)=</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P</m:t>
                    </m:r>
                  </m:sub>
                </m:sSub>
                <m:nary>
                  <m:naryPr>
                    <m:chr m:val="∑"/>
                    <m:grow m:val="1"/>
                    <m:ctrlPr>
                      <w:rPr>
                        <w:rFonts w:ascii="Cambria Math" w:hAnsi="Cambria Math"/>
                      </w:rPr>
                    </m:ctrlPr>
                  </m:naryPr>
                  <m:sub>
                    <m:sSub>
                      <m:sSubPr>
                        <m:ctrlPr>
                          <w:rPr>
                            <w:rFonts w:ascii="Cambria Math" w:hAnsi="Cambria Math"/>
                          </w:rPr>
                        </m:ctrlPr>
                      </m:sSubPr>
                      <m:e>
                        <m:r>
                          <m:rPr>
                            <m:sty m:val="p"/>
                          </m:rPr>
                          <w:rPr>
                            <w:rFonts w:ascii="Cambria Math" w:hAnsi="Cambria Math"/>
                          </w:rPr>
                          <m:t>c=1,  y</m:t>
                        </m:r>
                      </m:e>
                      <m:sub>
                        <m:r>
                          <m:rPr>
                            <m:sty m:val="p"/>
                          </m:rPr>
                          <w:rPr>
                            <w:rFonts w:ascii="Cambria Math" w:hAnsi="Cambria Math"/>
                          </w:rPr>
                          <m:t>c</m:t>
                        </m:r>
                      </m:sub>
                    </m:sSub>
                    <m:r>
                      <m:rPr>
                        <m:sty m:val="p"/>
                      </m:rPr>
                      <w:rPr>
                        <w:rFonts w:ascii="Cambria Math" w:hAnsi="Cambria Math"/>
                      </w:rPr>
                      <m:t>=1</m:t>
                    </m:r>
                  </m:sub>
                  <m:sup>
                    <m:r>
                      <m:rPr>
                        <m:sty m:val="p"/>
                      </m:rPr>
                      <w:rPr>
                        <w:rFonts w:ascii="Cambria Math" w:hAnsi="Cambria Math"/>
                      </w:rPr>
                      <m:t>c=14</m:t>
                    </m:r>
                  </m:sup>
                  <m:e>
                    <m:r>
                      <m:rPr>
                        <m:sty m:val="p"/>
                      </m:rPr>
                      <w:rPr>
                        <w:rFonts w:ascii="Cambria Math" w:hAnsi="Cambria Math"/>
                      </w:rPr>
                      <m:t>-ln⁡(p)</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N</m:t>
                    </m:r>
                  </m:sub>
                </m:sSub>
                <m:nary>
                  <m:naryPr>
                    <m:chr m:val="∑"/>
                    <m:grow m:val="1"/>
                    <m:ctrlPr>
                      <w:rPr>
                        <w:rFonts w:ascii="Cambria Math" w:hAnsi="Cambria Math"/>
                      </w:rPr>
                    </m:ctrlPr>
                  </m:naryPr>
                  <m:sub>
                    <m:r>
                      <m:rPr>
                        <m:sty m:val="p"/>
                      </m:rPr>
                      <w:rPr>
                        <w:rFonts w:ascii="Cambria Math" w:hAnsi="Cambria Math"/>
                      </w:rPr>
                      <m:t>n</m:t>
                    </m:r>
                    <m:sSub>
                      <m:sSubPr>
                        <m:ctrlPr>
                          <w:rPr>
                            <w:rFonts w:ascii="Cambria Math" w:hAnsi="Cambria Math"/>
                          </w:rPr>
                        </m:ctrlPr>
                      </m:sSubPr>
                      <m:e>
                        <m:r>
                          <m:rPr>
                            <m:sty m:val="p"/>
                          </m:rPr>
                          <w:rPr>
                            <w:rFonts w:ascii="Cambria Math" w:hAnsi="Cambria Math"/>
                          </w:rPr>
                          <m:t>c=1,  y</m:t>
                        </m:r>
                      </m:e>
                      <m:sub>
                        <m:r>
                          <m:rPr>
                            <m:sty m:val="p"/>
                          </m:rPr>
                          <w:rPr>
                            <w:rFonts w:ascii="Cambria Math" w:hAnsi="Cambria Math"/>
                          </w:rPr>
                          <m:t>c</m:t>
                        </m:r>
                      </m:sub>
                    </m:sSub>
                    <m:r>
                      <m:rPr>
                        <m:sty m:val="p"/>
                      </m:rPr>
                      <w:rPr>
                        <w:rFonts w:ascii="Cambria Math" w:hAnsi="Cambria Math"/>
                      </w:rPr>
                      <m:t>=0</m:t>
                    </m:r>
                  </m:sub>
                  <m:sup>
                    <m:r>
                      <m:rPr>
                        <m:sty m:val="p"/>
                      </m:rPr>
                      <w:rPr>
                        <w:rFonts w:ascii="Cambria Math" w:hAnsi="Cambria Math"/>
                      </w:rPr>
                      <m:t>c=14</m:t>
                    </m:r>
                  </m:sup>
                  <m:e>
                    <m:r>
                      <m:rPr>
                        <m:sty m:val="p"/>
                      </m:rPr>
                      <w:rPr>
                        <w:rFonts w:ascii="Cambria Math" w:hAnsi="Cambria Math"/>
                      </w:rPr>
                      <m:t>-ln⁡(1-p)</m:t>
                    </m:r>
                  </m:e>
                </m:nary>
              </m:oMath>
            </m:oMathPara>
          </w:p>
        </w:tc>
        <w:tc>
          <w:tcPr>
            <w:tcW w:w="566" w:type="dxa"/>
          </w:tcPr>
          <w:p w14:paraId="5E26D46B" w14:textId="5033FC10" w:rsidR="00FD6F49" w:rsidRDefault="00FD6F49" w:rsidP="00224AEA">
            <w:r>
              <w:t>(5)</w:t>
            </w:r>
          </w:p>
        </w:tc>
      </w:tr>
    </w:tbl>
    <w:p w14:paraId="7D9A890B" w14:textId="444EFEEE" w:rsidR="008C23EE" w:rsidRDefault="005853B3" w:rsidP="008005FF">
      <w:pPr>
        <w:rPr>
          <w:rFonts w:eastAsiaTheme="minorEastAsia"/>
        </w:rPr>
      </w:pP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P</m:t>
                </m:r>
              </m:e>
            </m:d>
            <m:r>
              <m:rPr>
                <m:sty m:val="p"/>
              </m:rPr>
              <w:rPr>
                <w:rFonts w:ascii="Cambria Math" w:hAnsi="Cambria Math"/>
              </w:rPr>
              <m:t>+|N|</m:t>
            </m:r>
          </m:num>
          <m:den>
            <m:r>
              <m:rPr>
                <m:sty m:val="p"/>
              </m:rPr>
              <w:rPr>
                <w:rFonts w:ascii="Cambria Math" w:hAnsi="Cambria Math"/>
              </w:rPr>
              <m:t>|P|</m:t>
            </m:r>
          </m:den>
        </m:f>
      </m:oMath>
      <w:r w:rsidR="00364A97" w:rsidRPr="00E07B50">
        <w:rPr>
          <w:rFonts w:eastAsiaTheme="minorEastAsia"/>
        </w:rPr>
        <w:t xml:space="preserve"> is positive balancing facto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N</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P</m:t>
                </m:r>
              </m:e>
            </m:d>
            <m:r>
              <m:rPr>
                <m:sty m:val="p"/>
              </m:rPr>
              <w:rPr>
                <w:rFonts w:ascii="Cambria Math" w:hAnsi="Cambria Math"/>
              </w:rPr>
              <m:t>+|N|</m:t>
            </m:r>
          </m:num>
          <m:den>
            <m:r>
              <m:rPr>
                <m:sty m:val="p"/>
              </m:rPr>
              <w:rPr>
                <w:rFonts w:ascii="Cambria Math" w:hAnsi="Cambria Math"/>
              </w:rPr>
              <m:t>|N|</m:t>
            </m:r>
          </m:den>
        </m:f>
      </m:oMath>
      <w:r w:rsidR="00364A97" w:rsidRPr="00E07B50">
        <w:rPr>
          <w:rFonts w:eastAsiaTheme="minorEastAsia"/>
        </w:rPr>
        <w:t xml:space="preserve"> is negative balancing factor where |P| and |N| is the total number of ‘1’s and ‘0’s in a batch of image labels.</w:t>
      </w:r>
    </w:p>
    <w:p w14:paraId="14BAACF8" w14:textId="77777777" w:rsidR="00E914F6" w:rsidRPr="00B04C12" w:rsidRDefault="00E914F6" w:rsidP="00E914F6">
      <w:pPr>
        <w:pStyle w:val="Heading2"/>
      </w:pPr>
      <w:bookmarkStart w:id="80" w:name="_Toc1397409"/>
      <w:bookmarkStart w:id="81" w:name="_Toc3193017"/>
      <w:r w:rsidRPr="00B04C12">
        <w:t>Learning rate finder</w:t>
      </w:r>
      <w:commentRangeStart w:id="82"/>
      <w:commentRangeEnd w:id="82"/>
      <w:r w:rsidRPr="00B04C12">
        <w:rPr>
          <w:rStyle w:val="CommentReference"/>
          <w:sz w:val="28"/>
          <w:szCs w:val="26"/>
        </w:rPr>
        <w:commentReference w:id="82"/>
      </w:r>
      <w:bookmarkEnd w:id="80"/>
      <w:bookmarkEnd w:id="81"/>
    </w:p>
    <w:p w14:paraId="588A621C" w14:textId="55C61980" w:rsidR="00E914F6" w:rsidRDefault="00E914F6" w:rsidP="00E914F6">
      <w:pPr>
        <w:rPr>
          <w:noProof/>
        </w:rPr>
      </w:pPr>
      <w:r w:rsidRPr="001E21DE">
        <w:t xml:space="preserve">Learning rate is a </w:t>
      </w:r>
      <w:r>
        <w:t>crucial</w:t>
      </w:r>
      <w:r w:rsidRPr="001E21DE">
        <w:t xml:space="preserve"> </w:t>
      </w:r>
      <w:r>
        <w:t>hyper-</w:t>
      </w:r>
      <w:r w:rsidRPr="001E21DE">
        <w:t>parameter t</w:t>
      </w:r>
      <w:r>
        <w:t>hat</w:t>
      </w:r>
      <w:r w:rsidRPr="001E21DE">
        <w:t xml:space="preserve"> make the model learn well. If the learning rate is too low, the model could find hard to converge quickly, lead to long training time. If the learning is too high, the model could not converge at all. To find an appropriate learning rate, we adopt the Learning Rate Finder technique mention in</w:t>
      </w:r>
      <w:r>
        <w:t xml:space="preserve"> </w:t>
      </w:r>
      <w:r>
        <w:fldChar w:fldCharType="begin"/>
      </w:r>
      <w:r w:rsidR="003F653E">
        <w:instrText xml:space="preserve"> ADDIN ZOTERO_ITEM CSL_CITATION {"citationID":"yArbSdlJ","properties":{"formattedCitation":"[37]","plainCitation":"[37]","noteIndex":0},"citationItems":[{"id":196,"uris":["http://zotero.org/users/local/oPO7Jhp1/items/TXRFUV86"],"uri":["http://zotero.org/users/local/oPO7Jhp1/items/TXRFUV86"],"itemData":{"id":196,"type":"article-journal","title":"Cyclical Learning Rates for Training Neural Networks","container-title":"arXiv:1506.01186 [cs]","source":"arXiv.org","abstract":"It is known that the learning rate is the most important hyper-parameter to tune for training deep neural networks. This paper describes a new method for setting the learning rate, named cyclical learning rates, which practically eliminates the need to experimentally find the best values and schedule for the global learning rates. Instead of monotonically decreasing the learning rate, this method lets the learning rate cyclically vary between reasonable boundary values. Training with cyclical learning rates instead of fixed values achieves improved classification accuracy without a need to tune and often in fewer iterations. This paper also describes a simple way to estimate \"reasonable bounds\" -- linearly increasing the learning rate of the network for a few epochs. In addition, cyclical learning rates are demonstrated on the CIFAR-10 and CIFAR-100 datasets with ResNets, Stochastic Depth networks, and DenseNets, and the ImageNet dataset with the AlexNet and GoogLeNet architectures. These are practical tools for everyone who trains neural networks.","URL":"http://arxiv.org/abs/1506.01186","note":"00000 \narXiv: 1506.01186","author":[{"family":"Smith","given":"Leslie N."}],"issued":{"date-parts":[["2015",6,3]]},"accessed":{"date-parts":[["2018",12,21]]}}}],"schema":"https://github.com/citation-style-language/schema/raw/master/csl-citation.json"} </w:instrText>
      </w:r>
      <w:r>
        <w:fldChar w:fldCharType="separate"/>
      </w:r>
      <w:r w:rsidR="003F653E">
        <w:rPr>
          <w:noProof/>
        </w:rPr>
        <w:t>[37]</w:t>
      </w:r>
      <w:r>
        <w:fldChar w:fldCharType="end"/>
      </w:r>
      <w:r w:rsidRPr="001E21DE">
        <w:t>. The idea is to exponentially increase the learning rate from a low rate (1e-8) to large rate (10)</w:t>
      </w:r>
      <w:r>
        <w:t xml:space="preserve"> and record loss in the process, then</w:t>
      </w:r>
      <w:r w:rsidRPr="001E21DE">
        <w:t xml:space="preserve"> plot</w:t>
      </w:r>
      <w:r>
        <w:t xml:space="preserve"> the learning rates</w:t>
      </w:r>
      <w:r w:rsidRPr="001E21DE">
        <w:t xml:space="preserve"> again the loss</w:t>
      </w:r>
      <w:r>
        <w:t>es</w:t>
      </w:r>
      <w:r w:rsidRPr="001E21DE">
        <w:t>. A just-right learning rate could be spotted in the graph when the loss falling fast and before it becomes divergence.</w:t>
      </w:r>
    </w:p>
    <w:p w14:paraId="4FE2B8F8" w14:textId="77777777" w:rsidR="00E914F6" w:rsidRDefault="00E914F6" w:rsidP="00E914F6">
      <w:pPr>
        <w:keepNext/>
        <w:jc w:val="center"/>
      </w:pPr>
      <w:r>
        <w:rPr>
          <w:noProof/>
          <w:szCs w:val="20"/>
        </w:rPr>
        <w:lastRenderedPageBreak/>
        <w:drawing>
          <wp:inline distT="0" distB="0" distL="0" distR="0" wp14:anchorId="4A2CC291" wp14:editId="76FE3D7F">
            <wp:extent cx="5943600" cy="19856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hesis_UML-lr.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1985645"/>
                    </a:xfrm>
                    <a:prstGeom prst="rect">
                      <a:avLst/>
                    </a:prstGeom>
                  </pic:spPr>
                </pic:pic>
              </a:graphicData>
            </a:graphic>
          </wp:inline>
        </w:drawing>
      </w:r>
    </w:p>
    <w:p w14:paraId="2596C68E" w14:textId="705BD6D2" w:rsidR="00E914F6" w:rsidRPr="0088602E" w:rsidRDefault="00E914F6" w:rsidP="0077522F">
      <w:pPr>
        <w:pStyle w:val="Caption"/>
        <w:rPr>
          <w:noProof/>
          <w:szCs w:val="20"/>
        </w:rPr>
      </w:pPr>
      <w:bookmarkStart w:id="83" w:name="_Toc3193052"/>
      <w:r>
        <w:t xml:space="preserve">Figure </w:t>
      </w:r>
      <w:r w:rsidR="005853B3">
        <w:fldChar w:fldCharType="begin"/>
      </w:r>
      <w:r w:rsidR="005853B3">
        <w:instrText xml:space="preserve"> STYLEREF 1 \s </w:instrText>
      </w:r>
      <w:r w:rsidR="005853B3">
        <w:fldChar w:fldCharType="separate"/>
      </w:r>
      <w:r w:rsidR="00166471">
        <w:rPr>
          <w:noProof/>
        </w:rPr>
        <w:t>3</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13</w:t>
      </w:r>
      <w:r w:rsidR="005853B3">
        <w:rPr>
          <w:noProof/>
        </w:rPr>
        <w:fldChar w:fldCharType="end"/>
      </w:r>
      <w:r>
        <w:t xml:space="preserve">: </w:t>
      </w:r>
      <w:r w:rsidRPr="00B04C12">
        <w:rPr>
          <w:b/>
        </w:rPr>
        <w:t>Left</w:t>
      </w:r>
      <w:r w:rsidRPr="00636003">
        <w:t>: Learning rate finder for lung segmentation, here we choos</w:t>
      </w:r>
      <w:r w:rsidR="006422C2">
        <w:t>e a</w:t>
      </w:r>
      <w:r w:rsidRPr="00636003">
        <w:t xml:space="preserve"> learning rate of 1e-2. </w:t>
      </w:r>
      <w:r w:rsidRPr="00B04C12">
        <w:rPr>
          <w:b/>
        </w:rPr>
        <w:t>Right</w:t>
      </w:r>
      <w:r w:rsidRPr="00636003">
        <w:t>: Learning rate finder for ChestX-ray 14 dataset, here we choose</w:t>
      </w:r>
      <w:r w:rsidR="006422C2">
        <w:t xml:space="preserve"> a</w:t>
      </w:r>
      <w:r w:rsidRPr="00636003">
        <w:t xml:space="preserve"> learning rate of 1e-3.</w:t>
      </w:r>
      <w:bookmarkEnd w:id="83"/>
    </w:p>
    <w:p w14:paraId="6DB7E03A" w14:textId="0226ED95" w:rsidR="008005FF" w:rsidRPr="0042295C" w:rsidRDefault="008005FF" w:rsidP="0042295C">
      <w:pPr>
        <w:pStyle w:val="Heading2"/>
      </w:pPr>
      <w:bookmarkStart w:id="84" w:name="_Toc1397413"/>
      <w:bookmarkStart w:id="85" w:name="_Toc3193018"/>
      <w:r w:rsidRPr="0042295C">
        <w:t>Training setting</w:t>
      </w:r>
      <w:bookmarkEnd w:id="84"/>
      <w:bookmarkEnd w:id="85"/>
    </w:p>
    <w:p w14:paraId="4AC8DB7F" w14:textId="2349D4AB" w:rsidR="00132666" w:rsidRPr="008005FF" w:rsidRDefault="00A0269B" w:rsidP="0042295C">
      <w:pPr>
        <w:pStyle w:val="Heading3"/>
      </w:pPr>
      <w:bookmarkStart w:id="86" w:name="_Toc1397414"/>
      <w:bookmarkStart w:id="87" w:name="_Toc3193019"/>
      <w:r w:rsidRPr="008005FF">
        <w:t>Lung Segmentation:</w:t>
      </w:r>
      <w:bookmarkEnd w:id="86"/>
      <w:bookmarkEnd w:id="87"/>
      <w:r w:rsidR="00502541" w:rsidRPr="008005FF">
        <w:t xml:space="preserve"> </w:t>
      </w:r>
      <w:r w:rsidR="008005FF" w:rsidRPr="008005FF">
        <w:t xml:space="preserve"> </w:t>
      </w:r>
    </w:p>
    <w:p w14:paraId="63523E04" w14:textId="1791CC26" w:rsidR="00A5389B" w:rsidRPr="008005FF" w:rsidRDefault="00A5389B" w:rsidP="008005FF">
      <w:r w:rsidRPr="00A5389B">
        <w:t>We use Resnet-50</w:t>
      </w:r>
      <w:r w:rsidR="00BD62B8">
        <w:t xml:space="preserve"> </w:t>
      </w:r>
      <w:r w:rsidR="00BD62B8">
        <w:fldChar w:fldCharType="begin"/>
      </w:r>
      <w:r w:rsidR="003F653E">
        <w:instrText xml:space="preserve"> ADDIN ZOTERO_ITEM CSL_CITATION {"citationID":"Y3jPO0dW","properties":{"formattedCitation":"[13]","plainCitation":"[13]","noteIndex":0},"citationItems":[{"id":214,"uris":["http://zotero.org/users/local/oPO7Jhp1/items/BUY78MAS"],"uri":["http://zotero.org/users/local/oPO7Jhp1/items/BUY78MAS"],"itemData":{"id":2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00000 \narXiv: 1512.03385","author":[{"family":"He","given":"Kaiming"},{"family":"Zhang","given":"Xiangyu"},{"family":"Ren","given":"Shaoqing"},{"family":"Sun","given":"Jian"}],"issued":{"date-parts":[["2015",12,10]]},"accessed":{"date-parts":[["2018",12,24]]}}}],"schema":"https://github.com/citation-style-language/schema/raw/master/csl-citation.json"} </w:instrText>
      </w:r>
      <w:r w:rsidR="00BD62B8">
        <w:fldChar w:fldCharType="separate"/>
      </w:r>
      <w:r w:rsidR="003F653E">
        <w:rPr>
          <w:noProof/>
        </w:rPr>
        <w:t>[13]</w:t>
      </w:r>
      <w:r w:rsidR="00BD62B8">
        <w:fldChar w:fldCharType="end"/>
      </w:r>
      <w:r w:rsidRPr="00A5389B">
        <w:t xml:space="preserve"> with pretrained weight from ImageNet</w:t>
      </w:r>
      <w:r w:rsidR="009E242F">
        <w:t xml:space="preserve"> </w:t>
      </w:r>
      <w:r w:rsidR="009E242F">
        <w:fldChar w:fldCharType="begin"/>
      </w:r>
      <w:r w:rsidR="003F653E">
        <w:instrText xml:space="preserve"> ADDIN ZOTERO_ITEM CSL_CITATION {"citationID":"3dzXO7su","properties":{"formattedCitation":"[12]","plainCitation":"[12]","noteIndex":0},"citationItems":[{"id":763,"uris":["http://zotero.org/users/local/oPO7Jhp1/items/SV9F6BIT"],"uri":["http://zotero.org/users/local/oPO7Jhp1/items/SV9F6BIT"],"itemData":{"id":763,"type":"article-journal","title":"ImageNet: A Large-Scale Hierarchical Image Database","page":"8","source":"Zotero","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ﬁcation and automatic object clustering. We hope that the scale, accuracy, diversity and hierarchical structure of ImageNet can offer unparalleled opportunities to researchers in the computer vision community and beyond.","language":"en","author":[{"family":"Deng","given":"Jia"},{"family":"Dong","given":"Wei"},{"family":"Socher","given":"Richard"},{"family":"Li","given":"Li-Jia"},{"family":"Li","given":"Kai"},{"family":"Fei-Fei","given":"Li"}]}}],"schema":"https://github.com/citation-style-language/schema/raw/master/csl-citation.json"} </w:instrText>
      </w:r>
      <w:r w:rsidR="009E242F">
        <w:fldChar w:fldCharType="separate"/>
      </w:r>
      <w:r w:rsidR="003F653E">
        <w:rPr>
          <w:noProof/>
        </w:rPr>
        <w:t>[12]</w:t>
      </w:r>
      <w:r w:rsidR="009E242F">
        <w:fldChar w:fldCharType="end"/>
      </w:r>
      <w:r w:rsidRPr="00A5389B">
        <w:t xml:space="preserve"> as the backbone for</w:t>
      </w:r>
      <w:r w:rsidR="00B9385A">
        <w:t xml:space="preserve"> our</w:t>
      </w:r>
      <w:r w:rsidRPr="00A5389B">
        <w:t xml:space="preserve"> lung segmentation. We use</w:t>
      </w:r>
      <w:r w:rsidR="004924ED">
        <w:t xml:space="preserve"> Adam</w:t>
      </w:r>
      <w:r w:rsidRPr="00A5389B">
        <w:t xml:space="preserve"> optimizer </w:t>
      </w:r>
      <w:r w:rsidR="009E242F">
        <w:fldChar w:fldCharType="begin"/>
      </w:r>
      <w:r w:rsidR="003F653E">
        <w:instrText xml:space="preserve"> ADDIN ZOTERO_ITEM CSL_CITATION {"citationID":"Ap7yRhGG","properties":{"formattedCitation":"[38]","plainCitation":"[38]","noteIndex":0},"citationItems":[{"id":152,"uris":["http://zotero.org/users/local/oPO7Jhp1/items/VF5VKB36"],"uri":["http://zotero.org/users/local/oPO7Jhp1/items/VF5VKB36"],"itemData":{"id":152,"type":"article-journal","title":"Adam: A Method for Stochastic Optimization","container-title":"arXiv:1412.6980 [cs]","source":"arXiv.org","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note":"15425 \narXiv: 1412.6980","shortTitle":"Adam","author":[{"family":"Kingma","given":"Diederik P."},{"family":"Ba","given":"Jimmy"}],"issued":{"date-parts":[["2014",12,22]]},"accessed":{"date-parts":[["2018",12,4]]}}}],"schema":"https://github.com/citation-style-language/schema/raw/master/csl-citation.json"} </w:instrText>
      </w:r>
      <w:r w:rsidR="009E242F">
        <w:fldChar w:fldCharType="separate"/>
      </w:r>
      <w:r w:rsidR="003F653E">
        <w:rPr>
          <w:noProof/>
        </w:rPr>
        <w:t>[38]</w:t>
      </w:r>
      <w:r w:rsidR="009E242F">
        <w:fldChar w:fldCharType="end"/>
      </w:r>
      <w:r w:rsidR="009E242F">
        <w:t xml:space="preserve"> </w:t>
      </w:r>
      <w:r w:rsidRPr="00A5389B">
        <w:t>to update the model weight. The initial learning rate is set to 1e-2 for up-sample branch and 1e-3 for Resnet-50 backbone. The model was trained for 20 epochs using Cyclic Learning Scheduler</w:t>
      </w:r>
      <w:r w:rsidR="00984A15">
        <w:t xml:space="preserve"> </w:t>
      </w:r>
      <w:r w:rsidR="00984A15">
        <w:fldChar w:fldCharType="begin"/>
      </w:r>
      <w:r w:rsidR="003F653E">
        <w:instrText xml:space="preserve"> ADDIN ZOTERO_ITEM CSL_CITATION {"citationID":"ahKK2ZX5","properties":{"formattedCitation":"[37]","plainCitation":"[37]","noteIndex":0},"citationItems":[{"id":196,"uris":["http://zotero.org/users/local/oPO7Jhp1/items/TXRFUV86"],"uri":["http://zotero.org/users/local/oPO7Jhp1/items/TXRFUV86"],"itemData":{"id":196,"type":"article-journal","title":"Cyclical Learning Rates for Training Neural Networks","container-title":"arXiv:1506.01186 [cs]","source":"arXiv.org","abstract":"It is known that the learning rate is the most important hyper-parameter to tune for training deep neural networks. This paper describes a new method for setting the learning rate, named cyclical learning rates, which practically eliminates the need to experimentally find the best values and schedule for the global learning rates. Instead of monotonically decreasing the learning rate, this method lets the learning rate cyclically vary between reasonable boundary values. Training with cyclical learning rates instead of fixed values achieves improved classification accuracy without a need to tune and often in fewer iterations. This paper also describes a simple way to estimate \"reasonable bounds\" -- linearly increasing the learning rate of the network for a few epochs. In addition, cyclical learning rates are demonstrated on the CIFAR-10 and CIFAR-100 datasets with ResNets, Stochastic Depth networks, and DenseNets, and the ImageNet dataset with the AlexNet and GoogLeNet architectures. These are practical tools for everyone who trains neural networks.","URL":"http://arxiv.org/abs/1506.01186","note":"00000 \narXiv: 1506.01186","author":[{"family":"Smith","given":"Leslie N."}],"issued":{"date-parts":[["2015",6,3]]},"accessed":{"date-parts":[["2018",12,21]]}}}],"schema":"https://github.com/citation-style-language/schema/raw/master/csl-citation.json"} </w:instrText>
      </w:r>
      <w:r w:rsidR="00984A15">
        <w:fldChar w:fldCharType="separate"/>
      </w:r>
      <w:r w:rsidR="003F653E">
        <w:rPr>
          <w:noProof/>
        </w:rPr>
        <w:t>[37]</w:t>
      </w:r>
      <w:r w:rsidR="00984A15">
        <w:fldChar w:fldCharType="end"/>
      </w:r>
      <w:r w:rsidRPr="00A5389B">
        <w:t xml:space="preserve"> and choose the best model with the lowest validation loss. Before inputting to the model, we downscale the image to 256x256 and normalize base on the mean and standard deviation of training images in ImageNet. We also applied random horizontal flipping, adjust brightness and small rotation.</w:t>
      </w:r>
    </w:p>
    <w:p w14:paraId="16342825" w14:textId="328DE7ED" w:rsidR="00132666" w:rsidRPr="00085C08" w:rsidRDefault="00A0269B" w:rsidP="008005FF">
      <w:pPr>
        <w:pStyle w:val="Heading3"/>
      </w:pPr>
      <w:bookmarkStart w:id="88" w:name="_Toc1397415"/>
      <w:bookmarkStart w:id="89" w:name="_Toc3193020"/>
      <w:r w:rsidRPr="00085C08">
        <w:t>Thorax Classification</w:t>
      </w:r>
      <w:r w:rsidR="00502541" w:rsidRPr="00085C08">
        <w:t>:</w:t>
      </w:r>
      <w:bookmarkEnd w:id="88"/>
      <w:bookmarkEnd w:id="89"/>
      <w:r w:rsidR="00502541" w:rsidRPr="00085C08">
        <w:t xml:space="preserve"> </w:t>
      </w:r>
    </w:p>
    <w:p w14:paraId="01774735" w14:textId="19004C0C" w:rsidR="00A5389B" w:rsidRPr="008005FF" w:rsidRDefault="00A5389B" w:rsidP="001C52D9">
      <w:r w:rsidRPr="00A5389B">
        <w:t>We use DenseNet-121</w:t>
      </w:r>
      <w:r w:rsidR="00984A15">
        <w:t xml:space="preserve"> </w:t>
      </w:r>
      <w:r w:rsidR="00984A15">
        <w:fldChar w:fldCharType="begin"/>
      </w:r>
      <w:r w:rsidR="003F653E">
        <w:instrText xml:space="preserve"> ADDIN ZOTERO_ITEM CSL_CITATION {"citationID":"pYMbwLXf","properties":{"formattedCitation":"[14]","plainCitation":"[14]","noteIndex":0},"citationItems":[{"id":15,"uris":["http://zotero.org/users/local/oPO7Jhp1/items/VHTUINDC"],"uri":["http://zotero.org/users/local/oPO7Jhp1/items/VHTUINDC"],"itemData":{"id":15,"type":"article-journal","title":"Densely Connected Convolutional Networks","container-title":"arXiv:1608.06993 [cs]","source":"arXiv.org","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URL":"http://arxiv.org/abs/1608.06993","note":"02162 \narXiv: 1608.06993","author":[{"family":"Huang","given":"Gao"},{"family":"Liu","given":"Zhuang"},{"family":"Maaten","given":"Laurens","non-dropping-particle":"van der"},{"family":"Weinberger","given":"Kilian Q."}],"issued":{"date-parts":[["2016",8,24]]},"accessed":{"date-parts":[["2018",12,1]]}}}],"schema":"https://github.com/citation-style-language/schema/raw/master/csl-citation.json"} </w:instrText>
      </w:r>
      <w:r w:rsidR="00984A15">
        <w:fldChar w:fldCharType="separate"/>
      </w:r>
      <w:r w:rsidR="003F653E">
        <w:rPr>
          <w:noProof/>
        </w:rPr>
        <w:t>[14]</w:t>
      </w:r>
      <w:r w:rsidR="00984A15">
        <w:fldChar w:fldCharType="end"/>
      </w:r>
      <w:r w:rsidRPr="00A5389B">
        <w:t xml:space="preserve"> with pretrained weight from ImageNet as the backbone for our classification. We use Adam optimizer </w:t>
      </w:r>
      <w:r w:rsidR="009E242F">
        <w:t xml:space="preserve"> </w:t>
      </w:r>
      <w:r w:rsidR="009E242F">
        <w:fldChar w:fldCharType="begin"/>
      </w:r>
      <w:r w:rsidR="003F653E">
        <w:instrText xml:space="preserve"> ADDIN ZOTERO_ITEM CSL_CITATION {"citationID":"77Q1gJkQ","properties":{"formattedCitation":"[38]","plainCitation":"[38]","noteIndex":0},"citationItems":[{"id":152,"uris":["http://zotero.org/users/local/oPO7Jhp1/items/VF5VKB36"],"uri":["http://zotero.org/users/local/oPO7Jhp1/items/VF5VKB36"],"itemData":{"id":152,"type":"article-journal","title":"Adam: A Method for Stochastic Optimization","container-title":"arXiv:1412.6980 [cs]","source":"arXiv.org","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note":"15425 \narXiv: 1412.6980","shortTitle":"Adam","author":[{"family":"Kingma","given":"Diederik P."},{"family":"Ba","given":"Jimmy"}],"issued":{"date-parts":[["2014",12,22]]},"accessed":{"date-parts":[["2018",12,4]]}}}],"schema":"https://github.com/citation-style-language/schema/raw/master/csl-citation.json"} </w:instrText>
      </w:r>
      <w:r w:rsidR="009E242F">
        <w:fldChar w:fldCharType="separate"/>
      </w:r>
      <w:r w:rsidR="003F653E">
        <w:rPr>
          <w:noProof/>
        </w:rPr>
        <w:t>[38]</w:t>
      </w:r>
      <w:r w:rsidR="009E242F">
        <w:fldChar w:fldCharType="end"/>
      </w:r>
      <w:r w:rsidR="009E242F">
        <w:t xml:space="preserve"> </w:t>
      </w:r>
      <w:r w:rsidRPr="00A5389B">
        <w:t>with default hyper-parameter (β</w:t>
      </w:r>
      <w:r w:rsidR="003832EB">
        <w:rPr>
          <w:vertAlign w:val="subscript"/>
        </w:rPr>
        <w:t>1</w:t>
      </w:r>
      <w:r w:rsidRPr="00A5389B">
        <w:t>=0.9,β</w:t>
      </w:r>
      <w:r w:rsidR="003832EB">
        <w:rPr>
          <w:vertAlign w:val="subscript"/>
        </w:rPr>
        <w:t>2</w:t>
      </w:r>
      <w:r w:rsidRPr="00A5389B">
        <w:t xml:space="preserve">=0.999) and initial learning rate 1e-3 with decay by 10 each time validation loss is not improved. The model is trained for 100 with </w:t>
      </w:r>
      <w:r w:rsidR="006422C2">
        <w:t xml:space="preserve">a </w:t>
      </w:r>
      <w:r w:rsidRPr="00A5389B">
        <w:t xml:space="preserve">batch size of 32 and choose the best model with the lowest validation loss. </w:t>
      </w:r>
      <w:r w:rsidRPr="00A5389B">
        <w:lastRenderedPageBreak/>
        <w:t>Before inputting to the model, we downscale the image to 256x256, then take a random crop of 224x224 and normalize base on the mean and standard deviation of training images in ImageNet. We also applied random horizontal flipping, adjust brightness and small rotation.</w:t>
      </w:r>
    </w:p>
    <w:p w14:paraId="2CAAAB29" w14:textId="4F206DF1" w:rsidR="00D62B1A" w:rsidRPr="00085C08" w:rsidRDefault="008424C4" w:rsidP="006E2759">
      <w:pPr>
        <w:spacing w:line="480" w:lineRule="auto"/>
        <w:rPr>
          <w:szCs w:val="20"/>
        </w:rPr>
      </w:pPr>
      <w:r w:rsidRPr="00085C08">
        <w:rPr>
          <w:szCs w:val="20"/>
        </w:rPr>
        <w:br w:type="page"/>
      </w:r>
    </w:p>
    <w:p w14:paraId="53401F4C" w14:textId="6BDD8557" w:rsidR="008424C4" w:rsidRPr="00190A2E" w:rsidRDefault="008424C4" w:rsidP="00190A2E">
      <w:pPr>
        <w:pStyle w:val="Heading1"/>
      </w:pPr>
      <w:bookmarkStart w:id="90" w:name="_Toc1397416"/>
      <w:bookmarkStart w:id="91" w:name="_Ref1656510"/>
      <w:bookmarkStart w:id="92" w:name="_Ref1656519"/>
      <w:bookmarkStart w:id="93" w:name="_Toc3193021"/>
      <w:commentRangeStart w:id="94"/>
      <w:r w:rsidRPr="00190A2E">
        <w:lastRenderedPageBreak/>
        <w:t>Result</w:t>
      </w:r>
      <w:commentRangeEnd w:id="94"/>
      <w:r w:rsidR="000567A0" w:rsidRPr="00190A2E">
        <w:rPr>
          <w:rStyle w:val="CommentReference"/>
          <w:sz w:val="36"/>
          <w:szCs w:val="32"/>
        </w:rPr>
        <w:commentReference w:id="94"/>
      </w:r>
      <w:bookmarkEnd w:id="90"/>
      <w:bookmarkEnd w:id="91"/>
      <w:bookmarkEnd w:id="92"/>
      <w:bookmarkEnd w:id="93"/>
    </w:p>
    <w:p w14:paraId="43725E6F" w14:textId="53127467" w:rsidR="00F72C8D" w:rsidRDefault="00F72C8D" w:rsidP="00F72C8D">
      <w:pPr>
        <w:pStyle w:val="Heading2"/>
      </w:pPr>
      <w:bookmarkStart w:id="95" w:name="_Toc3193022"/>
      <w:r>
        <w:t>Hyperparameter tuning</w:t>
      </w:r>
      <w:bookmarkEnd w:id="95"/>
    </w:p>
    <w:p w14:paraId="159D974D" w14:textId="59E007D9" w:rsidR="00F72C8D" w:rsidRDefault="00F72C8D" w:rsidP="00F72C8D">
      <w:r>
        <w:t xml:space="preserve">Hyperparameter tuning is an essential part of training Deep Learning (DL) model. We conducted several experiments to find the best set of hyperparameters </w:t>
      </w:r>
      <w:r w:rsidR="006422C2">
        <w:t>for</w:t>
      </w:r>
      <w:r>
        <w:t xml:space="preserve"> training the model. The experiment included: </w:t>
      </w:r>
    </w:p>
    <w:p w14:paraId="137776B9" w14:textId="3EF3BBAC" w:rsidR="00F72C8D" w:rsidRDefault="00F72C8D" w:rsidP="00B960A1">
      <w:pPr>
        <w:pStyle w:val="ListParagraph"/>
        <w:numPr>
          <w:ilvl w:val="0"/>
          <w:numId w:val="8"/>
        </w:numPr>
      </w:pPr>
      <w:r>
        <w:t>Training using different learning rate</w:t>
      </w:r>
    </w:p>
    <w:p w14:paraId="181DF2BC" w14:textId="25D06F76" w:rsidR="00F72C8D" w:rsidRDefault="00F72C8D" w:rsidP="00B960A1">
      <w:pPr>
        <w:pStyle w:val="ListParagraph"/>
        <w:numPr>
          <w:ilvl w:val="0"/>
          <w:numId w:val="8"/>
        </w:numPr>
      </w:pPr>
      <w:r>
        <w:t>Training using different batch size</w:t>
      </w:r>
    </w:p>
    <w:p w14:paraId="4850CBBF" w14:textId="575E217D" w:rsidR="00F72C8D" w:rsidRDefault="00F72C8D" w:rsidP="00B960A1">
      <w:pPr>
        <w:pStyle w:val="ListParagraph"/>
        <w:numPr>
          <w:ilvl w:val="0"/>
          <w:numId w:val="8"/>
        </w:numPr>
      </w:pPr>
      <w:r>
        <w:t>Training using for longer</w:t>
      </w:r>
    </w:p>
    <w:p w14:paraId="513792D9" w14:textId="23626E96" w:rsidR="00F72C8D" w:rsidRDefault="00F72C8D" w:rsidP="00F72C8D">
      <w:pPr>
        <w:pStyle w:val="Heading3"/>
      </w:pPr>
      <w:bookmarkStart w:id="96" w:name="_Toc3193023"/>
      <w:r>
        <w:t>Different learning rate</w:t>
      </w:r>
      <w:bookmarkEnd w:id="96"/>
    </w:p>
    <w:p w14:paraId="13EE9590" w14:textId="01374B87" w:rsidR="00306A91" w:rsidRDefault="00500C7F" w:rsidP="00306A91">
      <w:r w:rsidRPr="00500C7F">
        <w:t>Learning rate is the step size the model takes for each optimization step. High learning rate leads to unstable and potential divergent training. Low learning rate leads to longer convergent time. We experimented with different learning rate</w:t>
      </w:r>
      <w:r>
        <w:t xml:space="preserve"> ranging</w:t>
      </w:r>
      <w:r w:rsidRPr="00500C7F">
        <w:t xml:space="preserve"> from 1e-6 to 1e-2 with the exponential step size.</w:t>
      </w:r>
    </w:p>
    <w:p w14:paraId="354EB087" w14:textId="058173C3" w:rsidR="00062200" w:rsidRDefault="00062200" w:rsidP="00306A91">
      <w:r>
        <w:t xml:space="preserve">In </w:t>
      </w:r>
      <w:r>
        <w:fldChar w:fldCharType="begin"/>
      </w:r>
      <w:r>
        <w:instrText xml:space="preserve"> REF _Ref2015407 \h </w:instrText>
      </w:r>
      <w:r>
        <w:fldChar w:fldCharType="separate"/>
      </w:r>
      <w:r w:rsidR="00166471">
        <w:t xml:space="preserve">Figure </w:t>
      </w:r>
      <w:r w:rsidR="00166471">
        <w:rPr>
          <w:noProof/>
        </w:rPr>
        <w:t>4</w:t>
      </w:r>
      <w:r w:rsidR="00166471">
        <w:t>.</w:t>
      </w:r>
      <w:r w:rsidR="00166471">
        <w:rPr>
          <w:noProof/>
        </w:rPr>
        <w:t>1</w:t>
      </w:r>
      <w:r>
        <w:fldChar w:fldCharType="end"/>
      </w:r>
      <w:r>
        <w:t xml:space="preserve">, when </w:t>
      </w:r>
      <w:r w:rsidR="006422C2">
        <w:t xml:space="preserve">the </w:t>
      </w:r>
      <w:r>
        <w:t xml:space="preserve">learning rate is 1e-6, the learning progressed very slowly. When </w:t>
      </w:r>
      <w:r w:rsidR="006422C2">
        <w:t xml:space="preserve">the </w:t>
      </w:r>
      <w:r w:rsidR="00492CB2">
        <w:t xml:space="preserve">learning rate is 1e-2, the learning progress </w:t>
      </w:r>
      <w:r w:rsidR="00390FCA">
        <w:t xml:space="preserve">cannot convergent. </w:t>
      </w:r>
      <w:r w:rsidR="00DA0CFD">
        <w:t>From</w:t>
      </w:r>
      <w:r w:rsidR="00390FCA">
        <w:t xml:space="preserve"> this experiment, we </w:t>
      </w:r>
      <w:r w:rsidR="006422C2">
        <w:t xml:space="preserve">have </w:t>
      </w:r>
      <w:r w:rsidR="00390FCA">
        <w:t>chose</w:t>
      </w:r>
      <w:r w:rsidR="00DF54D7">
        <w:t>n</w:t>
      </w:r>
      <w:r w:rsidR="00390FCA">
        <w:t xml:space="preserve"> the learning rate to be 1e-3.</w:t>
      </w:r>
    </w:p>
    <w:p w14:paraId="781BB106" w14:textId="77777777" w:rsidR="00755A9B" w:rsidRDefault="00755A9B" w:rsidP="00755A9B">
      <w:pPr>
        <w:pStyle w:val="Heading3"/>
      </w:pPr>
      <w:bookmarkStart w:id="97" w:name="_Toc3193024"/>
      <w:r>
        <w:t>Different batch size</w:t>
      </w:r>
      <w:bookmarkEnd w:id="97"/>
    </w:p>
    <w:p w14:paraId="5963193B" w14:textId="730C7786" w:rsidR="00755A9B" w:rsidRDefault="00755A9B" w:rsidP="00755A9B">
      <w:r>
        <w:t xml:space="preserve">Batch size is the number of images needed for each optimization step. </w:t>
      </w:r>
      <w:r w:rsidRPr="00500C7F">
        <w:t>We experimented with different</w:t>
      </w:r>
      <w:r>
        <w:t xml:space="preserve"> batch size ranging</w:t>
      </w:r>
      <w:r w:rsidRPr="00500C7F">
        <w:t xml:space="preserve"> from </w:t>
      </w:r>
      <w:r>
        <w:t>16</w:t>
      </w:r>
      <w:r w:rsidRPr="00500C7F">
        <w:t xml:space="preserve"> to </w:t>
      </w:r>
      <w:r>
        <w:t>128</w:t>
      </w:r>
      <w:r w:rsidRPr="00500C7F">
        <w:t xml:space="preserve"> with the exponential step size</w:t>
      </w:r>
      <w:r w:rsidR="00E64E68">
        <w:t>.</w:t>
      </w:r>
    </w:p>
    <w:p w14:paraId="4678DAC0" w14:textId="18BEC429" w:rsidR="00292AAC" w:rsidRDefault="00DF54D7" w:rsidP="00306A91">
      <w:r>
        <w:lastRenderedPageBreak/>
        <w:t xml:space="preserve">In </w:t>
      </w:r>
      <w:r>
        <w:fldChar w:fldCharType="begin"/>
      </w:r>
      <w:r>
        <w:instrText xml:space="preserve"> REF _Ref2016398 \h </w:instrText>
      </w:r>
      <w:r>
        <w:fldChar w:fldCharType="separate"/>
      </w:r>
      <w:r w:rsidR="00166471">
        <w:t xml:space="preserve">Figure </w:t>
      </w:r>
      <w:r w:rsidR="00166471">
        <w:rPr>
          <w:noProof/>
        </w:rPr>
        <w:t>4</w:t>
      </w:r>
      <w:r w:rsidR="00166471">
        <w:t>.</w:t>
      </w:r>
      <w:r w:rsidR="00166471">
        <w:rPr>
          <w:noProof/>
        </w:rPr>
        <w:t>2</w:t>
      </w:r>
      <w:r>
        <w:fldChar w:fldCharType="end"/>
      </w:r>
      <w:r>
        <w:t xml:space="preserve">, bigger batch size did help the training process. However, when the batch size excessed 64, there is no more benefit for bigger batch size. </w:t>
      </w:r>
      <w:r w:rsidR="00296A31">
        <w:t>From</w:t>
      </w:r>
      <w:r>
        <w:t xml:space="preserve"> this experiment, we</w:t>
      </w:r>
      <w:r w:rsidR="006422C2">
        <w:t xml:space="preserve"> have</w:t>
      </w:r>
      <w:r>
        <w:t xml:space="preserve"> chosen the batch size to be 64.</w:t>
      </w:r>
    </w:p>
    <w:p w14:paraId="256CCD05" w14:textId="77777777" w:rsidR="00292AAC" w:rsidRDefault="00292AAC" w:rsidP="00292AAC">
      <w:pPr>
        <w:pStyle w:val="Heading3"/>
      </w:pPr>
      <w:bookmarkStart w:id="98" w:name="_Toc3193025"/>
      <w:r>
        <w:t>Training longer</w:t>
      </w:r>
      <w:bookmarkEnd w:id="98"/>
    </w:p>
    <w:p w14:paraId="5A02076A" w14:textId="39CCFF22" w:rsidR="00292AAC" w:rsidRPr="00292AAC" w:rsidRDefault="00386A34" w:rsidP="00292AAC">
      <w:r>
        <w:t>Epoch is when we iterate over the</w:t>
      </w:r>
      <w:r w:rsidR="00691AD1">
        <w:t xml:space="preserve"> entire</w:t>
      </w:r>
      <w:r>
        <w:t xml:space="preserve"> training set, longer epoch give</w:t>
      </w:r>
      <w:r w:rsidR="006422C2">
        <w:t>s the</w:t>
      </w:r>
      <w:r>
        <w:t xml:space="preserve"> model the necessary time to converge. </w:t>
      </w:r>
      <w:r w:rsidR="00292AAC">
        <w:t>We experiment with different epoch ranging from 100 to 500 with</w:t>
      </w:r>
      <w:r w:rsidR="006422C2">
        <w:t xml:space="preserve"> a</w:t>
      </w:r>
      <w:r w:rsidR="00292AAC">
        <w:t xml:space="preserve"> step size of 100</w:t>
      </w:r>
      <w:r>
        <w:t>.</w:t>
      </w:r>
    </w:p>
    <w:p w14:paraId="747B92F4" w14:textId="3B38030F" w:rsidR="00062200" w:rsidRDefault="00292AAC" w:rsidP="00306A91">
      <w:r>
        <w:t xml:space="preserve">In </w:t>
      </w:r>
      <w:r>
        <w:fldChar w:fldCharType="begin"/>
      </w:r>
      <w:r>
        <w:instrText xml:space="preserve"> REF _Ref2016617 \h </w:instrText>
      </w:r>
      <w:r>
        <w:fldChar w:fldCharType="separate"/>
      </w:r>
      <w:r w:rsidR="00166471">
        <w:t xml:space="preserve">Figure </w:t>
      </w:r>
      <w:r w:rsidR="00166471">
        <w:rPr>
          <w:noProof/>
        </w:rPr>
        <w:t>4</w:t>
      </w:r>
      <w:r w:rsidR="00166471">
        <w:t>.</w:t>
      </w:r>
      <w:r w:rsidR="00166471">
        <w:rPr>
          <w:noProof/>
        </w:rPr>
        <w:t>3</w:t>
      </w:r>
      <w:r>
        <w:fldChar w:fldCharType="end"/>
      </w:r>
      <w:r w:rsidR="00386A34">
        <w:t xml:space="preserve">, we can see that the model loss and performance plateau after 100 epochs. </w:t>
      </w:r>
      <w:r w:rsidR="00296A31">
        <w:t>From</w:t>
      </w:r>
      <w:r w:rsidR="00386A34">
        <w:t xml:space="preserve"> this experiment, we </w:t>
      </w:r>
      <w:r w:rsidR="006422C2">
        <w:t xml:space="preserve">have </w:t>
      </w:r>
      <w:r w:rsidR="00386A34">
        <w:t>chosen the epoch to be 100.</w:t>
      </w:r>
    </w:p>
    <w:p w14:paraId="09EE2E90" w14:textId="77777777" w:rsidR="00F72C8D" w:rsidRDefault="00F72C8D" w:rsidP="0026760E">
      <w:pPr>
        <w:keepNext/>
        <w:spacing w:before="0" w:after="0"/>
        <w:jc w:val="center"/>
      </w:pPr>
      <w:r>
        <w:rPr>
          <w:noProof/>
        </w:rPr>
        <w:drawing>
          <wp:inline distT="0" distB="0" distL="0" distR="0" wp14:anchorId="7FC50F51" wp14:editId="178EDA6E">
            <wp:extent cx="6567836" cy="2359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sis_UML-training.png"/>
                    <pic:cNvPicPr/>
                  </pic:nvPicPr>
                  <pic:blipFill>
                    <a:blip r:embed="rId48">
                      <a:extLst>
                        <a:ext uri="{28A0092B-C50C-407E-A947-70E740481C1C}">
                          <a14:useLocalDpi xmlns:a14="http://schemas.microsoft.com/office/drawing/2010/main" val="0"/>
                        </a:ext>
                      </a:extLst>
                    </a:blip>
                    <a:stretch>
                      <a:fillRect/>
                    </a:stretch>
                  </pic:blipFill>
                  <pic:spPr>
                    <a:xfrm>
                      <a:off x="0" y="0"/>
                      <a:ext cx="6623400" cy="2378982"/>
                    </a:xfrm>
                    <a:prstGeom prst="rect">
                      <a:avLst/>
                    </a:prstGeom>
                  </pic:spPr>
                </pic:pic>
              </a:graphicData>
            </a:graphic>
          </wp:inline>
        </w:drawing>
      </w:r>
    </w:p>
    <w:p w14:paraId="2D340DC4" w14:textId="0052DC4E" w:rsidR="0006166A" w:rsidRDefault="00F72C8D" w:rsidP="0077522F">
      <w:pPr>
        <w:pStyle w:val="Caption"/>
      </w:pPr>
      <w:bookmarkStart w:id="99" w:name="_Ref2015407"/>
      <w:bookmarkStart w:id="100" w:name="_Toc3193053"/>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1</w:t>
      </w:r>
      <w:r w:rsidR="005853B3">
        <w:rPr>
          <w:noProof/>
        </w:rPr>
        <w:fldChar w:fldCharType="end"/>
      </w:r>
      <w:bookmarkEnd w:id="99"/>
      <w:r>
        <w:t xml:space="preserve">: </w:t>
      </w:r>
      <w:r w:rsidRPr="00F72C8D">
        <w:rPr>
          <w:b/>
        </w:rPr>
        <w:t>Left</w:t>
      </w:r>
      <w:r>
        <w:t xml:space="preserve">: Loss </w:t>
      </w:r>
      <w:r w:rsidR="00BF67DB">
        <w:t>for</w:t>
      </w:r>
      <w:r>
        <w:t xml:space="preserve"> different learning</w:t>
      </w:r>
      <w:r w:rsidR="0014336F">
        <w:t xml:space="preserve"> rates</w:t>
      </w:r>
      <w:r w:rsidR="00557471">
        <w:t xml:space="preserve">, </w:t>
      </w:r>
      <w:r w:rsidR="00557471">
        <w:rPr>
          <w:b/>
        </w:rPr>
        <w:t xml:space="preserve">Right: </w:t>
      </w:r>
      <w:r w:rsidR="00492CB2">
        <w:t>AUC</w:t>
      </w:r>
      <w:r w:rsidR="00557471">
        <w:t xml:space="preserve"> </w:t>
      </w:r>
      <w:r w:rsidR="00BF67DB">
        <w:t>for</w:t>
      </w:r>
      <w:r w:rsidR="00557471">
        <w:t xml:space="preserve"> different learning rate</w:t>
      </w:r>
      <w:r w:rsidR="0014336F">
        <w:t>s</w:t>
      </w:r>
      <w:r w:rsidR="00A16A8F">
        <w:t>. Different experiments w</w:t>
      </w:r>
      <w:r w:rsidR="00BF67DB">
        <w:t>ere</w:t>
      </w:r>
      <w:r w:rsidR="00A16A8F">
        <w:t xml:space="preserve"> color</w:t>
      </w:r>
      <w:r w:rsidR="00F57851">
        <w:t>-c</w:t>
      </w:r>
      <w:r w:rsidR="00A16A8F">
        <w:t>oded, the solid line show</w:t>
      </w:r>
      <w:r w:rsidR="00F57851">
        <w:t>s</w:t>
      </w:r>
      <w:r w:rsidR="00A16A8F">
        <w:t xml:space="preserve"> the training result, the dash</w:t>
      </w:r>
      <w:r w:rsidR="00F57851">
        <w:t>ed</w:t>
      </w:r>
      <w:r w:rsidR="00A16A8F">
        <w:t xml:space="preserve"> line show</w:t>
      </w:r>
      <w:r w:rsidR="00F57851">
        <w:t>s</w:t>
      </w:r>
      <w:r w:rsidR="00A16A8F">
        <w:t xml:space="preserve"> the validation result</w:t>
      </w:r>
      <w:r w:rsidR="009F5164">
        <w:t>.</w:t>
      </w:r>
      <w:r w:rsidR="00062200">
        <w:t xml:space="preserve"> Learning rate is denoted </w:t>
      </w:r>
      <w:r w:rsidR="00F66F73">
        <w:t>as</w:t>
      </w:r>
      <w:r w:rsidR="00062200">
        <w:t xml:space="preserve"> lr.</w:t>
      </w:r>
      <w:bookmarkEnd w:id="100"/>
    </w:p>
    <w:p w14:paraId="4FDCD1D8" w14:textId="77777777" w:rsidR="00306A91" w:rsidRDefault="00306A91" w:rsidP="00062200">
      <w:pPr>
        <w:keepNext/>
        <w:spacing w:before="0" w:after="0"/>
        <w:jc w:val="center"/>
      </w:pPr>
      <w:r>
        <w:rPr>
          <w:noProof/>
        </w:rPr>
        <w:lastRenderedPageBreak/>
        <w:drawing>
          <wp:inline distT="0" distB="0" distL="0" distR="0" wp14:anchorId="5E15303E" wp14:editId="28C012A4">
            <wp:extent cx="6566400" cy="23547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esis_UML-training-3.png"/>
                    <pic:cNvPicPr/>
                  </pic:nvPicPr>
                  <pic:blipFill>
                    <a:blip r:embed="rId49">
                      <a:extLst>
                        <a:ext uri="{28A0092B-C50C-407E-A947-70E740481C1C}">
                          <a14:useLocalDpi xmlns:a14="http://schemas.microsoft.com/office/drawing/2010/main" val="0"/>
                        </a:ext>
                      </a:extLst>
                    </a:blip>
                    <a:stretch>
                      <a:fillRect/>
                    </a:stretch>
                  </pic:blipFill>
                  <pic:spPr>
                    <a:xfrm>
                      <a:off x="0" y="0"/>
                      <a:ext cx="6566400" cy="2354771"/>
                    </a:xfrm>
                    <a:prstGeom prst="rect">
                      <a:avLst/>
                    </a:prstGeom>
                  </pic:spPr>
                </pic:pic>
              </a:graphicData>
            </a:graphic>
          </wp:inline>
        </w:drawing>
      </w:r>
    </w:p>
    <w:p w14:paraId="656B3D22" w14:textId="61C80ABA" w:rsidR="00306A91" w:rsidRPr="009F5164" w:rsidRDefault="00306A91" w:rsidP="0077522F">
      <w:pPr>
        <w:pStyle w:val="Caption"/>
      </w:pPr>
      <w:bookmarkStart w:id="101" w:name="_Ref2016398"/>
      <w:bookmarkStart w:id="102" w:name="_Toc3193054"/>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2</w:t>
      </w:r>
      <w:r w:rsidR="005853B3">
        <w:rPr>
          <w:noProof/>
        </w:rPr>
        <w:fldChar w:fldCharType="end"/>
      </w:r>
      <w:bookmarkEnd w:id="101"/>
      <w:r>
        <w:t xml:space="preserve">: </w:t>
      </w:r>
      <w:r w:rsidRPr="00F72C8D">
        <w:rPr>
          <w:b/>
        </w:rPr>
        <w:t>Left</w:t>
      </w:r>
      <w:r>
        <w:t xml:space="preserve">: Loss for different batch sizes, </w:t>
      </w:r>
      <w:r>
        <w:rPr>
          <w:b/>
        </w:rPr>
        <w:t xml:space="preserve">Right: </w:t>
      </w:r>
      <w:r w:rsidR="00492CB2">
        <w:t>AUC</w:t>
      </w:r>
      <w:r>
        <w:t xml:space="preserve"> for different batch sizes. </w:t>
      </w:r>
      <w:r w:rsidR="001F3CC2">
        <w:t>Different experiments were color-coded, the solid line shows the training result, the dashed line shows the validation result</w:t>
      </w:r>
      <w:r>
        <w:t>.</w:t>
      </w:r>
      <w:bookmarkEnd w:id="102"/>
    </w:p>
    <w:p w14:paraId="4ED4CB94" w14:textId="77777777" w:rsidR="00306A91" w:rsidRDefault="00306A91" w:rsidP="00062200">
      <w:pPr>
        <w:keepNext/>
        <w:spacing w:before="0" w:after="0"/>
        <w:jc w:val="center"/>
      </w:pPr>
      <w:r>
        <w:rPr>
          <w:noProof/>
        </w:rPr>
        <w:drawing>
          <wp:inline distT="0" distB="0" distL="0" distR="0" wp14:anchorId="20A899A7" wp14:editId="5711600F">
            <wp:extent cx="6566400" cy="23547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sis_UML-training-4.png"/>
                    <pic:cNvPicPr/>
                  </pic:nvPicPr>
                  <pic:blipFill>
                    <a:blip r:embed="rId50">
                      <a:extLst>
                        <a:ext uri="{28A0092B-C50C-407E-A947-70E740481C1C}">
                          <a14:useLocalDpi xmlns:a14="http://schemas.microsoft.com/office/drawing/2010/main" val="0"/>
                        </a:ext>
                      </a:extLst>
                    </a:blip>
                    <a:stretch>
                      <a:fillRect/>
                    </a:stretch>
                  </pic:blipFill>
                  <pic:spPr>
                    <a:xfrm>
                      <a:off x="0" y="0"/>
                      <a:ext cx="6566400" cy="2354770"/>
                    </a:xfrm>
                    <a:prstGeom prst="rect">
                      <a:avLst/>
                    </a:prstGeom>
                  </pic:spPr>
                </pic:pic>
              </a:graphicData>
            </a:graphic>
          </wp:inline>
        </w:drawing>
      </w:r>
    </w:p>
    <w:p w14:paraId="49F9639A" w14:textId="56945E8A" w:rsidR="00306A91" w:rsidRDefault="00306A91" w:rsidP="0077522F">
      <w:pPr>
        <w:pStyle w:val="Caption"/>
      </w:pPr>
      <w:bookmarkStart w:id="103" w:name="_Ref2016617"/>
      <w:bookmarkStart w:id="104" w:name="_Toc3193055"/>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3</w:t>
      </w:r>
      <w:r w:rsidR="005853B3">
        <w:rPr>
          <w:noProof/>
        </w:rPr>
        <w:fldChar w:fldCharType="end"/>
      </w:r>
      <w:bookmarkEnd w:id="103"/>
      <w:r>
        <w:t xml:space="preserve">: </w:t>
      </w:r>
      <w:r w:rsidRPr="00F72C8D">
        <w:rPr>
          <w:b/>
        </w:rPr>
        <w:t>Left</w:t>
      </w:r>
      <w:r>
        <w:t xml:space="preserve">: Loss for different epochs, </w:t>
      </w:r>
      <w:r>
        <w:rPr>
          <w:b/>
        </w:rPr>
        <w:t xml:space="preserve">Right: </w:t>
      </w:r>
      <w:r w:rsidR="00492CB2">
        <w:t>AUC</w:t>
      </w:r>
      <w:r>
        <w:t xml:space="preserve"> for different epochs. </w:t>
      </w:r>
      <w:r w:rsidR="001F3CC2">
        <w:t>Different experiments were color-coded, the solid line shows the training result, the dashed line shows the validation result</w:t>
      </w:r>
      <w:r>
        <w:t>.</w:t>
      </w:r>
      <w:bookmarkEnd w:id="104"/>
      <w:r w:rsidR="005104A8">
        <w:br w:type="page"/>
      </w:r>
    </w:p>
    <w:p w14:paraId="0D4E1400" w14:textId="3CAFF2C9" w:rsidR="00485921" w:rsidRPr="0042295C" w:rsidRDefault="00485921" w:rsidP="0042295C">
      <w:pPr>
        <w:pStyle w:val="Heading2"/>
      </w:pPr>
      <w:bookmarkStart w:id="105" w:name="_Toc1397417"/>
      <w:bookmarkStart w:id="106" w:name="_Toc3193026"/>
      <w:r w:rsidRPr="0042295C">
        <w:lastRenderedPageBreak/>
        <w:t>Lung Segmentation</w:t>
      </w:r>
      <w:bookmarkEnd w:id="105"/>
      <w:bookmarkEnd w:id="106"/>
    </w:p>
    <w:p w14:paraId="244D1321" w14:textId="77777777" w:rsidR="007655B2" w:rsidRPr="00085C08" w:rsidRDefault="007655B2" w:rsidP="008005FF">
      <w:r w:rsidRPr="00085C08">
        <w:t>To evaluate lung segmentation, we use two different metrics:</w:t>
      </w:r>
    </w:p>
    <w:p w14:paraId="3BE3A15F" w14:textId="11B3A6E0" w:rsidR="007655B2" w:rsidRDefault="007655B2" w:rsidP="00B960A1">
      <w:pPr>
        <w:pStyle w:val="ListParagraph"/>
        <w:numPr>
          <w:ilvl w:val="0"/>
          <w:numId w:val="3"/>
        </w:numPr>
      </w:pPr>
      <w:r w:rsidRPr="00992D9F">
        <w:t>The Jaccard Similarity Coefﬁcient: Also known as Intersection over Union (Io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75D20B94" w14:textId="77777777" w:rsidTr="00FD6F49">
        <w:tc>
          <w:tcPr>
            <w:tcW w:w="562" w:type="dxa"/>
          </w:tcPr>
          <w:p w14:paraId="2EF52285" w14:textId="77777777" w:rsidR="00FD6F49" w:rsidRDefault="00FD6F49" w:rsidP="00224AEA"/>
        </w:tc>
        <w:tc>
          <w:tcPr>
            <w:tcW w:w="8222" w:type="dxa"/>
          </w:tcPr>
          <w:p w14:paraId="0D3A0E14" w14:textId="5FA041B1" w:rsidR="00FD6F49" w:rsidRDefault="00FD6F49" w:rsidP="00224AEA">
            <m:oMathPara>
              <m:oMath>
                <m:r>
                  <m:rPr>
                    <m:sty m:val="p"/>
                  </m:rPr>
                  <w:rPr>
                    <w:rFonts w:ascii="Cambria Math" w:hAnsi="Cambria Math"/>
                  </w:rPr>
                  <m:t xml:space="preserve">IoU= </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y∩p</m:t>
                        </m:r>
                      </m:e>
                    </m:d>
                  </m:num>
                  <m:den>
                    <m:r>
                      <m:rPr>
                        <m:sty m:val="p"/>
                      </m:rPr>
                      <w:rPr>
                        <w:rFonts w:ascii="Cambria Math" w:hAnsi="Cambria Math"/>
                      </w:rPr>
                      <m:t>|y∪p|</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P|</m:t>
                    </m:r>
                  </m:num>
                  <m:den>
                    <m:d>
                      <m:dPr>
                        <m:begChr m:val="|"/>
                        <m:endChr m:val="|"/>
                        <m:ctrlPr>
                          <w:rPr>
                            <w:rFonts w:ascii="Cambria Math" w:hAnsi="Cambria Math"/>
                          </w:rPr>
                        </m:ctrlPr>
                      </m:dPr>
                      <m:e>
                        <m:r>
                          <m:rPr>
                            <m:sty m:val="p"/>
                          </m:rPr>
                          <w:rPr>
                            <w:rFonts w:ascii="Cambria Math" w:hAnsi="Cambria Math"/>
                          </w:rPr>
                          <m:t>FP</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P</m:t>
                        </m:r>
                      </m:e>
                    </m:d>
                    <m:r>
                      <m:rPr>
                        <m:sty m:val="p"/>
                      </m:rPr>
                      <w:rPr>
                        <w:rFonts w:ascii="Cambria Math" w:hAnsi="Cambria Math"/>
                      </w:rPr>
                      <m:t>+|FN|</m:t>
                    </m:r>
                  </m:den>
                </m:f>
              </m:oMath>
            </m:oMathPara>
          </w:p>
        </w:tc>
        <w:tc>
          <w:tcPr>
            <w:tcW w:w="566" w:type="dxa"/>
          </w:tcPr>
          <w:p w14:paraId="073ACCDE" w14:textId="7926D276" w:rsidR="00FD6F49" w:rsidRDefault="00FD6F49" w:rsidP="00224AEA">
            <w:r>
              <w:t>(6)</w:t>
            </w:r>
          </w:p>
        </w:tc>
      </w:tr>
    </w:tbl>
    <w:p w14:paraId="28B818CE" w14:textId="41771240" w:rsidR="007655B2" w:rsidRPr="00085C08" w:rsidRDefault="007655B2" w:rsidP="008005FF">
      <w:r w:rsidRPr="00085C08">
        <w:t xml:space="preserve">Where y is ground truth mask, p is estimated mask, </w:t>
      </w:r>
      <w:r w:rsidRPr="00F61E68">
        <w:rPr>
          <w:i/>
        </w:rPr>
        <w:t>TP (True Positive)</w:t>
      </w:r>
      <w:r w:rsidRPr="00085C08">
        <w:t xml:space="preserve"> represents the number of correctly classify pixel, </w:t>
      </w:r>
      <w:r w:rsidRPr="00F61E68">
        <w:rPr>
          <w:i/>
        </w:rPr>
        <w:t>FP (False Positive)</w:t>
      </w:r>
      <w:r w:rsidRPr="00085C08">
        <w:t xml:space="preserve"> represents pixel classify as lung region but is not</w:t>
      </w:r>
      <w:r w:rsidRPr="00F61E68">
        <w:rPr>
          <w:i/>
        </w:rPr>
        <w:t>, FN (False Negative)</w:t>
      </w:r>
      <w:r w:rsidRPr="00085C08">
        <w:t xml:space="preserve"> represents pixel that is lung region </w:t>
      </w:r>
      <w:r w:rsidR="001F3CC2">
        <w:t xml:space="preserve">but </w:t>
      </w:r>
      <w:r w:rsidRPr="00085C08">
        <w:t>is not classify so.</w:t>
      </w:r>
    </w:p>
    <w:p w14:paraId="399C5A7F" w14:textId="3708BC2A" w:rsidR="007655B2" w:rsidRDefault="007655B2" w:rsidP="00B960A1">
      <w:pPr>
        <w:pStyle w:val="ListParagraph"/>
        <w:numPr>
          <w:ilvl w:val="0"/>
          <w:numId w:val="2"/>
        </w:numPr>
        <w:spacing w:line="480" w:lineRule="auto"/>
        <w:rPr>
          <w:szCs w:val="20"/>
        </w:rPr>
      </w:pPr>
      <w:r w:rsidRPr="00992D9F">
        <w:rPr>
          <w:szCs w:val="20"/>
        </w:rPr>
        <w:t>Dice’s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D6F49" w14:paraId="1E25F16B" w14:textId="77777777" w:rsidTr="00FD6F49">
        <w:tc>
          <w:tcPr>
            <w:tcW w:w="562" w:type="dxa"/>
          </w:tcPr>
          <w:p w14:paraId="4C90ECAE" w14:textId="77777777" w:rsidR="00FD6F49" w:rsidRDefault="00FD6F49" w:rsidP="00224AEA"/>
        </w:tc>
        <w:tc>
          <w:tcPr>
            <w:tcW w:w="8222" w:type="dxa"/>
          </w:tcPr>
          <w:p w14:paraId="6ED49B1C" w14:textId="7DD85A1B" w:rsidR="00FD6F49" w:rsidRDefault="00FD6F49" w:rsidP="00224AEA">
            <m:oMathPara>
              <m:oMath>
                <m:r>
                  <w:rPr>
                    <w:rFonts w:ascii="Cambria Math" w:hAnsi="Cambria Math"/>
                    <w:szCs w:val="20"/>
                  </w:rPr>
                  <m:t>Dice</m:t>
                </m:r>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2|</m:t>
                    </m:r>
                    <m:r>
                      <w:rPr>
                        <w:rFonts w:ascii="Cambria Math" w:hAnsi="Cambria Math"/>
                        <w:szCs w:val="20"/>
                      </w:rPr>
                      <m:t>y</m:t>
                    </m:r>
                    <m:r>
                      <m:rPr>
                        <m:sty m:val="p"/>
                      </m:rPr>
                      <w:rPr>
                        <w:rFonts w:ascii="Cambria Math" w:hAnsi="Cambria Math"/>
                        <w:szCs w:val="20"/>
                      </w:rPr>
                      <m:t>∩</m:t>
                    </m:r>
                    <m:r>
                      <w:rPr>
                        <w:rFonts w:ascii="Cambria Math" w:hAnsi="Cambria Math"/>
                        <w:szCs w:val="20"/>
                      </w:rPr>
                      <m:t>p</m:t>
                    </m:r>
                    <m:r>
                      <m:rPr>
                        <m:sty m:val="p"/>
                      </m:rPr>
                      <w:rPr>
                        <w:rFonts w:ascii="Cambria Math" w:hAnsi="Cambria Math"/>
                        <w:szCs w:val="20"/>
                      </w:rPr>
                      <m:t>|</m:t>
                    </m:r>
                  </m:num>
                  <m:den>
                    <m:d>
                      <m:dPr>
                        <m:begChr m:val="|"/>
                        <m:endChr m:val="|"/>
                        <m:ctrlPr>
                          <w:rPr>
                            <w:rFonts w:ascii="Cambria Math" w:hAnsi="Cambria Math"/>
                            <w:szCs w:val="20"/>
                          </w:rPr>
                        </m:ctrlPr>
                      </m:dPr>
                      <m:e>
                        <m:r>
                          <w:rPr>
                            <w:rFonts w:ascii="Cambria Math" w:hAnsi="Cambria Math"/>
                            <w:szCs w:val="20"/>
                          </w:rPr>
                          <m:t>y</m:t>
                        </m:r>
                      </m:e>
                    </m:d>
                    <m:r>
                      <m:rPr>
                        <m:sty m:val="p"/>
                      </m:rPr>
                      <w:rPr>
                        <w:rFonts w:ascii="Cambria Math" w:hAnsi="Cambria Math"/>
                        <w:szCs w:val="20"/>
                      </w:rPr>
                      <m:t>+|</m:t>
                    </m:r>
                    <m:r>
                      <w:rPr>
                        <w:rFonts w:ascii="Cambria Math" w:hAnsi="Cambria Math"/>
                        <w:szCs w:val="20"/>
                      </w:rPr>
                      <m:t>p</m:t>
                    </m:r>
                    <m:r>
                      <m:rPr>
                        <m:sty m:val="p"/>
                      </m:rPr>
                      <w:rPr>
                        <w:rFonts w:ascii="Cambria Math" w:hAnsi="Cambria Math"/>
                        <w:szCs w:val="20"/>
                      </w:rPr>
                      <m:t>|</m:t>
                    </m:r>
                  </m:den>
                </m:f>
                <m:r>
                  <m:rPr>
                    <m:sty m:val="p"/>
                  </m:rPr>
                  <w:rPr>
                    <w:rFonts w:ascii="Cambria Math" w:hAnsi="Cambria Math"/>
                    <w:szCs w:val="20"/>
                  </w:rPr>
                  <m:t xml:space="preserve">= </m:t>
                </m:r>
                <m:f>
                  <m:fPr>
                    <m:ctrlPr>
                      <w:rPr>
                        <w:rFonts w:ascii="Cambria Math" w:hAnsi="Cambria Math"/>
                        <w:szCs w:val="20"/>
                      </w:rPr>
                    </m:ctrlPr>
                  </m:fPr>
                  <m:num>
                    <m:r>
                      <m:rPr>
                        <m:sty m:val="p"/>
                      </m:rPr>
                      <w:rPr>
                        <w:rFonts w:ascii="Cambria Math" w:hAnsi="Cambria Math"/>
                        <w:szCs w:val="20"/>
                      </w:rPr>
                      <m:t>2|</m:t>
                    </m:r>
                    <m:r>
                      <w:rPr>
                        <w:rFonts w:ascii="Cambria Math" w:hAnsi="Cambria Math"/>
                        <w:szCs w:val="20"/>
                      </w:rPr>
                      <m:t>TP</m:t>
                    </m:r>
                    <m:r>
                      <m:rPr>
                        <m:sty m:val="p"/>
                      </m:rPr>
                      <w:rPr>
                        <w:rFonts w:ascii="Cambria Math" w:hAnsi="Cambria Math"/>
                        <w:szCs w:val="20"/>
                      </w:rPr>
                      <m:t>|</m:t>
                    </m:r>
                  </m:num>
                  <m:den>
                    <m:r>
                      <m:rPr>
                        <m:sty m:val="p"/>
                      </m:rPr>
                      <w:rPr>
                        <w:rFonts w:ascii="Cambria Math" w:hAnsi="Cambria Math"/>
                        <w:szCs w:val="20"/>
                      </w:rPr>
                      <m:t>2</m:t>
                    </m:r>
                    <m:d>
                      <m:dPr>
                        <m:begChr m:val="|"/>
                        <m:endChr m:val="|"/>
                        <m:ctrlPr>
                          <w:rPr>
                            <w:rFonts w:ascii="Cambria Math" w:hAnsi="Cambria Math"/>
                            <w:szCs w:val="20"/>
                          </w:rPr>
                        </m:ctrlPr>
                      </m:dPr>
                      <m:e>
                        <m:r>
                          <w:rPr>
                            <w:rFonts w:ascii="Cambria Math" w:hAnsi="Cambria Math"/>
                            <w:szCs w:val="20"/>
                          </w:rPr>
                          <m:t>TP</m:t>
                        </m:r>
                      </m:e>
                    </m:d>
                    <m:r>
                      <m:rPr>
                        <m:sty m:val="p"/>
                      </m:rPr>
                      <w:rPr>
                        <w:rFonts w:ascii="Cambria Math" w:hAnsi="Cambria Math"/>
                        <w:szCs w:val="20"/>
                      </w:rPr>
                      <m:t>+</m:t>
                    </m:r>
                    <m:d>
                      <m:dPr>
                        <m:begChr m:val="|"/>
                        <m:endChr m:val="|"/>
                        <m:ctrlPr>
                          <w:rPr>
                            <w:rFonts w:ascii="Cambria Math" w:hAnsi="Cambria Math"/>
                            <w:szCs w:val="20"/>
                          </w:rPr>
                        </m:ctrlPr>
                      </m:dPr>
                      <m:e>
                        <m:r>
                          <w:rPr>
                            <w:rFonts w:ascii="Cambria Math" w:hAnsi="Cambria Math"/>
                            <w:szCs w:val="20"/>
                          </w:rPr>
                          <m:t>FP</m:t>
                        </m:r>
                      </m:e>
                    </m:d>
                    <m:r>
                      <m:rPr>
                        <m:sty m:val="p"/>
                      </m:rPr>
                      <w:rPr>
                        <w:rFonts w:ascii="Cambria Math" w:hAnsi="Cambria Math"/>
                        <w:szCs w:val="20"/>
                      </w:rPr>
                      <m:t>+|</m:t>
                    </m:r>
                    <m:r>
                      <w:rPr>
                        <w:rFonts w:ascii="Cambria Math" w:hAnsi="Cambria Math"/>
                        <w:szCs w:val="20"/>
                      </w:rPr>
                      <m:t>FN</m:t>
                    </m:r>
                    <m:r>
                      <m:rPr>
                        <m:sty m:val="p"/>
                      </m:rPr>
                      <w:rPr>
                        <w:rFonts w:ascii="Cambria Math" w:hAnsi="Cambria Math"/>
                        <w:szCs w:val="20"/>
                      </w:rPr>
                      <m:t>|</m:t>
                    </m:r>
                  </m:den>
                </m:f>
              </m:oMath>
            </m:oMathPara>
          </w:p>
        </w:tc>
        <w:tc>
          <w:tcPr>
            <w:tcW w:w="566" w:type="dxa"/>
          </w:tcPr>
          <w:p w14:paraId="6D4F8172" w14:textId="3B3CF28D" w:rsidR="00FD6F49" w:rsidRDefault="00FD6F49" w:rsidP="00224AEA">
            <w:r>
              <w:t>(7)</w:t>
            </w:r>
          </w:p>
        </w:tc>
      </w:tr>
    </w:tbl>
    <w:p w14:paraId="763108E2" w14:textId="52483388" w:rsidR="00BF5681" w:rsidRPr="00085C08" w:rsidRDefault="00BF5681" w:rsidP="0042295C">
      <w:pPr>
        <w:spacing w:line="480" w:lineRule="auto"/>
        <w:rPr>
          <w:szCs w:val="20"/>
        </w:rPr>
      </w:pPr>
      <w:r>
        <w:rPr>
          <w:szCs w:val="20"/>
        </w:rPr>
        <w:fldChar w:fldCharType="begin"/>
      </w:r>
      <w:r>
        <w:rPr>
          <w:szCs w:val="20"/>
        </w:rPr>
        <w:instrText xml:space="preserve"> REF _Ref2356970 \h </w:instrText>
      </w:r>
      <w:r>
        <w:rPr>
          <w:szCs w:val="20"/>
        </w:rPr>
      </w:r>
      <w:r>
        <w:rPr>
          <w:szCs w:val="20"/>
        </w:rPr>
        <w:fldChar w:fldCharType="separate"/>
      </w:r>
      <w:r w:rsidR="00166471">
        <w:t xml:space="preserve">Table </w:t>
      </w:r>
      <w:r w:rsidR="00166471">
        <w:rPr>
          <w:noProof/>
        </w:rPr>
        <w:t>4</w:t>
      </w:r>
      <w:r w:rsidR="00166471">
        <w:t>.</w:t>
      </w:r>
      <w:r w:rsidR="00166471">
        <w:rPr>
          <w:noProof/>
        </w:rPr>
        <w:t>1</w:t>
      </w:r>
      <w:r>
        <w:rPr>
          <w:szCs w:val="20"/>
        </w:rPr>
        <w:fldChar w:fldCharType="end"/>
      </w:r>
      <w:r w:rsidR="001D6B3F">
        <w:rPr>
          <w:szCs w:val="20"/>
        </w:rPr>
        <w:t xml:space="preserve"> shows the results on JSRT and MC test set</w:t>
      </w:r>
      <w:r w:rsidR="001F3CC2">
        <w:rPr>
          <w:szCs w:val="20"/>
        </w:rPr>
        <w:t>, wh</w:t>
      </w:r>
      <w:r w:rsidR="001D6B3F">
        <w:rPr>
          <w:szCs w:val="20"/>
        </w:rPr>
        <w:t>ile</w:t>
      </w:r>
      <w:r>
        <w:rPr>
          <w:szCs w:val="20"/>
        </w:rPr>
        <w:t xml:space="preserve"> </w:t>
      </w:r>
      <w:r>
        <w:rPr>
          <w:szCs w:val="20"/>
        </w:rPr>
        <w:fldChar w:fldCharType="begin"/>
      </w:r>
      <w:r>
        <w:rPr>
          <w:szCs w:val="20"/>
        </w:rPr>
        <w:instrText xml:space="preserve"> REF _Ref2356972 \h </w:instrText>
      </w:r>
      <w:r>
        <w:rPr>
          <w:szCs w:val="20"/>
        </w:rPr>
      </w:r>
      <w:r>
        <w:rPr>
          <w:szCs w:val="20"/>
        </w:rPr>
        <w:fldChar w:fldCharType="separate"/>
      </w:r>
      <w:r w:rsidR="00166471">
        <w:t xml:space="preserve">Table </w:t>
      </w:r>
      <w:r w:rsidR="00166471">
        <w:rPr>
          <w:noProof/>
        </w:rPr>
        <w:t>4</w:t>
      </w:r>
      <w:r w:rsidR="00166471">
        <w:t>.</w:t>
      </w:r>
      <w:r w:rsidR="00166471">
        <w:rPr>
          <w:noProof/>
        </w:rPr>
        <w:t>2</w:t>
      </w:r>
      <w:r>
        <w:rPr>
          <w:szCs w:val="20"/>
        </w:rPr>
        <w:fldChar w:fldCharType="end"/>
      </w:r>
      <w:r>
        <w:rPr>
          <w:szCs w:val="20"/>
        </w:rPr>
        <w:t xml:space="preserve"> shows </w:t>
      </w:r>
      <w:r w:rsidR="001D6B3F">
        <w:rPr>
          <w:szCs w:val="20"/>
        </w:rPr>
        <w:t>our result compare to related works in literature.</w:t>
      </w:r>
    </w:p>
    <w:tbl>
      <w:tblPr>
        <w:tblStyle w:val="TableGrid"/>
        <w:tblW w:w="0" w:type="auto"/>
        <w:jc w:val="center"/>
        <w:tblLook w:val="04A0" w:firstRow="1" w:lastRow="0" w:firstColumn="1" w:lastColumn="0" w:noHBand="0" w:noVBand="1"/>
      </w:tblPr>
      <w:tblGrid>
        <w:gridCol w:w="1567"/>
        <w:gridCol w:w="1263"/>
        <w:gridCol w:w="1701"/>
      </w:tblGrid>
      <w:tr w:rsidR="00333064" w:rsidRPr="00085C08" w14:paraId="35AF6645" w14:textId="77777777" w:rsidTr="002F2B0B">
        <w:trPr>
          <w:jc w:val="center"/>
        </w:trPr>
        <w:tc>
          <w:tcPr>
            <w:tcW w:w="1567" w:type="dxa"/>
          </w:tcPr>
          <w:p w14:paraId="38973189" w14:textId="5E46DE00" w:rsidR="00333064" w:rsidRPr="00085C08" w:rsidRDefault="00333064" w:rsidP="002F2B0B">
            <w:pPr>
              <w:pStyle w:val="Title"/>
            </w:pPr>
            <w:r w:rsidRPr="00085C08">
              <w:t>Dataset</w:t>
            </w:r>
          </w:p>
        </w:tc>
        <w:tc>
          <w:tcPr>
            <w:tcW w:w="1263" w:type="dxa"/>
          </w:tcPr>
          <w:p w14:paraId="1B5438F4" w14:textId="66A6ED1F" w:rsidR="00333064" w:rsidRPr="00085C08" w:rsidRDefault="00333064" w:rsidP="002F2B0B">
            <w:pPr>
              <w:pStyle w:val="Title"/>
            </w:pPr>
            <w:r w:rsidRPr="00085C08">
              <w:t>Dice</w:t>
            </w:r>
          </w:p>
        </w:tc>
        <w:tc>
          <w:tcPr>
            <w:tcW w:w="1701" w:type="dxa"/>
          </w:tcPr>
          <w:p w14:paraId="09199680" w14:textId="09ED704E" w:rsidR="00333064" w:rsidRPr="00085C08" w:rsidRDefault="00333064" w:rsidP="002F2B0B">
            <w:pPr>
              <w:pStyle w:val="Title"/>
            </w:pPr>
            <w:r w:rsidRPr="00085C08">
              <w:t>IoU</w:t>
            </w:r>
          </w:p>
        </w:tc>
      </w:tr>
      <w:tr w:rsidR="00333064" w:rsidRPr="007468DC" w14:paraId="3AB62560" w14:textId="77777777" w:rsidTr="002F2B0B">
        <w:trPr>
          <w:jc w:val="center"/>
        </w:trPr>
        <w:tc>
          <w:tcPr>
            <w:tcW w:w="1567" w:type="dxa"/>
          </w:tcPr>
          <w:p w14:paraId="47C383E7" w14:textId="77777777" w:rsidR="00333064" w:rsidRPr="007468DC" w:rsidRDefault="00333064" w:rsidP="002F2B0B">
            <w:pPr>
              <w:pStyle w:val="Title"/>
            </w:pPr>
            <w:r w:rsidRPr="007468DC">
              <w:t>JSRT</w:t>
            </w:r>
          </w:p>
        </w:tc>
        <w:tc>
          <w:tcPr>
            <w:tcW w:w="1263" w:type="dxa"/>
          </w:tcPr>
          <w:p w14:paraId="32A803AB" w14:textId="77777777" w:rsidR="00333064" w:rsidRPr="007468DC" w:rsidRDefault="00333064" w:rsidP="002F2B0B">
            <w:pPr>
              <w:pStyle w:val="Title"/>
              <w:rPr>
                <w:rFonts w:cs="Times New Roman"/>
                <w:color w:val="000000"/>
              </w:rPr>
            </w:pPr>
            <w:r w:rsidRPr="007468DC">
              <w:rPr>
                <w:rFonts w:cs="Times New Roman"/>
                <w:color w:val="000000"/>
              </w:rPr>
              <w:t>0.969</w:t>
            </w:r>
          </w:p>
        </w:tc>
        <w:tc>
          <w:tcPr>
            <w:tcW w:w="1701" w:type="dxa"/>
          </w:tcPr>
          <w:p w14:paraId="72A18D49" w14:textId="77777777" w:rsidR="00333064" w:rsidRPr="007468DC" w:rsidRDefault="00333064" w:rsidP="002F2B0B">
            <w:pPr>
              <w:pStyle w:val="Title"/>
              <w:rPr>
                <w:rFonts w:cs="Times New Roman"/>
                <w:color w:val="000000"/>
              </w:rPr>
            </w:pPr>
            <w:r w:rsidRPr="007468DC">
              <w:rPr>
                <w:rFonts w:cs="Times New Roman"/>
                <w:color w:val="000000"/>
              </w:rPr>
              <w:t>0.919</w:t>
            </w:r>
          </w:p>
        </w:tc>
      </w:tr>
      <w:tr w:rsidR="00333064" w:rsidRPr="007468DC" w14:paraId="1D25EACC" w14:textId="77777777" w:rsidTr="002F2B0B">
        <w:trPr>
          <w:jc w:val="center"/>
        </w:trPr>
        <w:tc>
          <w:tcPr>
            <w:tcW w:w="1567" w:type="dxa"/>
          </w:tcPr>
          <w:p w14:paraId="24F340A1" w14:textId="23CCA37A" w:rsidR="00333064" w:rsidRPr="007468DC" w:rsidRDefault="00FA4508" w:rsidP="002F2B0B">
            <w:pPr>
              <w:pStyle w:val="Title"/>
            </w:pPr>
            <w:r w:rsidRPr="007468DC">
              <w:t>MC</w:t>
            </w:r>
          </w:p>
        </w:tc>
        <w:tc>
          <w:tcPr>
            <w:tcW w:w="1263" w:type="dxa"/>
          </w:tcPr>
          <w:p w14:paraId="230338FB" w14:textId="7FF4915A" w:rsidR="00333064" w:rsidRPr="007468DC" w:rsidRDefault="00333064" w:rsidP="002F2B0B">
            <w:pPr>
              <w:pStyle w:val="Title"/>
              <w:rPr>
                <w:rFonts w:cs="Times New Roman"/>
                <w:color w:val="000000"/>
              </w:rPr>
            </w:pPr>
            <w:r w:rsidRPr="007468DC">
              <w:rPr>
                <w:rFonts w:cs="Times New Roman"/>
                <w:color w:val="000000"/>
              </w:rPr>
              <w:t>0.971</w:t>
            </w:r>
          </w:p>
        </w:tc>
        <w:tc>
          <w:tcPr>
            <w:tcW w:w="1701" w:type="dxa"/>
          </w:tcPr>
          <w:p w14:paraId="4DADBC84" w14:textId="3A8C8EBA" w:rsidR="00333064" w:rsidRPr="007468DC" w:rsidRDefault="00333064" w:rsidP="002F2B0B">
            <w:pPr>
              <w:pStyle w:val="Title"/>
              <w:rPr>
                <w:rFonts w:cs="Times New Roman"/>
                <w:color w:val="000000"/>
              </w:rPr>
            </w:pPr>
            <w:r w:rsidRPr="007468DC">
              <w:rPr>
                <w:rFonts w:cs="Times New Roman"/>
                <w:color w:val="000000"/>
              </w:rPr>
              <w:t>0.930</w:t>
            </w:r>
          </w:p>
        </w:tc>
      </w:tr>
    </w:tbl>
    <w:p w14:paraId="4BA45E52" w14:textId="3257FD05" w:rsidR="0060316F" w:rsidRPr="0060316F" w:rsidRDefault="0042295C" w:rsidP="00BF5681">
      <w:pPr>
        <w:pStyle w:val="Caption"/>
        <w:jc w:val="center"/>
      </w:pPr>
      <w:bookmarkStart w:id="107" w:name="_Ref2356970"/>
      <w:bookmarkStart w:id="108" w:name="_Toc3193035"/>
      <w:r>
        <w:t xml:space="preserve">Tabl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1</w:t>
      </w:r>
      <w:r w:rsidR="005853B3">
        <w:rPr>
          <w:noProof/>
        </w:rPr>
        <w:fldChar w:fldCharType="end"/>
      </w:r>
      <w:bookmarkEnd w:id="107"/>
      <w:r>
        <w:t xml:space="preserve">: </w:t>
      </w:r>
      <w:r w:rsidRPr="00DC3172">
        <w:t>Dice and IoU scores on segmentation task on JSRT on MC dataset</w:t>
      </w:r>
      <w:bookmarkEnd w:id="108"/>
    </w:p>
    <w:tbl>
      <w:tblPr>
        <w:tblStyle w:val="TableGrid"/>
        <w:tblW w:w="0" w:type="auto"/>
        <w:jc w:val="center"/>
        <w:tblLook w:val="04A0" w:firstRow="1" w:lastRow="0" w:firstColumn="1" w:lastColumn="0" w:noHBand="0" w:noVBand="1"/>
      </w:tblPr>
      <w:tblGrid>
        <w:gridCol w:w="1845"/>
        <w:gridCol w:w="990"/>
      </w:tblGrid>
      <w:tr w:rsidR="00E754B3" w:rsidRPr="00085C08" w14:paraId="3EA6290F" w14:textId="77777777" w:rsidTr="00F7004E">
        <w:trPr>
          <w:jc w:val="center"/>
        </w:trPr>
        <w:tc>
          <w:tcPr>
            <w:tcW w:w="1845" w:type="dxa"/>
          </w:tcPr>
          <w:p w14:paraId="381B9A1A" w14:textId="17534912" w:rsidR="00E754B3" w:rsidRPr="00085C08" w:rsidRDefault="00E754B3" w:rsidP="002F2B0B">
            <w:pPr>
              <w:pStyle w:val="Title"/>
            </w:pPr>
            <w:r w:rsidRPr="00085C08">
              <w:lastRenderedPageBreak/>
              <w:t>Method</w:t>
            </w:r>
          </w:p>
        </w:tc>
        <w:tc>
          <w:tcPr>
            <w:tcW w:w="990" w:type="dxa"/>
          </w:tcPr>
          <w:p w14:paraId="15F3A24D" w14:textId="178BFDB2" w:rsidR="00E754B3" w:rsidRPr="00085C08" w:rsidRDefault="00E754B3" w:rsidP="002F2B0B">
            <w:pPr>
              <w:pStyle w:val="Title"/>
            </w:pPr>
            <w:r w:rsidRPr="00085C08">
              <w:t>IoU</w:t>
            </w:r>
          </w:p>
        </w:tc>
      </w:tr>
      <w:tr w:rsidR="00E754B3" w:rsidRPr="00085C08" w14:paraId="10942880" w14:textId="77777777" w:rsidTr="00F7004E">
        <w:trPr>
          <w:jc w:val="center"/>
        </w:trPr>
        <w:tc>
          <w:tcPr>
            <w:tcW w:w="1845" w:type="dxa"/>
          </w:tcPr>
          <w:p w14:paraId="0781EA10" w14:textId="073E3A27" w:rsidR="00E754B3" w:rsidRPr="00085C08" w:rsidRDefault="00E754B3" w:rsidP="002F2B0B">
            <w:pPr>
              <w:pStyle w:val="Title"/>
              <w:rPr>
                <w:b/>
              </w:rPr>
            </w:pPr>
            <w:r w:rsidRPr="00085C08">
              <w:rPr>
                <w:b/>
              </w:rPr>
              <w:t>This study</w:t>
            </w:r>
          </w:p>
        </w:tc>
        <w:tc>
          <w:tcPr>
            <w:tcW w:w="990" w:type="dxa"/>
          </w:tcPr>
          <w:p w14:paraId="1DFD117A" w14:textId="1A1A3EA1" w:rsidR="00E754B3" w:rsidRPr="00085C08" w:rsidRDefault="00E754B3" w:rsidP="002F2B0B">
            <w:pPr>
              <w:pStyle w:val="Title"/>
            </w:pPr>
            <w:r w:rsidRPr="00085C08">
              <w:rPr>
                <w:color w:val="000000"/>
              </w:rPr>
              <w:t>0.919</w:t>
            </w:r>
          </w:p>
        </w:tc>
      </w:tr>
      <w:tr w:rsidR="00E754B3" w:rsidRPr="00085C08" w14:paraId="0BE426C7" w14:textId="77777777" w:rsidTr="00F7004E">
        <w:trPr>
          <w:jc w:val="center"/>
        </w:trPr>
        <w:tc>
          <w:tcPr>
            <w:tcW w:w="1845" w:type="dxa"/>
          </w:tcPr>
          <w:p w14:paraId="1EE26C4D" w14:textId="756B4F40" w:rsidR="00E754B3" w:rsidRPr="00085C08" w:rsidRDefault="00BF5AD7" w:rsidP="002F2B0B">
            <w:pPr>
              <w:pStyle w:val="Title"/>
            </w:pPr>
            <w:r>
              <w:fldChar w:fldCharType="begin"/>
            </w:r>
            <w:r w:rsidR="003F653E">
              <w:instrText xml:space="preserve"> ADDIN ZOTERO_ITEM CSL_CITATION {"citationID":"lMX9bu6F","properties":{"formattedCitation":"[25]","plainCitation":"[25]","noteIndex":0},"citationItems":[{"id":462,"uris":["http://zotero.org/users/local/oPO7Jhp1/items/HE73FFY8"],"uri":["http://zotero.org/users/local/oPO7Jhp1/items/HE73FFY8"],"itemData":{"id":462,"type":"article-journal","title":"Lung Segmentation in Chest Radiographs Using Anatomical Atlases With Nonrigid Registration","container-title":"IEEE Transactions on Medical Imaging","page":"577-590","volume":"33","issue":"2","source":"IEEE Xplore","abstract":"The National Library of Medicine (NLM) is developing a digital chest X-ray (CXR) screening system for deployment in resource constrained communities and developing countries worldwide with a focus on early detection of tuberculosis. A critical component in the computer-aided diagnosis of digital CXRs is the automatic detection of the lung regions. In this paper, we present a nonrigid registration-driven robust lung segmentation method using image retrieval-based patient specific adaptive lung models that detects lung boundaries, surpassing state-of-the-art performance. The method consists of three main stages: 1) a content-based image retrieval approach for identifying training images (with masks) most similar to the patient CXR using a partial Radon transform and Bhattacharyya shape similarity measure, 2) creating the initial patient-specific anatomical model of lung shape using SIFT-flow for deformable registration of training masks to the patient CXR, and 3) extracting refined lung boundaries using a graph cuts optimization approach with a customized energy function. Our average accuracy of 95.4% on the public JSRT database is the highest among published results. A similar degree of accuracy of 94.1% and 91.7% on two new CXR datasets from Montgomery County, MD, USA, and India, respectively, demonstrates the robustness of our lung segmentation approach.","DOI":"10.1109/TMI.2013.2290491","ISSN":"0278-0062","note":"00119","author":[{"family":"Candemir","given":"S."},{"family":"Jaeger","given":"S."},{"family":"Palaniappan","given":"K."},{"family":"Musco","given":"J. P."},{"family":"Singh","given":"R. K."},{"family":"Xue","given":"Z."},{"family":"Karargyris","given":"A."},{"family":"Antani","given":"S."},{"family":"Thoma","given":"G."},{"family":"McDonald","given":"C. J."}],"issued":{"date-parts":[["2014",2]]}}}],"schema":"https://github.com/citation-style-language/schema/raw/master/csl-citation.json"} </w:instrText>
            </w:r>
            <w:r>
              <w:fldChar w:fldCharType="separate"/>
            </w:r>
            <w:r w:rsidR="003F653E">
              <w:rPr>
                <w:noProof/>
              </w:rPr>
              <w:t>[25]</w:t>
            </w:r>
            <w:r>
              <w:fldChar w:fldCharType="end"/>
            </w:r>
          </w:p>
        </w:tc>
        <w:tc>
          <w:tcPr>
            <w:tcW w:w="990" w:type="dxa"/>
          </w:tcPr>
          <w:p w14:paraId="6F61897B" w14:textId="77145BF0" w:rsidR="00E754B3" w:rsidRPr="00085C08" w:rsidRDefault="00333AFE" w:rsidP="002F2B0B">
            <w:pPr>
              <w:pStyle w:val="Title"/>
            </w:pPr>
            <w:r w:rsidRPr="00085C08">
              <w:t>94.1</w:t>
            </w:r>
          </w:p>
        </w:tc>
      </w:tr>
      <w:tr w:rsidR="00E754B3" w:rsidRPr="00085C08" w14:paraId="0119C38E" w14:textId="77777777" w:rsidTr="00F7004E">
        <w:trPr>
          <w:jc w:val="center"/>
        </w:trPr>
        <w:tc>
          <w:tcPr>
            <w:tcW w:w="1845" w:type="dxa"/>
          </w:tcPr>
          <w:p w14:paraId="4AB053C5" w14:textId="65077A64" w:rsidR="00E754B3" w:rsidRPr="00085C08" w:rsidRDefault="00BF5AD7" w:rsidP="002F2B0B">
            <w:pPr>
              <w:pStyle w:val="Title"/>
            </w:pPr>
            <w:r>
              <w:fldChar w:fldCharType="begin"/>
            </w:r>
            <w:r w:rsidR="003F653E">
              <w:instrText xml:space="preserve"> ADDIN ZOTERO_ITEM CSL_CITATION {"citationID":"OZBvzqBG","properties":{"formattedCitation":"[28]","plainCitation":"[28]","noteIndex":0},"citationItems":[{"id":509,"uris":["http://zotero.org/users/local/oPO7Jhp1/items/C9KYR3VS"],"uri":["http://zotero.org/users/local/oPO7Jhp1/items/C9KYR3VS"],"itemData":{"id":509,"type":"article-journal","title":"Towards Robust Lung Segmentation in Chest Radiographs with Deep Learning","container-title":"arXiv:1811.12638 [cs]","source":"arXiv.org","abstract":"Automated segmentation of Lungs plays a crucial role in the computer-aided diagnosis of chest X-Ray (CXR) images. Developing an efficient Lung segmentation model is challenging because of difficulties such as the presence of several edges at the rib cage and clavicle, inconsistent lung shape among different individuals, and the appearance of the lung apex. In this paper, we propose a robust model for Lung segmentation in Chest Radiographs. Our model learns to ignore the irrelevant regions in an input Chest Radiograph while highlighting regions useful for lung segmentation. The proposed model is evaluated on two public chest X-Ray datasets (Montgomery County, MD, USA, and Shenzhen No. 3 People's Hospital in China). The experimental result with a DICE score of 98.6% demonstrates the robustness of our proposed lung segmentation approach.","URL":"http://arxiv.org/abs/1811.12638","note":"00000 \narXiv: 1811.12638","author":[{"family":"Islam","given":"Jyoti"},{"family":"Zhang","given":"Yanqing"}],"issued":{"date-parts":[["2018",11,30]]},"accessed":{"date-parts":[["2019",2,14]]}}}],"schema":"https://github.com/citation-style-language/schema/raw/master/csl-citation.json"} </w:instrText>
            </w:r>
            <w:r>
              <w:fldChar w:fldCharType="separate"/>
            </w:r>
            <w:r w:rsidR="003F653E">
              <w:rPr>
                <w:noProof/>
              </w:rPr>
              <w:t>[28]</w:t>
            </w:r>
            <w:r>
              <w:fldChar w:fldCharType="end"/>
            </w:r>
          </w:p>
        </w:tc>
        <w:tc>
          <w:tcPr>
            <w:tcW w:w="990" w:type="dxa"/>
          </w:tcPr>
          <w:p w14:paraId="698A7E3C" w14:textId="3FD3B0EF" w:rsidR="00E754B3" w:rsidRPr="00085C08" w:rsidRDefault="00333AFE" w:rsidP="002F2B0B">
            <w:pPr>
              <w:pStyle w:val="Title"/>
            </w:pPr>
            <w:r w:rsidRPr="00085C08">
              <w:t>98.6</w:t>
            </w:r>
          </w:p>
        </w:tc>
      </w:tr>
    </w:tbl>
    <w:p w14:paraId="043112AB" w14:textId="454021B2" w:rsidR="00805BE1" w:rsidRPr="008005FF" w:rsidRDefault="0042295C" w:rsidP="0060316F">
      <w:pPr>
        <w:pStyle w:val="Caption"/>
        <w:jc w:val="center"/>
      </w:pPr>
      <w:bookmarkStart w:id="109" w:name="_Ref2356972"/>
      <w:bookmarkStart w:id="110" w:name="_Toc3193036"/>
      <w:r>
        <w:t xml:space="preserve">Tabl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2</w:t>
      </w:r>
      <w:r w:rsidR="005853B3">
        <w:rPr>
          <w:noProof/>
        </w:rPr>
        <w:fldChar w:fldCharType="end"/>
      </w:r>
      <w:bookmarkEnd w:id="109"/>
      <w:r>
        <w:t xml:space="preserve">: </w:t>
      </w:r>
      <w:r w:rsidRPr="003B48B6">
        <w:t>IoU report in literature on JSRT dataset</w:t>
      </w:r>
      <w:r>
        <w:t>.</w:t>
      </w:r>
      <w:bookmarkEnd w:id="110"/>
    </w:p>
    <w:p w14:paraId="6C2EE748" w14:textId="77777777" w:rsidR="0042295C" w:rsidRDefault="000B3C74" w:rsidP="0077522F">
      <w:pPr>
        <w:pStyle w:val="Caption"/>
      </w:pPr>
      <w:r w:rsidRPr="00085C08">
        <w:rPr>
          <w:noProof/>
        </w:rPr>
        <w:drawing>
          <wp:inline distT="0" distB="0" distL="0" distR="0" wp14:anchorId="110D69FF" wp14:editId="3593401B">
            <wp:extent cx="5943600" cy="2274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jsrt_mc.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2274570"/>
                    </a:xfrm>
                    <a:prstGeom prst="rect">
                      <a:avLst/>
                    </a:prstGeom>
                  </pic:spPr>
                </pic:pic>
              </a:graphicData>
            </a:graphic>
          </wp:inline>
        </w:drawing>
      </w:r>
    </w:p>
    <w:p w14:paraId="66395ABB" w14:textId="16631931" w:rsidR="00BF6B37" w:rsidRPr="006C14EB" w:rsidRDefault="0042295C" w:rsidP="0077522F">
      <w:pPr>
        <w:pStyle w:val="Caption"/>
      </w:pPr>
      <w:bookmarkStart w:id="111" w:name="_Toc3193056"/>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4</w:t>
      </w:r>
      <w:r w:rsidR="005853B3">
        <w:rPr>
          <w:noProof/>
        </w:rPr>
        <w:fldChar w:fldCharType="end"/>
      </w:r>
      <w:r>
        <w:t xml:space="preserve">: </w:t>
      </w:r>
      <w:r w:rsidRPr="00A61D4A">
        <w:t xml:space="preserve">Lung Segmentation result on </w:t>
      </w:r>
      <w:r w:rsidRPr="0042295C">
        <w:rPr>
          <w:b/>
        </w:rPr>
        <w:t>Top</w:t>
      </w:r>
      <w:r w:rsidRPr="00A61D4A">
        <w:t xml:space="preserve">: JSRT dataset, </w:t>
      </w:r>
      <w:r w:rsidRPr="0042295C">
        <w:rPr>
          <w:b/>
        </w:rPr>
        <w:t>Bottom</w:t>
      </w:r>
      <w:r w:rsidRPr="00A61D4A">
        <w:t xml:space="preserve">: MC dataset. The green contour indicates the </w:t>
      </w:r>
      <w:r w:rsidRPr="006C14EB">
        <w:t>ground truth and the red mask indicates the predicted mask. Ω denotes the IoU value.</w:t>
      </w:r>
      <w:bookmarkEnd w:id="111"/>
    </w:p>
    <w:p w14:paraId="5B29C426" w14:textId="6430A3E7" w:rsidR="00995DA3" w:rsidRPr="00085C08" w:rsidRDefault="00995DA3" w:rsidP="008005FF">
      <w:pPr>
        <w:rPr>
          <w:rFonts w:eastAsia="Cambria Math"/>
        </w:rPr>
      </w:pPr>
      <w:r w:rsidRPr="00995DA3">
        <w:t>Lung segmentation is not perfect, it sometimes marks small objects as lung region.</w:t>
      </w:r>
      <w:r w:rsidR="00C331D1">
        <w:t xml:space="preserve"> W</w:t>
      </w:r>
      <w:r w:rsidR="00C331D1" w:rsidRPr="00995DA3">
        <w:t xml:space="preserve">e used </w:t>
      </w:r>
      <w:r w:rsidR="001F3CC2">
        <w:t xml:space="preserve">the </w:t>
      </w:r>
      <w:r w:rsidR="00C331D1" w:rsidRPr="00995DA3">
        <w:t>morphological opening</w:t>
      </w:r>
      <w:r w:rsidRPr="00995DA3">
        <w:t xml:space="preserve"> </w:t>
      </w:r>
      <w:r w:rsidR="00C331D1">
        <w:t>t</w:t>
      </w:r>
      <w:r w:rsidRPr="00995DA3">
        <w:t>o remove the unwanted object</w:t>
      </w:r>
      <w:r w:rsidR="00C331D1">
        <w:t>s</w:t>
      </w:r>
      <w:r w:rsidRPr="00995DA3">
        <w:t>. The algorithm work</w:t>
      </w:r>
      <w:r w:rsidR="00A73AD4">
        <w:t>s</w:t>
      </w:r>
      <w:r w:rsidRPr="00995DA3">
        <w:t xml:space="preserve"> by has two stages: erosion follows by dilation. In</w:t>
      </w:r>
      <w:r w:rsidR="001F3CC2">
        <w:t xml:space="preserve"> the</w:t>
      </w:r>
      <w:r w:rsidRPr="00995DA3">
        <w:t xml:space="preserve"> erosion stage, the 2d </w:t>
      </w:r>
      <w:r w:rsidR="006308A1">
        <w:t xml:space="preserve">convolutional </w:t>
      </w:r>
      <w:r w:rsidRPr="00995DA3">
        <w:t xml:space="preserve">filter slide through the image, the center pixel is considered 1 if all pixel under the filter is 1, otherwise it is eroded (made to zero object. In </w:t>
      </w:r>
      <w:r w:rsidR="001F3CC2">
        <w:t xml:space="preserve">the </w:t>
      </w:r>
      <w:r w:rsidRPr="00995DA3">
        <w:t xml:space="preserve">dilation stage, the 2d </w:t>
      </w:r>
      <w:r w:rsidR="006308A1">
        <w:t xml:space="preserve">convolutional </w:t>
      </w:r>
      <w:r w:rsidRPr="00995DA3">
        <w:t>filter slide through the image, the center pixel is considered 1 if</w:t>
      </w:r>
      <w:r w:rsidRPr="00995DA3">
        <w:rPr>
          <w:rFonts w:eastAsia="Cambria Math"/>
        </w:rPr>
        <w:t xml:space="preserve"> </w:t>
      </w:r>
      <w:r w:rsidRPr="00995DA3">
        <w:t>any pixel under the filter is 1.</w:t>
      </w:r>
      <w:r w:rsidRPr="00995DA3">
        <w:rPr>
          <w:rFonts w:eastAsia="Cambria Math"/>
        </w:rPr>
        <w:t xml:space="preserve"> We use</w:t>
      </w:r>
      <w:r w:rsidR="00A73AD4">
        <w:rPr>
          <w:rFonts w:eastAsia="Cambria Math"/>
        </w:rPr>
        <w:t>d</w:t>
      </w:r>
      <w:r w:rsidRPr="00995DA3">
        <w:rPr>
          <w:rFonts w:eastAsia="Cambria Math"/>
        </w:rPr>
        <w:t xml:space="preserve"> the kernel size of 5 for both erosion and dilation step.</w:t>
      </w:r>
      <w:r w:rsidR="0027562B">
        <w:rPr>
          <w:rFonts w:eastAsia="Cambria Math"/>
        </w:rPr>
        <w:t xml:space="preserve"> We used</w:t>
      </w:r>
      <w:r w:rsidR="001F3CC2">
        <w:rPr>
          <w:rFonts w:eastAsia="Cambria Math"/>
        </w:rPr>
        <w:t xml:space="preserve"> the</w:t>
      </w:r>
      <w:r w:rsidR="0027562B">
        <w:rPr>
          <w:rFonts w:eastAsia="Cambria Math"/>
        </w:rPr>
        <w:t xml:space="preserve"> largest connected object algorithm to find lung bounding box. We also </w:t>
      </w:r>
    </w:p>
    <w:p w14:paraId="1FA945CA" w14:textId="55014595" w:rsidR="00CA75D9" w:rsidRDefault="00220C0F" w:rsidP="00CA75D9">
      <w:pPr>
        <w:keepNext/>
      </w:pPr>
      <w:r w:rsidRPr="00085C08">
        <w:rPr>
          <w:rFonts w:eastAsia="Cambria Math"/>
          <w:noProof/>
          <w:szCs w:val="20"/>
        </w:rPr>
        <w:lastRenderedPageBreak/>
        <w:drawing>
          <wp:inline distT="0" distB="0" distL="0" distR="0" wp14:anchorId="5ED8B67C" wp14:editId="6D0F24D2">
            <wp:extent cx="5943600" cy="1473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st_lung_seg.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1473835"/>
                    </a:xfrm>
                    <a:prstGeom prst="rect">
                      <a:avLst/>
                    </a:prstGeom>
                  </pic:spPr>
                </pic:pic>
              </a:graphicData>
            </a:graphic>
          </wp:inline>
        </w:drawing>
      </w:r>
    </w:p>
    <w:p w14:paraId="4DD2AF75" w14:textId="6A38F4E1" w:rsidR="00C331D1" w:rsidRPr="00733047" w:rsidRDefault="00CA75D9" w:rsidP="00733047">
      <w:pPr>
        <w:pStyle w:val="Caption"/>
        <w:rPr>
          <w:szCs w:val="20"/>
        </w:rPr>
      </w:pPr>
      <w:bookmarkStart w:id="112" w:name="_Ref2268561"/>
      <w:bookmarkStart w:id="113" w:name="_Toc3193057"/>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5</w:t>
      </w:r>
      <w:r w:rsidR="005853B3">
        <w:rPr>
          <w:noProof/>
        </w:rPr>
        <w:fldChar w:fldCharType="end"/>
      </w:r>
      <w:bookmarkEnd w:id="112"/>
      <w:r>
        <w:t xml:space="preserve">: </w:t>
      </w:r>
      <w:r w:rsidRPr="00865CEA">
        <w:t>Post processing to remove unwanted object and cut the lung region for classification</w:t>
      </w:r>
      <w:r w:rsidR="004F4875">
        <w:t>.</w:t>
      </w:r>
      <w:bookmarkEnd w:id="113"/>
    </w:p>
    <w:p w14:paraId="12D9AF99" w14:textId="77777777" w:rsidR="00CA75D9" w:rsidRDefault="000B3C74" w:rsidP="00CA75D9">
      <w:pPr>
        <w:keepNext/>
      </w:pPr>
      <w:r w:rsidRPr="00085C08">
        <w:rPr>
          <w:noProof/>
          <w:szCs w:val="20"/>
        </w:rPr>
        <w:drawing>
          <wp:inline distT="0" distB="0" distL="0" distR="0" wp14:anchorId="4B6921F7" wp14:editId="79048465">
            <wp:extent cx="5943600" cy="331216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hesis_UML-segmentation on cxr-14.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3312160"/>
                    </a:xfrm>
                    <a:prstGeom prst="rect">
                      <a:avLst/>
                    </a:prstGeom>
                  </pic:spPr>
                </pic:pic>
              </a:graphicData>
            </a:graphic>
          </wp:inline>
        </w:drawing>
      </w:r>
    </w:p>
    <w:p w14:paraId="384B97C5" w14:textId="67E1C9F6" w:rsidR="00E3321E" w:rsidRDefault="00CA75D9" w:rsidP="0077522F">
      <w:pPr>
        <w:pStyle w:val="Caption"/>
        <w:rPr>
          <w:rFonts w:eastAsia="Cambria Math"/>
        </w:rPr>
      </w:pPr>
      <w:bookmarkStart w:id="114" w:name="_Ref1993972"/>
      <w:bookmarkStart w:id="115" w:name="_Toc3193058"/>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6</w:t>
      </w:r>
      <w:r w:rsidR="005853B3">
        <w:rPr>
          <w:noProof/>
        </w:rPr>
        <w:fldChar w:fldCharType="end"/>
      </w:r>
      <w:bookmarkEnd w:id="114"/>
      <w:r>
        <w:t xml:space="preserve">: </w:t>
      </w:r>
      <w:r w:rsidRPr="00886019">
        <w:t xml:space="preserve">Lung segmentation result </w:t>
      </w:r>
      <w:r w:rsidR="001F3CC2">
        <w:t>i</w:t>
      </w:r>
      <w:r w:rsidRPr="00886019">
        <w:t>n Chest X-ray 14 dataset on different lung size. The red mask indicates the predicted lung region, the bounding box is generated from the largest connected component in the binary mask. From the detected bounding</w:t>
      </w:r>
      <w:r>
        <w:t xml:space="preserve"> box.</w:t>
      </w:r>
      <w:r w:rsidRPr="00886019">
        <w:t xml:space="preserve"> </w:t>
      </w:r>
      <w:r>
        <w:t>W</w:t>
      </w:r>
      <w:r w:rsidRPr="00886019">
        <w:t xml:space="preserve">e </w:t>
      </w:r>
      <w:r w:rsidRPr="00DE0B8A">
        <w:t>calculate the lung ratio (r) as the fraction of lung width over lung height.</w:t>
      </w:r>
      <w:r w:rsidRPr="00085C08">
        <w:t xml:space="preserve"> </w:t>
      </w:r>
      <w:r w:rsidRPr="00085C08">
        <w:rPr>
          <w:b/>
        </w:rPr>
        <w:t xml:space="preserve">Top: </w:t>
      </w:r>
      <w:r w:rsidRPr="00085C08">
        <w:t xml:space="preserve">r &lt; 0.8, </w:t>
      </w:r>
      <w:r w:rsidRPr="00085C08">
        <w:rPr>
          <w:b/>
        </w:rPr>
        <w:t xml:space="preserve">Middle: </w:t>
      </w:r>
      <w:r w:rsidRPr="00085C08">
        <w:t xml:space="preserve">r </w:t>
      </w:r>
      <w:r w:rsidRPr="00085C08">
        <w:rPr>
          <w:rFonts w:eastAsia="Cambria Math" w:hint="eastAsia"/>
        </w:rPr>
        <w:t>∈</w:t>
      </w:r>
      <w:r w:rsidRPr="00085C08">
        <w:rPr>
          <w:rFonts w:eastAsia="Cambria Math" w:hint="eastAsia"/>
        </w:rPr>
        <w:t>[</w:t>
      </w:r>
      <w:r w:rsidRPr="00085C08">
        <w:rPr>
          <w:rFonts w:eastAsia="Cambria Math"/>
        </w:rPr>
        <w:t xml:space="preserve">0.8, 1.5], </w:t>
      </w:r>
      <w:r w:rsidRPr="00085C08">
        <w:rPr>
          <w:rFonts w:eastAsia="Cambria Math"/>
          <w:b/>
        </w:rPr>
        <w:t xml:space="preserve">Bottom: </w:t>
      </w:r>
      <w:r w:rsidRPr="00085C08">
        <w:rPr>
          <w:rFonts w:eastAsia="Cambria Math"/>
        </w:rPr>
        <w:t>r &gt; 1.5</w:t>
      </w:r>
      <w:r w:rsidR="004F4875">
        <w:rPr>
          <w:rFonts w:eastAsia="Cambria Math"/>
        </w:rPr>
        <w:t>.</w:t>
      </w:r>
      <w:bookmarkEnd w:id="115"/>
    </w:p>
    <w:p w14:paraId="5BA6A286" w14:textId="77777777" w:rsidR="00AD31B6" w:rsidRDefault="00AD31B6" w:rsidP="008E1612"/>
    <w:p w14:paraId="363BA110" w14:textId="1E1F94A2" w:rsidR="00AD31B6" w:rsidRDefault="00AD31B6" w:rsidP="008E1612">
      <w:commentRangeStart w:id="116"/>
      <w:r>
        <w:rPr>
          <w:rFonts w:eastAsia="Cambria Math"/>
        </w:rPr>
        <w:lastRenderedPageBreak/>
        <w:t xml:space="preserve">padded the bounding box to allow more context information. </w:t>
      </w:r>
      <w:r>
        <w:rPr>
          <w:rFonts w:eastAsia="Cambria Math"/>
        </w:rPr>
        <w:fldChar w:fldCharType="begin"/>
      </w:r>
      <w:r>
        <w:rPr>
          <w:rFonts w:eastAsia="Cambria Math"/>
        </w:rPr>
        <w:instrText xml:space="preserve"> REF _Ref2268561 \h </w:instrText>
      </w:r>
      <w:r>
        <w:rPr>
          <w:rFonts w:eastAsia="Cambria Math"/>
        </w:rPr>
      </w:r>
      <w:r>
        <w:rPr>
          <w:rFonts w:eastAsia="Cambria Math"/>
        </w:rPr>
        <w:fldChar w:fldCharType="separate"/>
      </w:r>
      <w:r w:rsidR="00166471">
        <w:t xml:space="preserve">Figure </w:t>
      </w:r>
      <w:r w:rsidR="00166471">
        <w:rPr>
          <w:noProof/>
        </w:rPr>
        <w:t>4</w:t>
      </w:r>
      <w:r w:rsidR="00166471">
        <w:t>.</w:t>
      </w:r>
      <w:r w:rsidR="00166471">
        <w:rPr>
          <w:noProof/>
        </w:rPr>
        <w:t>5</w:t>
      </w:r>
      <w:r>
        <w:rPr>
          <w:rFonts w:eastAsia="Cambria Math"/>
        </w:rPr>
        <w:fldChar w:fldCharType="end"/>
      </w:r>
      <w:r>
        <w:rPr>
          <w:rFonts w:eastAsia="Cambria Math"/>
        </w:rPr>
        <w:t xml:space="preserve"> shows the result of the algorithm. </w:t>
      </w:r>
      <w:r>
        <w:rPr>
          <w:rFonts w:eastAsia="Cambria Math"/>
        </w:rPr>
        <w:fldChar w:fldCharType="begin"/>
      </w:r>
      <w:r>
        <w:rPr>
          <w:rFonts w:eastAsia="Cambria Math"/>
        </w:rPr>
        <w:instrText xml:space="preserve"> REF _Ref1993972 \h </w:instrText>
      </w:r>
      <w:r>
        <w:rPr>
          <w:rFonts w:eastAsia="Cambria Math"/>
        </w:rPr>
      </w:r>
      <w:r>
        <w:rPr>
          <w:rFonts w:eastAsia="Cambria Math"/>
        </w:rPr>
        <w:fldChar w:fldCharType="separate"/>
      </w:r>
      <w:r w:rsidR="00166471">
        <w:t xml:space="preserve">Figure </w:t>
      </w:r>
      <w:r w:rsidR="00166471">
        <w:rPr>
          <w:noProof/>
        </w:rPr>
        <w:t>4</w:t>
      </w:r>
      <w:r w:rsidR="00166471">
        <w:t>.</w:t>
      </w:r>
      <w:r w:rsidR="00166471">
        <w:rPr>
          <w:noProof/>
        </w:rPr>
        <w:t>6</w:t>
      </w:r>
      <w:r>
        <w:rPr>
          <w:rFonts w:eastAsia="Cambria Math"/>
        </w:rPr>
        <w:fldChar w:fldCharType="end"/>
      </w:r>
      <w:r w:rsidRPr="00085C08">
        <w:rPr>
          <w:rFonts w:eastAsia="Cambria Math"/>
        </w:rPr>
        <w:t xml:space="preserve"> </w:t>
      </w:r>
      <w:r>
        <w:rPr>
          <w:rFonts w:eastAsia="Cambria Math"/>
        </w:rPr>
        <w:t>show</w:t>
      </w:r>
      <w:r w:rsidR="0080537F">
        <w:rPr>
          <w:rFonts w:eastAsia="Cambria Math"/>
        </w:rPr>
        <w:t>s</w:t>
      </w:r>
      <w:r>
        <w:rPr>
          <w:rFonts w:eastAsia="Cambria Math"/>
        </w:rPr>
        <w:t xml:space="preserve"> the</w:t>
      </w:r>
      <w:r w:rsidRPr="00085C08">
        <w:rPr>
          <w:rFonts w:eastAsia="Cambria Math"/>
        </w:rPr>
        <w:t xml:space="preserve"> segmentation </w:t>
      </w:r>
      <w:r>
        <w:rPr>
          <w:rFonts w:eastAsia="Cambria Math"/>
        </w:rPr>
        <w:t xml:space="preserve">result on </w:t>
      </w:r>
      <w:r w:rsidRPr="00085C08">
        <w:rPr>
          <w:rFonts w:eastAsia="Cambria Math"/>
        </w:rPr>
        <w:t xml:space="preserve">lung </w:t>
      </w:r>
      <w:r>
        <w:rPr>
          <w:rFonts w:eastAsia="Cambria Math"/>
        </w:rPr>
        <w:t>on ChestX-ray14.</w:t>
      </w:r>
      <w:commentRangeEnd w:id="116"/>
      <w:r w:rsidR="004F4875">
        <w:rPr>
          <w:rStyle w:val="CommentReference"/>
        </w:rPr>
        <w:commentReference w:id="116"/>
      </w:r>
    </w:p>
    <w:p w14:paraId="3EBF8B65" w14:textId="5AA0FDA8" w:rsidR="008E1612" w:rsidRPr="008E1612" w:rsidRDefault="008E1612" w:rsidP="008E1612">
      <w:r w:rsidRPr="009E34DD">
        <w:t xml:space="preserve">There </w:t>
      </w:r>
      <w:r>
        <w:t>are</w:t>
      </w:r>
      <w:r w:rsidRPr="009E34DD">
        <w:t xml:space="preserve"> some extreme case</w:t>
      </w:r>
      <w:r>
        <w:t>s</w:t>
      </w:r>
      <w:r w:rsidRPr="009E34DD">
        <w:t xml:space="preserve"> where the algorithm failed to segment the lung. There </w:t>
      </w:r>
      <w:r w:rsidR="006156F4">
        <w:t>are</w:t>
      </w:r>
      <w:r w:rsidRPr="009E34DD">
        <w:t xml:space="preserve"> 2 </w:t>
      </w:r>
      <w:r w:rsidR="0097360E">
        <w:t>types</w:t>
      </w:r>
      <w:r w:rsidR="00292AAC">
        <w:t xml:space="preserve"> </w:t>
      </w:r>
      <w:r w:rsidRPr="009E34DD">
        <w:t>of problems that the algorithm failed to do it works. The first is when the algorithm can only detect 1 lung. Other is when 2 lungs were fused together through the apex. There are 67 cases out of 22433 images in the test set. In all of these cases, we used</w:t>
      </w:r>
      <w:r w:rsidRPr="008B4B5E">
        <w:rPr>
          <w:rFonts w:eastAsia="Cambria Math"/>
          <w:szCs w:val="20"/>
        </w:rPr>
        <w:t xml:space="preserve"> all the image instead</w:t>
      </w:r>
      <w:r>
        <w:rPr>
          <w:rFonts w:eastAsia="Cambria Math"/>
          <w:szCs w:val="20"/>
        </w:rPr>
        <w:t>.</w:t>
      </w:r>
    </w:p>
    <w:p w14:paraId="33750DC2" w14:textId="14537D9F" w:rsidR="00CA75D9" w:rsidRDefault="00B232D3" w:rsidP="00CA75D9">
      <w:pPr>
        <w:keepNext/>
      </w:pPr>
      <w:r w:rsidRPr="00085C08">
        <w:rPr>
          <w:rFonts w:eastAsia="Cambria Math"/>
          <w:noProof/>
          <w:szCs w:val="20"/>
        </w:rPr>
        <w:drawing>
          <wp:inline distT="0" distB="0" distL="0" distR="0" wp14:anchorId="77960C63" wp14:editId="3D581D7D">
            <wp:extent cx="5943600" cy="22561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gment_fail.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2256155"/>
                    </a:xfrm>
                    <a:prstGeom prst="rect">
                      <a:avLst/>
                    </a:prstGeom>
                  </pic:spPr>
                </pic:pic>
              </a:graphicData>
            </a:graphic>
          </wp:inline>
        </w:drawing>
      </w:r>
    </w:p>
    <w:p w14:paraId="39666720" w14:textId="0DFA3865" w:rsidR="00692FA5" w:rsidRDefault="00CA75D9" w:rsidP="0077522F">
      <w:pPr>
        <w:pStyle w:val="Caption"/>
      </w:pPr>
      <w:bookmarkStart w:id="117" w:name="_Toc3193059"/>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7</w:t>
      </w:r>
      <w:r w:rsidR="005853B3">
        <w:rPr>
          <w:noProof/>
        </w:rPr>
        <w:fldChar w:fldCharType="end"/>
      </w:r>
      <w:r>
        <w:t xml:space="preserve">: </w:t>
      </w:r>
      <w:r w:rsidRPr="001F5B9D">
        <w:t xml:space="preserve">Failed case on </w:t>
      </w:r>
      <w:r w:rsidR="004F4875">
        <w:t>ChestX-ray 14.</w:t>
      </w:r>
      <w:bookmarkEnd w:id="117"/>
    </w:p>
    <w:p w14:paraId="771E50C6" w14:textId="089287CD" w:rsidR="00D023B7" w:rsidRDefault="0031264D" w:rsidP="00D023B7">
      <w:pPr>
        <w:pStyle w:val="Heading2"/>
      </w:pPr>
      <w:bookmarkStart w:id="118" w:name="_Toc1397418"/>
      <w:bookmarkStart w:id="119" w:name="_Toc3193027"/>
      <w:r w:rsidRPr="00CA75D9">
        <w:t xml:space="preserve">Thorax </w:t>
      </w:r>
      <w:bookmarkEnd w:id="118"/>
      <w:r w:rsidR="00D023B7" w:rsidRPr="00CA75D9">
        <w:t>Classification</w:t>
      </w:r>
      <w:bookmarkEnd w:id="119"/>
    </w:p>
    <w:p w14:paraId="1752644F" w14:textId="4BFBEA0A" w:rsidR="003541E0" w:rsidRDefault="007356F4" w:rsidP="007356F4">
      <w:pPr>
        <w:rPr>
          <w:rFonts w:eastAsia="Cambria Math"/>
        </w:rPr>
      </w:pPr>
      <w:r>
        <w:rPr>
          <w:rFonts w:eastAsia="Cambria Math"/>
        </w:rPr>
        <w:t xml:space="preserve">We evaluate the classification result using </w:t>
      </w:r>
      <w:r w:rsidRPr="00A33902">
        <w:rPr>
          <w:rFonts w:eastAsia="Cambria Math"/>
          <w:i/>
        </w:rPr>
        <w:t>Receiver Operating Characteristic (ROC)</w:t>
      </w:r>
      <w:r>
        <w:rPr>
          <w:rFonts w:eastAsia="Cambria Math"/>
        </w:rPr>
        <w:t xml:space="preserve"> graph and </w:t>
      </w:r>
      <w:r w:rsidRPr="00A33902">
        <w:rPr>
          <w:rFonts w:eastAsia="Cambria Math"/>
          <w:i/>
        </w:rPr>
        <w:t>Area Under ROC Curve (AUC)</w:t>
      </w:r>
      <w:r>
        <w:rPr>
          <w:rFonts w:eastAsia="Cambria Math"/>
        </w:rPr>
        <w:t xml:space="preserve"> metric</w:t>
      </w:r>
      <w:r w:rsidR="009D2BEE">
        <w:rPr>
          <w:rFonts w:eastAsia="Cambria Math"/>
        </w:rPr>
        <w:t xml:space="preserve"> </w:t>
      </w:r>
      <w:r w:rsidR="009D2BEE">
        <w:fldChar w:fldCharType="begin"/>
      </w:r>
      <w:r w:rsidR="002B7F5C">
        <w:instrText xml:space="preserve"> ADDIN ZOTERO_ITEM CSL_CITATION {"citationID":"nTjLlsej","properties":{"formattedCitation":"[39]","plainCitation":"[39]","noteIndex":0},"citationItems":[{"id":743,"uris":["http://zotero.org/users/local/oPO7Jhp1/items/QR5DRI23"],"uri":["http://zotero.org/users/local/oPO7Jhp1/items/QR5DRI23"],"itemData":{"id":743,"type":"article-journal","title":"An introduction to ROC analysis","container-title":"Pattern Recognition Letters","collection-title":"ROC Analysis in Pattern Recognition","page":"861-874","volume":"27","issue":"8","source":"ScienceDirect","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DOI":"10.1016/j.patrec.2005.10.010","ISSN":"0167-8655","note":"11528","journalAbbreviation":"Pattern Recognition Letters","author":[{"family":"Fawcett","given":"Tom"}],"issued":{"date-parts":[["2006",6,1]]}}}],"schema":"https://github.com/citation-style-language/schema/raw/master/csl-citation.json"} </w:instrText>
      </w:r>
      <w:r w:rsidR="009D2BEE">
        <w:fldChar w:fldCharType="separate"/>
      </w:r>
      <w:r w:rsidR="009D2BEE">
        <w:rPr>
          <w:noProof/>
        </w:rPr>
        <w:t>[39]</w:t>
      </w:r>
      <w:r w:rsidR="009D2BEE">
        <w:fldChar w:fldCharType="end"/>
      </w:r>
      <w:r w:rsidR="009D2BEE">
        <w:t xml:space="preserve">, </w:t>
      </w:r>
      <w:r w:rsidR="009D2BEE">
        <w:fldChar w:fldCharType="begin"/>
      </w:r>
      <w:r w:rsidR="002B7F5C">
        <w:instrText xml:space="preserve"> ADDIN ZOTERO_ITEM CSL_CITATION {"citationID":"d9lN5s47","properties":{"formattedCitation":"[40]","plainCitation":"[40]","noteIndex":0},"citationItems":[{"id":625,"uris":["http://zotero.org/users/local/oPO7Jhp1/items/7JTR2A9D"],"uri":["http://zotero.org/users/local/oPO7Jhp1/items/7JTR2A9D"],"itemData":{"id":625,"type":"article-journal","title":"The use of the area under the ROC curve in the evaluation of machine learning algorithms","container-title":"Pattern Recognition","page":"1145-1159","volume":"30","issue":"7","source":"Crossref","DOI":"10.1016/S0031-3203(96)00142-2","ISSN":"00313203","note":"03883","language":"en","author":[{"family":"Bradley","given":"Andrew P."}],"issued":{"date-parts":[["1997",7]]}}}],"schema":"https://github.com/citation-style-language/schema/raw/master/csl-citation.json"} </w:instrText>
      </w:r>
      <w:r w:rsidR="009D2BEE">
        <w:fldChar w:fldCharType="separate"/>
      </w:r>
      <w:r w:rsidR="009D2BEE">
        <w:rPr>
          <w:noProof/>
        </w:rPr>
        <w:t>[40]</w:t>
      </w:r>
      <w:r w:rsidR="009D2BEE">
        <w:fldChar w:fldCharType="end"/>
      </w:r>
      <w:r w:rsidR="009D2BEE">
        <w:t xml:space="preserve"> and </w:t>
      </w:r>
      <w:r w:rsidR="009D2BEE">
        <w:fldChar w:fldCharType="begin"/>
      </w:r>
      <w:r w:rsidR="002B7F5C">
        <w:instrText xml:space="preserve"> ADDIN ZOTERO_ITEM CSL_CITATION {"citationID":"A8YBLY79","properties":{"formattedCitation":"[41]","plainCitation":"[41]","noteIndex":0},"citationItems":[{"id":748,"uris":["http://zotero.org/users/local/oPO7Jhp1/items/76TUQ6Y6"],"uri":["http://zotero.org/users/local/oPO7Jhp1/items/76TUQ6Y6"],"itemData":{"id":748,"type":"paper-conference","title":"Evaluation: From Precision, Recall and F-Factor to ROC, Informedness, Markedness &amp; Correlation","source":"Semantic Scholar","abstract":"Commonly used evaluation measures including Recall, Precision, F-Factor and Rand Accuracy are biased and should not be used without clear understanding of the biases, and corresponding identification of chance or bas e case levels of the statistic. Using these measures a sy tem that performs worse in the objective sense of Informedn ess, can appear to perform better under any of these commonly used measures. We discuss several concepts and measures that reflect the probability that prediction is infor med versus chance. Informedness and introduce Markedness as a dual measure for the probability that prediction is marked versus chance. Finally we demonstrate elegant connection s between the concepts of Informedness, Markedness, Correlation and Significance as well as their intuiti ve relationships with Recall and Precision, and outline th extension from the dichotomous case to the general multi-class case. .","note":"00018","shortTitle":"Evaluation","author":[{"family":"Powers","given":"David M. W."}],"issued":{"date-parts":[["2008"]]}}}],"schema":"https://github.com/citation-style-language/schema/raw/master/csl-citation.json"} </w:instrText>
      </w:r>
      <w:r w:rsidR="009D2BEE">
        <w:fldChar w:fldCharType="separate"/>
      </w:r>
      <w:r w:rsidR="009D2BEE">
        <w:rPr>
          <w:noProof/>
        </w:rPr>
        <w:t>[41]</w:t>
      </w:r>
      <w:r w:rsidR="009D2BEE">
        <w:fldChar w:fldCharType="end"/>
      </w:r>
      <w:r>
        <w:rPr>
          <w:rFonts w:eastAsia="Cambria Math"/>
        </w:rPr>
        <w:t xml:space="preserve">. The ROC </w:t>
      </w:r>
      <w:r w:rsidR="00F72C8D">
        <w:rPr>
          <w:rFonts w:eastAsia="Cambria Math"/>
        </w:rPr>
        <w:t xml:space="preserve">graph is the visualization of classifier </w:t>
      </w:r>
      <w:r w:rsidR="003541E0">
        <w:rPr>
          <w:rFonts w:eastAsia="Cambria Math"/>
        </w:rPr>
        <w:t>performance.</w:t>
      </w:r>
      <w:r w:rsidR="00C84163">
        <w:rPr>
          <w:rFonts w:eastAsia="Cambria Math"/>
        </w:rPr>
        <w:t xml:space="preserve"> The output of the classification model is the probability of having the disease, so for each decision threshold,</w:t>
      </w:r>
      <w:r w:rsidR="003541E0">
        <w:rPr>
          <w:rFonts w:eastAsia="Cambria Math"/>
        </w:rPr>
        <w:t xml:space="preserve"> we can have the following confusion matrix.</w:t>
      </w:r>
      <w:r w:rsidR="00844D31">
        <w:rPr>
          <w:rFonts w:eastAsia="Cambria Math"/>
        </w:rPr>
        <w:t xml:space="preserve"> </w:t>
      </w:r>
    </w:p>
    <w:p w14:paraId="22D85B42" w14:textId="77777777" w:rsidR="009D2BEE" w:rsidRDefault="009D2BEE" w:rsidP="007356F4">
      <w:pPr>
        <w:rPr>
          <w:rFonts w:eastAsia="Cambria Math"/>
        </w:rPr>
      </w:pPr>
    </w:p>
    <w:tbl>
      <w:tblPr>
        <w:tblStyle w:val="TableGrid"/>
        <w:tblW w:w="0" w:type="auto"/>
        <w:jc w:val="center"/>
        <w:tblLayout w:type="fixed"/>
        <w:tblLook w:val="04A0" w:firstRow="1" w:lastRow="0" w:firstColumn="1" w:lastColumn="0" w:noHBand="0" w:noVBand="1"/>
      </w:tblPr>
      <w:tblGrid>
        <w:gridCol w:w="1418"/>
        <w:gridCol w:w="1134"/>
        <w:gridCol w:w="992"/>
        <w:gridCol w:w="1134"/>
      </w:tblGrid>
      <w:tr w:rsidR="003541E0" w14:paraId="643A0658" w14:textId="77777777" w:rsidTr="00844D31">
        <w:trPr>
          <w:jc w:val="center"/>
        </w:trPr>
        <w:tc>
          <w:tcPr>
            <w:tcW w:w="2552" w:type="dxa"/>
            <w:gridSpan w:val="2"/>
            <w:vMerge w:val="restart"/>
            <w:tcBorders>
              <w:top w:val="nil"/>
              <w:left w:val="nil"/>
              <w:bottom w:val="nil"/>
              <w:right w:val="nil"/>
            </w:tcBorders>
          </w:tcPr>
          <w:p w14:paraId="20B935A3" w14:textId="0346F9BA" w:rsidR="003541E0" w:rsidRDefault="003541E0" w:rsidP="003541E0">
            <w:pPr>
              <w:tabs>
                <w:tab w:val="left" w:pos="3118"/>
              </w:tabs>
              <w:spacing w:before="0" w:after="0"/>
              <w:rPr>
                <w:rFonts w:eastAsia="Cambria Math"/>
              </w:rPr>
            </w:pPr>
          </w:p>
        </w:tc>
        <w:tc>
          <w:tcPr>
            <w:tcW w:w="2126" w:type="dxa"/>
            <w:gridSpan w:val="2"/>
            <w:tcBorders>
              <w:top w:val="nil"/>
              <w:left w:val="nil"/>
              <w:bottom w:val="single" w:sz="4" w:space="0" w:color="auto"/>
              <w:right w:val="nil"/>
            </w:tcBorders>
          </w:tcPr>
          <w:p w14:paraId="73822E60" w14:textId="2C36242B" w:rsidR="003541E0" w:rsidRDefault="00844D31" w:rsidP="003541E0">
            <w:pPr>
              <w:tabs>
                <w:tab w:val="left" w:pos="1460"/>
              </w:tabs>
              <w:spacing w:before="0" w:after="0"/>
              <w:jc w:val="center"/>
              <w:rPr>
                <w:rFonts w:eastAsia="Cambria Math"/>
              </w:rPr>
            </w:pPr>
            <w:r>
              <w:rPr>
                <w:rFonts w:eastAsia="Cambria Math"/>
              </w:rPr>
              <w:t>Ground-t</w:t>
            </w:r>
            <w:r w:rsidR="003541E0">
              <w:rPr>
                <w:rFonts w:eastAsia="Cambria Math"/>
              </w:rPr>
              <w:t>ruth label</w:t>
            </w:r>
          </w:p>
        </w:tc>
      </w:tr>
      <w:tr w:rsidR="003541E0" w14:paraId="43EB5D48" w14:textId="77777777" w:rsidTr="00844D31">
        <w:trPr>
          <w:jc w:val="center"/>
        </w:trPr>
        <w:tc>
          <w:tcPr>
            <w:tcW w:w="2552" w:type="dxa"/>
            <w:gridSpan w:val="2"/>
            <w:vMerge/>
            <w:tcBorders>
              <w:top w:val="nil"/>
              <w:left w:val="nil"/>
              <w:bottom w:val="nil"/>
              <w:right w:val="single" w:sz="4" w:space="0" w:color="auto"/>
            </w:tcBorders>
          </w:tcPr>
          <w:p w14:paraId="552178C8" w14:textId="77777777" w:rsidR="003541E0" w:rsidRDefault="003541E0" w:rsidP="007356F4">
            <w:pPr>
              <w:rPr>
                <w:rFonts w:eastAsia="Cambria Math"/>
              </w:rPr>
            </w:pPr>
          </w:p>
        </w:tc>
        <w:tc>
          <w:tcPr>
            <w:tcW w:w="992" w:type="dxa"/>
            <w:tcBorders>
              <w:top w:val="single" w:sz="4" w:space="0" w:color="auto"/>
              <w:left w:val="single" w:sz="4" w:space="0" w:color="auto"/>
            </w:tcBorders>
          </w:tcPr>
          <w:p w14:paraId="00237032" w14:textId="659037D9" w:rsidR="003541E0" w:rsidRDefault="003541E0" w:rsidP="003541E0">
            <w:pPr>
              <w:spacing w:before="0" w:after="0"/>
              <w:rPr>
                <w:rFonts w:eastAsia="Cambria Math"/>
              </w:rPr>
            </w:pPr>
            <w:r>
              <w:rPr>
                <w:rFonts w:eastAsia="Cambria Math"/>
              </w:rPr>
              <w:t>Positive</w:t>
            </w:r>
          </w:p>
        </w:tc>
        <w:tc>
          <w:tcPr>
            <w:tcW w:w="1134" w:type="dxa"/>
            <w:tcBorders>
              <w:top w:val="single" w:sz="4" w:space="0" w:color="auto"/>
            </w:tcBorders>
          </w:tcPr>
          <w:p w14:paraId="6A93D1FA" w14:textId="7177E547" w:rsidR="003541E0" w:rsidRDefault="003541E0" w:rsidP="003541E0">
            <w:pPr>
              <w:spacing w:before="0" w:after="0"/>
              <w:rPr>
                <w:rFonts w:eastAsia="Cambria Math"/>
              </w:rPr>
            </w:pPr>
            <w:r>
              <w:rPr>
                <w:rFonts w:eastAsia="Cambria Math"/>
              </w:rPr>
              <w:t>Negative</w:t>
            </w:r>
          </w:p>
        </w:tc>
      </w:tr>
      <w:tr w:rsidR="003541E0" w14:paraId="2283B792" w14:textId="77777777" w:rsidTr="00844D31">
        <w:trPr>
          <w:jc w:val="center"/>
        </w:trPr>
        <w:tc>
          <w:tcPr>
            <w:tcW w:w="1418" w:type="dxa"/>
            <w:vMerge w:val="restart"/>
            <w:tcBorders>
              <w:top w:val="nil"/>
              <w:left w:val="nil"/>
              <w:bottom w:val="nil"/>
              <w:right w:val="single" w:sz="4" w:space="0" w:color="auto"/>
            </w:tcBorders>
          </w:tcPr>
          <w:p w14:paraId="376665E1" w14:textId="472773DD" w:rsidR="003541E0" w:rsidRDefault="003541E0" w:rsidP="00844D31">
            <w:pPr>
              <w:rPr>
                <w:rFonts w:eastAsia="Cambria Math"/>
              </w:rPr>
            </w:pPr>
            <w:r>
              <w:rPr>
                <w:rFonts w:eastAsia="Cambria Math"/>
              </w:rPr>
              <w:t>Predict label</w:t>
            </w:r>
          </w:p>
        </w:tc>
        <w:tc>
          <w:tcPr>
            <w:tcW w:w="1134" w:type="dxa"/>
            <w:tcBorders>
              <w:top w:val="single" w:sz="4" w:space="0" w:color="auto"/>
              <w:left w:val="single" w:sz="4" w:space="0" w:color="auto"/>
            </w:tcBorders>
          </w:tcPr>
          <w:p w14:paraId="6E5F3098" w14:textId="43506939" w:rsidR="003541E0" w:rsidRDefault="003541E0" w:rsidP="003541E0">
            <w:pPr>
              <w:spacing w:before="0" w:after="0"/>
              <w:rPr>
                <w:rFonts w:eastAsia="Cambria Math"/>
              </w:rPr>
            </w:pPr>
            <w:r>
              <w:rPr>
                <w:rFonts w:eastAsia="Cambria Math"/>
              </w:rPr>
              <w:t>Positive</w:t>
            </w:r>
          </w:p>
        </w:tc>
        <w:tc>
          <w:tcPr>
            <w:tcW w:w="992" w:type="dxa"/>
          </w:tcPr>
          <w:p w14:paraId="54D8187A" w14:textId="192C01EE" w:rsidR="003541E0" w:rsidRDefault="003541E0" w:rsidP="003541E0">
            <w:pPr>
              <w:spacing w:before="0" w:after="0"/>
              <w:jc w:val="center"/>
              <w:rPr>
                <w:rFonts w:eastAsia="Cambria Math"/>
              </w:rPr>
            </w:pPr>
            <w:r>
              <w:rPr>
                <w:rFonts w:eastAsia="Cambria Math"/>
              </w:rPr>
              <w:t>TP</w:t>
            </w:r>
          </w:p>
        </w:tc>
        <w:tc>
          <w:tcPr>
            <w:tcW w:w="1134" w:type="dxa"/>
          </w:tcPr>
          <w:p w14:paraId="012FD179" w14:textId="28A0DD73" w:rsidR="003541E0" w:rsidRDefault="003541E0" w:rsidP="003541E0">
            <w:pPr>
              <w:spacing w:before="0" w:after="0"/>
              <w:jc w:val="center"/>
              <w:rPr>
                <w:rFonts w:eastAsia="Cambria Math"/>
              </w:rPr>
            </w:pPr>
            <w:r>
              <w:rPr>
                <w:rFonts w:eastAsia="Cambria Math"/>
              </w:rPr>
              <w:t>FP</w:t>
            </w:r>
          </w:p>
        </w:tc>
      </w:tr>
      <w:tr w:rsidR="003541E0" w14:paraId="22ECFB44" w14:textId="77777777" w:rsidTr="00844D31">
        <w:trPr>
          <w:jc w:val="center"/>
        </w:trPr>
        <w:tc>
          <w:tcPr>
            <w:tcW w:w="1418" w:type="dxa"/>
            <w:vMerge/>
            <w:tcBorders>
              <w:top w:val="nil"/>
              <w:left w:val="nil"/>
              <w:bottom w:val="nil"/>
              <w:right w:val="single" w:sz="4" w:space="0" w:color="auto"/>
            </w:tcBorders>
          </w:tcPr>
          <w:p w14:paraId="322620C0" w14:textId="77777777" w:rsidR="003541E0" w:rsidRDefault="003541E0" w:rsidP="007356F4">
            <w:pPr>
              <w:rPr>
                <w:rFonts w:eastAsia="Cambria Math"/>
              </w:rPr>
            </w:pPr>
          </w:p>
        </w:tc>
        <w:tc>
          <w:tcPr>
            <w:tcW w:w="1134" w:type="dxa"/>
            <w:tcBorders>
              <w:left w:val="single" w:sz="4" w:space="0" w:color="auto"/>
            </w:tcBorders>
          </w:tcPr>
          <w:p w14:paraId="7BC33A61" w14:textId="4F0FE87F" w:rsidR="003541E0" w:rsidRDefault="003541E0" w:rsidP="003541E0">
            <w:pPr>
              <w:spacing w:before="0" w:after="0"/>
              <w:rPr>
                <w:rFonts w:eastAsia="Cambria Math"/>
              </w:rPr>
            </w:pPr>
            <w:r>
              <w:rPr>
                <w:rFonts w:eastAsia="Cambria Math"/>
              </w:rPr>
              <w:t>Negative</w:t>
            </w:r>
          </w:p>
        </w:tc>
        <w:tc>
          <w:tcPr>
            <w:tcW w:w="992" w:type="dxa"/>
          </w:tcPr>
          <w:p w14:paraId="0BA38E85" w14:textId="73B01E3B" w:rsidR="003541E0" w:rsidRDefault="003541E0" w:rsidP="003541E0">
            <w:pPr>
              <w:spacing w:before="0" w:after="0"/>
              <w:jc w:val="center"/>
              <w:rPr>
                <w:rFonts w:eastAsia="Cambria Math"/>
              </w:rPr>
            </w:pPr>
            <w:r>
              <w:rPr>
                <w:rFonts w:eastAsia="Cambria Math"/>
              </w:rPr>
              <w:t>FN</w:t>
            </w:r>
          </w:p>
        </w:tc>
        <w:tc>
          <w:tcPr>
            <w:tcW w:w="1134" w:type="dxa"/>
          </w:tcPr>
          <w:p w14:paraId="1C9F3625" w14:textId="49767A86" w:rsidR="003541E0" w:rsidRDefault="003541E0" w:rsidP="003541E0">
            <w:pPr>
              <w:keepNext/>
              <w:spacing w:before="0" w:after="0"/>
              <w:jc w:val="center"/>
              <w:rPr>
                <w:rFonts w:eastAsia="Cambria Math"/>
              </w:rPr>
            </w:pPr>
            <w:r>
              <w:rPr>
                <w:rFonts w:eastAsia="Cambria Math"/>
              </w:rPr>
              <w:t>TN</w:t>
            </w:r>
          </w:p>
        </w:tc>
      </w:tr>
    </w:tbl>
    <w:p w14:paraId="79BE4563" w14:textId="30867DDD" w:rsidR="003541E0" w:rsidRDefault="003541E0" w:rsidP="00A55EF0">
      <w:pPr>
        <w:pStyle w:val="Caption"/>
        <w:jc w:val="center"/>
      </w:pPr>
      <w:bookmarkStart w:id="120" w:name="_Toc3193037"/>
      <w:r>
        <w:t xml:space="preserve">Tabl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t>.</w:t>
      </w:r>
      <w:r w:rsidR="005853B3">
        <w:fldChar w:fldCharType="begin"/>
      </w:r>
      <w:r w:rsidR="005853B3">
        <w:instrText xml:space="preserve"> SEQ Table \* ARABIC \s 1 </w:instrText>
      </w:r>
      <w:r w:rsidR="005853B3">
        <w:fldChar w:fldCharType="separate"/>
      </w:r>
      <w:r w:rsidR="00166471">
        <w:rPr>
          <w:noProof/>
        </w:rPr>
        <w:t>3</w:t>
      </w:r>
      <w:r w:rsidR="005853B3">
        <w:rPr>
          <w:noProof/>
        </w:rPr>
        <w:fldChar w:fldCharType="end"/>
      </w:r>
      <w:r>
        <w:t>: Confusion matrix for each individual disease.</w:t>
      </w:r>
      <w:bookmarkEnd w:id="120"/>
    </w:p>
    <w:p w14:paraId="250CF267" w14:textId="54412FC6" w:rsidR="002C7B20" w:rsidRPr="002C7B20" w:rsidRDefault="002C7B20" w:rsidP="002C7B20">
      <w:r>
        <w:rPr>
          <w:rFonts w:eastAsia="Cambria Math"/>
        </w:rPr>
        <w:t>If the CXR is positive and the model predict</w:t>
      </w:r>
      <w:r w:rsidR="001F3CC2">
        <w:rPr>
          <w:rFonts w:eastAsia="Cambria Math"/>
        </w:rPr>
        <w:t>s</w:t>
      </w:r>
      <w:r>
        <w:rPr>
          <w:rFonts w:eastAsia="Cambria Math"/>
        </w:rPr>
        <w:t xml:space="preserve"> as positive, it is counted as </w:t>
      </w:r>
      <w:r w:rsidRPr="00A33902">
        <w:rPr>
          <w:rFonts w:eastAsia="Cambria Math"/>
          <w:i/>
        </w:rPr>
        <w:t>TP (True Positive)</w:t>
      </w:r>
      <w:r>
        <w:rPr>
          <w:rFonts w:eastAsia="Cambria Math"/>
        </w:rPr>
        <w:t xml:space="preserve">, if it is predicted as negative, it is counted as </w:t>
      </w:r>
      <w:r w:rsidRPr="00A33902">
        <w:rPr>
          <w:rFonts w:eastAsia="Cambria Math"/>
          <w:i/>
        </w:rPr>
        <w:t>FN (False Negative)</w:t>
      </w:r>
      <w:r>
        <w:rPr>
          <w:rFonts w:eastAsia="Cambria Math"/>
        </w:rPr>
        <w:t>. If the CXR is negative and the model predict</w:t>
      </w:r>
      <w:r w:rsidR="001F3CC2">
        <w:rPr>
          <w:rFonts w:eastAsia="Cambria Math"/>
        </w:rPr>
        <w:t>s</w:t>
      </w:r>
      <w:r>
        <w:rPr>
          <w:rFonts w:eastAsia="Cambria Math"/>
        </w:rPr>
        <w:t xml:space="preserve"> as negative, it is counted as </w:t>
      </w:r>
      <w:r w:rsidRPr="00A33902">
        <w:rPr>
          <w:rFonts w:eastAsia="Cambria Math"/>
          <w:i/>
        </w:rPr>
        <w:t>TN (True Negative)</w:t>
      </w:r>
      <w:r>
        <w:rPr>
          <w:rFonts w:eastAsia="Cambria Math"/>
        </w:rPr>
        <w:t xml:space="preserve">, if it is predicted as positive, it is counted as </w:t>
      </w:r>
      <w:r w:rsidRPr="00A33902">
        <w:rPr>
          <w:rFonts w:eastAsia="Cambria Math"/>
          <w:i/>
        </w:rPr>
        <w:t>FP (False Positive)</w:t>
      </w:r>
      <w:r>
        <w:rPr>
          <w:rFonts w:eastAsia="Cambria Math"/>
        </w:rPr>
        <w:t>.</w:t>
      </w:r>
    </w:p>
    <w:p w14:paraId="25A30EE3" w14:textId="1D9E949D" w:rsidR="003541E0" w:rsidRDefault="00CE7723" w:rsidP="003541E0">
      <w:pPr>
        <w:rPr>
          <w:rFonts w:eastAsia="Cambria Math"/>
        </w:rPr>
      </w:pPr>
      <w:r>
        <w:rPr>
          <w:rFonts w:eastAsia="Cambria Math"/>
        </w:rPr>
        <w:t xml:space="preserve">Sensitivity is the </w:t>
      </w:r>
      <w:r w:rsidR="008C2C78">
        <w:rPr>
          <w:rFonts w:eastAsia="Cambria Math"/>
        </w:rPr>
        <w:t>percentage of</w:t>
      </w:r>
      <w:r w:rsidR="001F3CC2">
        <w:rPr>
          <w:rFonts w:eastAsia="Cambria Math"/>
        </w:rPr>
        <w:t xml:space="preserve"> the</w:t>
      </w:r>
      <w:r w:rsidR="008C2C78">
        <w:rPr>
          <w:rFonts w:eastAsia="Cambria Math"/>
        </w:rPr>
        <w:t xml:space="preserve"> positive case that the model successfully rule-in. Specificity is the percentage of</w:t>
      </w:r>
      <w:r w:rsidR="001F3CC2">
        <w:rPr>
          <w:rFonts w:eastAsia="Cambria Math"/>
        </w:rPr>
        <w:t xml:space="preserve"> the</w:t>
      </w:r>
      <w:r w:rsidR="008C2C78">
        <w:rPr>
          <w:rFonts w:eastAsia="Cambria Math"/>
        </w:rPr>
        <w:t xml:space="preserve"> negative case that the model successfully rule-out. </w:t>
      </w:r>
      <w:r w:rsidR="003541E0">
        <w:rPr>
          <w:rFonts w:eastAsia="Cambria Math"/>
        </w:rPr>
        <w:t xml:space="preserve">From the confusion matrix, </w:t>
      </w:r>
      <w:r>
        <w:rPr>
          <w:rFonts w:eastAsia="Cambria Math"/>
        </w:rPr>
        <w:t>we can calculate the sensitivity and specificity</w:t>
      </w:r>
      <w:r w:rsidR="008C2C78">
        <w:rPr>
          <w:rFonts w:eastAsia="Cambria Math"/>
        </w:rPr>
        <w:t xml:space="preserve">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8A08D9" w14:paraId="315B51DA" w14:textId="77777777" w:rsidTr="008A08D9">
        <w:tc>
          <w:tcPr>
            <w:tcW w:w="562" w:type="dxa"/>
          </w:tcPr>
          <w:p w14:paraId="608FF935" w14:textId="77777777" w:rsidR="008A08D9" w:rsidRDefault="008A08D9" w:rsidP="00224AEA"/>
        </w:tc>
        <w:tc>
          <w:tcPr>
            <w:tcW w:w="8222" w:type="dxa"/>
          </w:tcPr>
          <w:p w14:paraId="0E584F15" w14:textId="5E7F39AF" w:rsidR="008A08D9" w:rsidRDefault="008A08D9" w:rsidP="00224AEA">
            <m:oMathPara>
              <m:oMath>
                <m:r>
                  <w:rPr>
                    <w:rFonts w:ascii="Cambria Math" w:eastAsia="Cambria Math" w:hAnsi="Cambria Math"/>
                  </w:rPr>
                  <m:t xml:space="preserve">sensitivity= </m:t>
                </m:r>
                <m:f>
                  <m:fPr>
                    <m:ctrlPr>
                      <w:rPr>
                        <w:rFonts w:ascii="Cambria Math" w:eastAsia="Cambria Math" w:hAnsi="Cambria Math"/>
                        <w:i/>
                      </w:rPr>
                    </m:ctrlPr>
                  </m:fPr>
                  <m:num>
                    <m:r>
                      <w:rPr>
                        <w:rFonts w:ascii="Cambria Math" w:eastAsia="Cambria Math" w:hAnsi="Cambria Math"/>
                      </w:rPr>
                      <m:t>TP</m:t>
                    </m:r>
                  </m:num>
                  <m:den>
                    <m:r>
                      <w:rPr>
                        <w:rFonts w:ascii="Cambria Math" w:eastAsia="Cambria Math" w:hAnsi="Cambria Math"/>
                      </w:rPr>
                      <m:t>TP+FN</m:t>
                    </m:r>
                  </m:den>
                </m:f>
              </m:oMath>
            </m:oMathPara>
          </w:p>
        </w:tc>
        <w:tc>
          <w:tcPr>
            <w:tcW w:w="566" w:type="dxa"/>
          </w:tcPr>
          <w:p w14:paraId="6CDE9086" w14:textId="6AF11DFD" w:rsidR="008A08D9" w:rsidRDefault="008A08D9" w:rsidP="00224AEA">
            <w:r>
              <w:t>(8)</w:t>
            </w:r>
          </w:p>
        </w:tc>
      </w:tr>
      <w:tr w:rsidR="008A08D9" w14:paraId="52CDAA03" w14:textId="77777777" w:rsidTr="008A08D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tcPr>
          <w:p w14:paraId="73EC86D3" w14:textId="77777777" w:rsidR="008A08D9" w:rsidRDefault="008A08D9" w:rsidP="00224AEA"/>
        </w:tc>
        <w:tc>
          <w:tcPr>
            <w:tcW w:w="8222" w:type="dxa"/>
            <w:tcBorders>
              <w:top w:val="nil"/>
              <w:left w:val="nil"/>
              <w:bottom w:val="nil"/>
              <w:right w:val="nil"/>
            </w:tcBorders>
          </w:tcPr>
          <w:p w14:paraId="53FD340D" w14:textId="3636C326" w:rsidR="008A08D9" w:rsidRDefault="008A08D9" w:rsidP="00224AEA">
            <m:oMathPara>
              <m:oMath>
                <m:r>
                  <w:rPr>
                    <w:rFonts w:ascii="Cambria Math" w:eastAsia="Cambria Math" w:hAnsi="Cambria Math"/>
                  </w:rPr>
                  <m:t xml:space="preserve">specificity= </m:t>
                </m:r>
                <m:f>
                  <m:fPr>
                    <m:ctrlPr>
                      <w:rPr>
                        <w:rFonts w:ascii="Cambria Math" w:eastAsia="Cambria Math" w:hAnsi="Cambria Math"/>
                        <w:i/>
                      </w:rPr>
                    </m:ctrlPr>
                  </m:fPr>
                  <m:num>
                    <m:r>
                      <w:rPr>
                        <w:rFonts w:ascii="Cambria Math" w:eastAsia="Cambria Math" w:hAnsi="Cambria Math"/>
                      </w:rPr>
                      <m:t>TN</m:t>
                    </m:r>
                  </m:num>
                  <m:den>
                    <m:r>
                      <w:rPr>
                        <w:rFonts w:ascii="Cambria Math" w:eastAsia="Cambria Math" w:hAnsi="Cambria Math"/>
                      </w:rPr>
                      <m:t>TN+FP</m:t>
                    </m:r>
                  </m:den>
                </m:f>
              </m:oMath>
            </m:oMathPara>
          </w:p>
        </w:tc>
        <w:tc>
          <w:tcPr>
            <w:tcW w:w="566" w:type="dxa"/>
            <w:tcBorders>
              <w:top w:val="nil"/>
              <w:left w:val="nil"/>
              <w:bottom w:val="nil"/>
              <w:right w:val="nil"/>
            </w:tcBorders>
          </w:tcPr>
          <w:p w14:paraId="33C2CA0A" w14:textId="1AF5B35B" w:rsidR="008A08D9" w:rsidRDefault="008A08D9" w:rsidP="008A08D9">
            <w:r>
              <w:t>(9)</w:t>
            </w:r>
          </w:p>
        </w:tc>
      </w:tr>
    </w:tbl>
    <w:p w14:paraId="5390AA6F" w14:textId="3CA43B8D" w:rsidR="007356F4" w:rsidRDefault="003541E0" w:rsidP="007356F4">
      <w:pPr>
        <w:rPr>
          <w:rFonts w:eastAsia="Cambria Math"/>
        </w:rPr>
      </w:pPr>
      <w:r>
        <w:rPr>
          <w:rFonts w:eastAsia="Cambria Math"/>
        </w:rPr>
        <w:t>The ROC Curve is plotted with (1-specificity) as the x-axis and sensitivity as the y-axis</w:t>
      </w:r>
      <w:r w:rsidR="00C84163">
        <w:rPr>
          <w:rFonts w:eastAsia="Cambria Math"/>
        </w:rPr>
        <w:t xml:space="preserve"> as the decision threshold var</w:t>
      </w:r>
      <w:r w:rsidR="009C229E">
        <w:rPr>
          <w:rFonts w:eastAsia="Cambria Math"/>
        </w:rPr>
        <w:t>ies</w:t>
      </w:r>
      <w:r w:rsidR="00C84163">
        <w:rPr>
          <w:rFonts w:eastAsia="Cambria Math"/>
        </w:rPr>
        <w:t xml:space="preserve"> from 0 (no disease) to 1 (certainly).</w:t>
      </w:r>
      <w:r w:rsidR="00346CE2">
        <w:rPr>
          <w:rFonts w:eastAsia="Cambria Math"/>
        </w:rPr>
        <w:t xml:space="preserve"> ROC curve represents the trade-off between</w:t>
      </w:r>
      <w:r w:rsidR="00066739">
        <w:rPr>
          <w:rFonts w:eastAsia="Cambria Math"/>
        </w:rPr>
        <w:t xml:space="preserve"> sensitivity and specificity</w:t>
      </w:r>
      <w:r w:rsidR="00346CE2">
        <w:rPr>
          <w:rFonts w:eastAsia="Cambria Math"/>
        </w:rPr>
        <w:t xml:space="preserve">. </w:t>
      </w:r>
      <w:r w:rsidR="00E76A56" w:rsidRPr="00B94373">
        <w:rPr>
          <w:rFonts w:eastAsia="Cambria Math"/>
        </w:rPr>
        <w:t xml:space="preserve">From ROC curve, we can choose a specific operating point. </w:t>
      </w:r>
      <w:commentRangeStart w:id="121"/>
      <w:r w:rsidR="00E76A56" w:rsidRPr="00B94373">
        <w:rPr>
          <w:rFonts w:eastAsia="Cambria Math"/>
        </w:rPr>
        <w:t>For example, we can choose an operating point with high specificity and low sensitivity to rule-in disease from the early stage of the screening process, we then choose a</w:t>
      </w:r>
      <w:r w:rsidR="001F3CC2">
        <w:rPr>
          <w:rFonts w:eastAsia="Cambria Math"/>
        </w:rPr>
        <w:t>n</w:t>
      </w:r>
      <w:r w:rsidR="00E76A56" w:rsidRPr="00B94373">
        <w:rPr>
          <w:rFonts w:eastAsia="Cambria Math"/>
        </w:rPr>
        <w:t xml:space="preserve"> operating point with high sensitivity and low specificity to rule-out disease in the later stage.</w:t>
      </w:r>
      <w:commentRangeEnd w:id="121"/>
      <w:r w:rsidR="00E76A56">
        <w:rPr>
          <w:rStyle w:val="CommentReference"/>
        </w:rPr>
        <w:commentReference w:id="121"/>
      </w:r>
    </w:p>
    <w:p w14:paraId="1EA06DBE" w14:textId="0F73BFDB" w:rsidR="00D32C56" w:rsidRDefault="00D32C56" w:rsidP="007356F4">
      <w:pPr>
        <w:rPr>
          <w:rFonts w:eastAsia="Cambria Math"/>
        </w:rPr>
      </w:pPr>
      <w:r>
        <w:rPr>
          <w:rFonts w:eastAsia="Cambria Math"/>
        </w:rPr>
        <w:lastRenderedPageBreak/>
        <w:t>To compare 2 differen</w:t>
      </w:r>
      <w:r w:rsidR="001F3CC2">
        <w:rPr>
          <w:rFonts w:eastAsia="Cambria Math"/>
        </w:rPr>
        <w:t>t</w:t>
      </w:r>
      <w:r>
        <w:rPr>
          <w:rFonts w:eastAsia="Cambria Math"/>
        </w:rPr>
        <w:t xml:space="preserve"> model</w:t>
      </w:r>
      <w:r w:rsidR="001F3CC2">
        <w:rPr>
          <w:rFonts w:eastAsia="Cambria Math"/>
        </w:rPr>
        <w:t>s</w:t>
      </w:r>
      <w:r>
        <w:rPr>
          <w:rFonts w:eastAsia="Cambria Math"/>
        </w:rPr>
        <w:t>, we can use the ROC curve as well. The mode with ROC curve higher to the top-left (high sensitivity and also high specificity) are better. This measurement of expertise can be quantif</w:t>
      </w:r>
      <w:r w:rsidR="001F3CC2">
        <w:rPr>
          <w:rFonts w:eastAsia="Cambria Math"/>
        </w:rPr>
        <w:t>ied</w:t>
      </w:r>
      <w:r>
        <w:rPr>
          <w:rFonts w:eastAsia="Cambria Math"/>
        </w:rPr>
        <w:t xml:space="preserve"> beautifully using the Area Under ROC Curve (AUC).</w:t>
      </w:r>
    </w:p>
    <w:p w14:paraId="1C725E0F" w14:textId="77777777" w:rsidR="0018758A" w:rsidRDefault="0018758A" w:rsidP="0018758A">
      <w:pPr>
        <w:keepNext/>
      </w:pPr>
      <w:r>
        <w:rPr>
          <w:rFonts w:eastAsia="Cambria Math"/>
          <w:noProof/>
        </w:rPr>
        <w:drawing>
          <wp:inline distT="0" distB="0" distL="0" distR="0" wp14:anchorId="361DC53B" wp14:editId="5C617146">
            <wp:extent cx="5931364" cy="3996344"/>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known-2"/>
                    <pic:cNvPicPr/>
                  </pic:nvPicPr>
                  <pic:blipFill>
                    <a:blip r:embed="rId55">
                      <a:extLst>
                        <a:ext uri="{28A0092B-C50C-407E-A947-70E740481C1C}">
                          <a14:useLocalDpi xmlns:a14="http://schemas.microsoft.com/office/drawing/2010/main" val="0"/>
                        </a:ext>
                      </a:extLst>
                    </a:blip>
                    <a:stretch>
                      <a:fillRect/>
                    </a:stretch>
                  </pic:blipFill>
                  <pic:spPr>
                    <a:xfrm>
                      <a:off x="0" y="0"/>
                      <a:ext cx="5931364" cy="3996344"/>
                    </a:xfrm>
                    <a:prstGeom prst="rect">
                      <a:avLst/>
                    </a:prstGeom>
                  </pic:spPr>
                </pic:pic>
              </a:graphicData>
            </a:graphic>
          </wp:inline>
        </w:drawing>
      </w:r>
    </w:p>
    <w:p w14:paraId="1ED6E31A" w14:textId="125D4089" w:rsidR="0018758A" w:rsidRDefault="0018758A" w:rsidP="0077522F">
      <w:pPr>
        <w:pStyle w:val="Caption"/>
        <w:rPr>
          <w:noProof/>
        </w:rPr>
      </w:pPr>
      <w:bookmarkStart w:id="122" w:name="_Ref2349159"/>
      <w:bookmarkStart w:id="123" w:name="_Toc3193060"/>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8</w:t>
      </w:r>
      <w:r w:rsidR="005853B3">
        <w:rPr>
          <w:noProof/>
        </w:rPr>
        <w:fldChar w:fldCharType="end"/>
      </w:r>
      <w:bookmarkEnd w:id="122"/>
      <w:r>
        <w:t xml:space="preserve">: Compare ROC for 14 different disease </w:t>
      </w:r>
      <w:r>
        <w:rPr>
          <w:noProof/>
        </w:rPr>
        <w:t>for</w:t>
      </w:r>
      <w:r w:rsidR="00190A2E">
        <w:rPr>
          <w:noProof/>
        </w:rPr>
        <w:t xml:space="preserve"> ResNet-50 and DenseNet-121</w:t>
      </w:r>
      <w:r>
        <w:rPr>
          <w:noProof/>
        </w:rPr>
        <w:t>.</w:t>
      </w:r>
      <w:bookmarkEnd w:id="123"/>
    </w:p>
    <w:p w14:paraId="58292CDE" w14:textId="6D373284" w:rsidR="00E76A56" w:rsidRDefault="00E76A56" w:rsidP="002233B6">
      <w:pPr>
        <w:rPr>
          <w:rFonts w:eastAsia="Cambria Math"/>
        </w:rPr>
      </w:pPr>
      <w:r>
        <w:rPr>
          <w:rFonts w:eastAsia="Cambria Math"/>
        </w:rPr>
        <w:fldChar w:fldCharType="begin"/>
      </w:r>
      <w:r>
        <w:rPr>
          <w:rFonts w:eastAsia="Cambria Math"/>
        </w:rPr>
        <w:instrText xml:space="preserve"> REF _Ref2349159 \h </w:instrText>
      </w:r>
      <w:r>
        <w:rPr>
          <w:rFonts w:eastAsia="Cambria Math"/>
        </w:rPr>
      </w:r>
      <w:r>
        <w:rPr>
          <w:rFonts w:eastAsia="Cambria Math"/>
        </w:rPr>
        <w:fldChar w:fldCharType="separate"/>
      </w:r>
      <w:r w:rsidR="00166471">
        <w:t xml:space="preserve">Figure </w:t>
      </w:r>
      <w:r w:rsidR="00166471">
        <w:rPr>
          <w:noProof/>
        </w:rPr>
        <w:t>4</w:t>
      </w:r>
      <w:r w:rsidR="00166471">
        <w:t>.</w:t>
      </w:r>
      <w:r w:rsidR="00166471">
        <w:rPr>
          <w:noProof/>
        </w:rPr>
        <w:t>8</w:t>
      </w:r>
      <w:r>
        <w:rPr>
          <w:rFonts w:eastAsia="Cambria Math"/>
        </w:rPr>
        <w:fldChar w:fldCharType="end"/>
      </w:r>
      <w:r>
        <w:rPr>
          <w:rFonts w:eastAsia="Cambria Math"/>
        </w:rPr>
        <w:t xml:space="preserve"> shows ROC for each of each of the 14 disease</w:t>
      </w:r>
      <w:r w:rsidR="001F3CC2">
        <w:rPr>
          <w:rFonts w:eastAsia="Cambria Math"/>
        </w:rPr>
        <w:t>s</w:t>
      </w:r>
      <w:r>
        <w:rPr>
          <w:rFonts w:eastAsia="Cambria Math"/>
        </w:rPr>
        <w:t xml:space="preserve"> on ResNet-50 and DenseNet-121 architecture. </w:t>
      </w:r>
      <w:r w:rsidR="00F72473">
        <w:rPr>
          <w:rFonts w:eastAsia="Cambria Math"/>
        </w:rPr>
        <w:t xml:space="preserve">The figure shows that DenseNet-121 outperformed Resnet-50 on every disease. </w:t>
      </w:r>
      <w:r w:rsidR="00F72473">
        <w:rPr>
          <w:rFonts w:eastAsia="Cambria Math"/>
        </w:rPr>
        <w:fldChar w:fldCharType="begin"/>
      </w:r>
      <w:r w:rsidR="00F72473">
        <w:rPr>
          <w:rFonts w:eastAsia="Cambria Math"/>
        </w:rPr>
        <w:instrText xml:space="preserve"> REF _Ref2351575 \h </w:instrText>
      </w:r>
      <w:r w:rsidR="00F72473">
        <w:rPr>
          <w:rFonts w:eastAsia="Cambria Math"/>
        </w:rPr>
      </w:r>
      <w:r w:rsidR="00F72473">
        <w:rPr>
          <w:rFonts w:eastAsia="Cambria Math"/>
        </w:rPr>
        <w:fldChar w:fldCharType="separate"/>
      </w:r>
      <w:r w:rsidR="00166471">
        <w:t xml:space="preserve">Figure </w:t>
      </w:r>
      <w:r w:rsidR="00166471">
        <w:rPr>
          <w:noProof/>
        </w:rPr>
        <w:t>4</w:t>
      </w:r>
      <w:r w:rsidR="00166471">
        <w:t>.</w:t>
      </w:r>
      <w:r w:rsidR="00166471">
        <w:rPr>
          <w:noProof/>
        </w:rPr>
        <w:t>9</w:t>
      </w:r>
      <w:r w:rsidR="00F72473">
        <w:rPr>
          <w:rFonts w:eastAsia="Cambria Math"/>
        </w:rPr>
        <w:fldChar w:fldCharType="end"/>
      </w:r>
      <w:r w:rsidR="00F72473">
        <w:rPr>
          <w:rFonts w:eastAsia="Cambria Math"/>
        </w:rPr>
        <w:t xml:space="preserve"> shows ROC for one-stage and two-stage model. The figure shows that</w:t>
      </w:r>
      <w:r w:rsidR="001F3CC2">
        <w:rPr>
          <w:rFonts w:eastAsia="Cambria Math"/>
        </w:rPr>
        <w:t xml:space="preserve"> the</w:t>
      </w:r>
      <w:r w:rsidR="00F72473">
        <w:rPr>
          <w:rFonts w:eastAsia="Cambria Math"/>
        </w:rPr>
        <w:t xml:space="preserve"> two-stage model did perform better than</w:t>
      </w:r>
      <w:r w:rsidR="001F3CC2">
        <w:rPr>
          <w:rFonts w:eastAsia="Cambria Math"/>
        </w:rPr>
        <w:t xml:space="preserve"> the</w:t>
      </w:r>
      <w:r w:rsidR="00F72473">
        <w:rPr>
          <w:rFonts w:eastAsia="Cambria Math"/>
        </w:rPr>
        <w:t xml:space="preserve"> one-stage model on Atelectasis, Nodule, Mass and Pleural </w:t>
      </w:r>
      <w:r w:rsidR="00F72473">
        <w:rPr>
          <w:rFonts w:eastAsia="Cambria Math"/>
        </w:rPr>
        <w:lastRenderedPageBreak/>
        <w:t>Thickening. However, for remaining disease,</w:t>
      </w:r>
      <w:r w:rsidR="001F3CC2">
        <w:rPr>
          <w:rFonts w:eastAsia="Cambria Math"/>
        </w:rPr>
        <w:t xml:space="preserve"> the</w:t>
      </w:r>
      <w:r w:rsidR="00F72473">
        <w:rPr>
          <w:rFonts w:eastAsia="Cambria Math"/>
        </w:rPr>
        <w:t xml:space="preserve"> two-stage model show</w:t>
      </w:r>
      <w:r w:rsidR="001F3CC2">
        <w:rPr>
          <w:rFonts w:eastAsia="Cambria Math"/>
        </w:rPr>
        <w:t>s</w:t>
      </w:r>
      <w:r w:rsidR="00F72473">
        <w:rPr>
          <w:rFonts w:eastAsia="Cambria Math"/>
        </w:rPr>
        <w:t xml:space="preserve"> </w:t>
      </w:r>
      <w:r w:rsidR="00250C9C">
        <w:rPr>
          <w:rFonts w:eastAsia="Cambria Math"/>
        </w:rPr>
        <w:t>little</w:t>
      </w:r>
      <w:r w:rsidR="00F72473">
        <w:rPr>
          <w:rFonts w:eastAsia="Cambria Math"/>
        </w:rPr>
        <w:t xml:space="preserve"> improvement upon on one-stage model.</w:t>
      </w:r>
    </w:p>
    <w:p w14:paraId="2E9C6D87" w14:textId="77777777" w:rsidR="00190A2E" w:rsidRDefault="00190A2E" w:rsidP="00190A2E">
      <w:pPr>
        <w:keepNext/>
      </w:pPr>
      <w:r>
        <w:rPr>
          <w:rFonts w:eastAsia="Cambria Math"/>
          <w:noProof/>
        </w:rPr>
        <w:drawing>
          <wp:inline distT="0" distB="0" distL="0" distR="0" wp14:anchorId="670C4AAC" wp14:editId="49B2ECB0">
            <wp:extent cx="5931364" cy="3996452"/>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known-2"/>
                    <pic:cNvPicPr/>
                  </pic:nvPicPr>
                  <pic:blipFill>
                    <a:blip r:embed="rId56">
                      <a:extLst>
                        <a:ext uri="{28A0092B-C50C-407E-A947-70E740481C1C}">
                          <a14:useLocalDpi xmlns:a14="http://schemas.microsoft.com/office/drawing/2010/main" val="0"/>
                        </a:ext>
                      </a:extLst>
                    </a:blip>
                    <a:stretch>
                      <a:fillRect/>
                    </a:stretch>
                  </pic:blipFill>
                  <pic:spPr>
                    <a:xfrm>
                      <a:off x="0" y="0"/>
                      <a:ext cx="5931364" cy="3996452"/>
                    </a:xfrm>
                    <a:prstGeom prst="rect">
                      <a:avLst/>
                    </a:prstGeom>
                  </pic:spPr>
                </pic:pic>
              </a:graphicData>
            </a:graphic>
          </wp:inline>
        </w:drawing>
      </w:r>
    </w:p>
    <w:p w14:paraId="50881A57" w14:textId="5C935F64" w:rsidR="00190A2E" w:rsidRDefault="00190A2E" w:rsidP="00190A2E">
      <w:pPr>
        <w:pStyle w:val="Caption"/>
        <w:rPr>
          <w:lang w:val="vi-VN"/>
        </w:rPr>
      </w:pPr>
      <w:bookmarkStart w:id="124" w:name="_Ref2351575"/>
      <w:bookmarkStart w:id="125" w:name="_Toc3193061"/>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t>.</w:t>
      </w:r>
      <w:r w:rsidR="005853B3">
        <w:fldChar w:fldCharType="begin"/>
      </w:r>
      <w:r w:rsidR="005853B3">
        <w:instrText xml:space="preserve"> SEQ Figure \* ARABIC \s 1 </w:instrText>
      </w:r>
      <w:r w:rsidR="005853B3">
        <w:fldChar w:fldCharType="separate"/>
      </w:r>
      <w:r w:rsidR="00166471">
        <w:rPr>
          <w:noProof/>
        </w:rPr>
        <w:t>9</w:t>
      </w:r>
      <w:r w:rsidR="005853B3">
        <w:rPr>
          <w:noProof/>
        </w:rPr>
        <w:fldChar w:fldCharType="end"/>
      </w:r>
      <w:bookmarkEnd w:id="124"/>
      <w:r>
        <w:rPr>
          <w:lang w:val="vi-VN"/>
        </w:rPr>
        <w:t xml:space="preserve">: </w:t>
      </w:r>
      <w:r w:rsidRPr="00A0677C">
        <w:rPr>
          <w:lang w:val="vi-VN"/>
        </w:rPr>
        <w:t>Compare ROC for 14 different disease for one stage on two stage model.</w:t>
      </w:r>
      <w:bookmarkEnd w:id="125"/>
    </w:p>
    <w:p w14:paraId="753FD9AF" w14:textId="795418AF" w:rsidR="002D6A8B" w:rsidRPr="00B1093E" w:rsidRDefault="00393C6D" w:rsidP="00B1093E">
      <w:pPr>
        <w:rPr>
          <w:rFonts w:eastAsia="Cambria Math"/>
        </w:rPr>
      </w:pPr>
      <w:r>
        <w:rPr>
          <w:rFonts w:eastAsia="Cambria Math"/>
          <w:lang w:val="vi-VN"/>
        </w:rPr>
        <w:fldChar w:fldCharType="begin"/>
      </w:r>
      <w:r>
        <w:rPr>
          <w:rFonts w:eastAsia="Cambria Math"/>
          <w:lang w:val="vi-VN"/>
        </w:rPr>
        <w:instrText xml:space="preserve"> REF _Ref2357090 \h </w:instrText>
      </w:r>
      <w:r>
        <w:rPr>
          <w:rFonts w:eastAsia="Cambria Math"/>
          <w:lang w:val="vi-VN"/>
        </w:rPr>
      </w:r>
      <w:r>
        <w:rPr>
          <w:rFonts w:eastAsia="Cambria Math"/>
          <w:lang w:val="vi-VN"/>
        </w:rPr>
        <w:fldChar w:fldCharType="separate"/>
      </w:r>
      <w:r w:rsidR="00166471">
        <w:t xml:space="preserve">Table </w:t>
      </w:r>
      <w:r w:rsidR="00166471">
        <w:rPr>
          <w:noProof/>
        </w:rPr>
        <w:t>4</w:t>
      </w:r>
      <w:r w:rsidR="00166471">
        <w:t>.</w:t>
      </w:r>
      <w:r w:rsidR="00166471">
        <w:rPr>
          <w:noProof/>
        </w:rPr>
        <w:t>4</w:t>
      </w:r>
      <w:r>
        <w:rPr>
          <w:rFonts w:eastAsia="Cambria Math"/>
          <w:lang w:val="vi-VN"/>
        </w:rPr>
        <w:fldChar w:fldCharType="end"/>
      </w:r>
      <w:r>
        <w:rPr>
          <w:rFonts w:eastAsia="Cambria Math"/>
        </w:rPr>
        <w:t xml:space="preserve"> shows </w:t>
      </w:r>
      <w:r w:rsidR="001F3CC2">
        <w:rPr>
          <w:rFonts w:eastAsia="Cambria Math"/>
        </w:rPr>
        <w:t xml:space="preserve">the </w:t>
      </w:r>
      <w:r>
        <w:rPr>
          <w:rFonts w:eastAsia="Cambria Math"/>
        </w:rPr>
        <w:t>sample output of our system for</w:t>
      </w:r>
      <w:r w:rsidR="001F3CC2">
        <w:rPr>
          <w:rFonts w:eastAsia="Cambria Math"/>
        </w:rPr>
        <w:t xml:space="preserve"> the</w:t>
      </w:r>
      <w:r>
        <w:rPr>
          <w:rFonts w:eastAsia="Cambria Math"/>
        </w:rPr>
        <w:t xml:space="preserve"> top 10 disease</w:t>
      </w:r>
      <w:r w:rsidR="001F3CC2">
        <w:rPr>
          <w:rFonts w:eastAsia="Cambria Math"/>
        </w:rPr>
        <w:t>s</w:t>
      </w:r>
      <w:r>
        <w:rPr>
          <w:rFonts w:eastAsia="Cambria Math"/>
        </w:rPr>
        <w:t xml:space="preserve"> with </w:t>
      </w:r>
      <w:r w:rsidR="001F3CC2">
        <w:rPr>
          <w:rFonts w:eastAsia="Cambria Math"/>
        </w:rPr>
        <w:t xml:space="preserve">the </w:t>
      </w:r>
      <w:r>
        <w:rPr>
          <w:rFonts w:eastAsia="Cambria Math"/>
        </w:rPr>
        <w:t xml:space="preserve">highest probabilities on 8 random CXRs. The results would be useful </w:t>
      </w:r>
      <w:r w:rsidR="001F3CC2">
        <w:rPr>
          <w:rFonts w:eastAsia="Cambria Math"/>
        </w:rPr>
        <w:t>for</w:t>
      </w:r>
      <w:r>
        <w:rPr>
          <w:rFonts w:eastAsia="Cambria Math"/>
        </w:rPr>
        <w:t xml:space="preserve"> radiologists to draw their attention to several disease</w:t>
      </w:r>
      <w:r w:rsidR="001F3CC2">
        <w:rPr>
          <w:rFonts w:eastAsia="Cambria Math"/>
        </w:rPr>
        <w:t>s</w:t>
      </w:r>
      <w:r>
        <w:rPr>
          <w:rFonts w:eastAsia="Cambria Math"/>
        </w:rPr>
        <w:t>.</w:t>
      </w:r>
    </w:p>
    <w:tbl>
      <w:tblPr>
        <w:tblStyle w:val="TableGrid"/>
        <w:tblW w:w="10212" w:type="dxa"/>
        <w:jc w:val="center"/>
        <w:tblLayout w:type="fixed"/>
        <w:tblLook w:val="04A0" w:firstRow="1" w:lastRow="0" w:firstColumn="1" w:lastColumn="0" w:noHBand="0" w:noVBand="1"/>
      </w:tblPr>
      <w:tblGrid>
        <w:gridCol w:w="562"/>
        <w:gridCol w:w="2412"/>
        <w:gridCol w:w="2413"/>
        <w:gridCol w:w="2412"/>
        <w:gridCol w:w="2413"/>
      </w:tblGrid>
      <w:tr w:rsidR="009E34DD" w:rsidRPr="00585285" w14:paraId="62E9ADFD" w14:textId="77777777" w:rsidTr="00B858FE">
        <w:trPr>
          <w:cantSplit/>
          <w:trHeight w:val="1618"/>
          <w:jc w:val="center"/>
        </w:trPr>
        <w:tc>
          <w:tcPr>
            <w:tcW w:w="562" w:type="dxa"/>
            <w:textDirection w:val="btLr"/>
          </w:tcPr>
          <w:p w14:paraId="15A58F87" w14:textId="07A02098" w:rsidR="009E34DD" w:rsidRPr="00585285" w:rsidRDefault="009E34DD" w:rsidP="00B858FE">
            <w:pPr>
              <w:pStyle w:val="Title"/>
              <w:rPr>
                <w:sz w:val="18"/>
                <w:szCs w:val="18"/>
              </w:rPr>
            </w:pPr>
            <w:r w:rsidRPr="00585285">
              <w:rPr>
                <w:sz w:val="18"/>
                <w:szCs w:val="18"/>
              </w:rPr>
              <w:lastRenderedPageBreak/>
              <w:t>Image</w:t>
            </w:r>
          </w:p>
        </w:tc>
        <w:tc>
          <w:tcPr>
            <w:tcW w:w="2412" w:type="dxa"/>
          </w:tcPr>
          <w:p w14:paraId="0B7FE92A" w14:textId="0C0B0327" w:rsidR="009E34DD" w:rsidRPr="00585285" w:rsidRDefault="009E34DD" w:rsidP="00585285">
            <w:pPr>
              <w:pStyle w:val="Title"/>
              <w:rPr>
                <w:sz w:val="18"/>
                <w:szCs w:val="18"/>
              </w:rPr>
            </w:pPr>
            <w:r w:rsidRPr="00585285">
              <w:rPr>
                <w:noProof/>
                <w:sz w:val="18"/>
                <w:szCs w:val="18"/>
              </w:rPr>
              <w:drawing>
                <wp:inline distT="0" distB="0" distL="0" distR="0" wp14:anchorId="1D84AA70" wp14:editId="7EF7DDEC">
                  <wp:extent cx="1138555" cy="129854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4.png"/>
                          <pic:cNvPicPr/>
                        </pic:nvPicPr>
                        <pic:blipFill rotWithShape="1">
                          <a:blip r:embed="rId57">
                            <a:extLst>
                              <a:ext uri="{28A0092B-C50C-407E-A947-70E740481C1C}">
                                <a14:useLocalDpi xmlns:a14="http://schemas.microsoft.com/office/drawing/2010/main" val="0"/>
                              </a:ext>
                            </a:extLst>
                          </a:blip>
                          <a:srcRect l="11588" t="-5266" r="3111" b="5254"/>
                          <a:stretch/>
                        </pic:blipFill>
                        <pic:spPr bwMode="auto">
                          <a:xfrm>
                            <a:off x="0" y="0"/>
                            <a:ext cx="1139125" cy="1299196"/>
                          </a:xfrm>
                          <a:prstGeom prst="rect">
                            <a:avLst/>
                          </a:prstGeom>
                          <a:ln>
                            <a:noFill/>
                          </a:ln>
                          <a:extLst>
                            <a:ext uri="{53640926-AAD7-44D8-BBD7-CCE9431645EC}">
                              <a14:shadowObscured xmlns:a14="http://schemas.microsoft.com/office/drawing/2010/main"/>
                            </a:ext>
                          </a:extLst>
                        </pic:spPr>
                      </pic:pic>
                    </a:graphicData>
                  </a:graphic>
                </wp:inline>
              </w:drawing>
            </w:r>
          </w:p>
        </w:tc>
        <w:tc>
          <w:tcPr>
            <w:tcW w:w="2413" w:type="dxa"/>
          </w:tcPr>
          <w:p w14:paraId="4520AFCC" w14:textId="54708C32" w:rsidR="009E34DD" w:rsidRPr="00585285" w:rsidRDefault="009E34DD" w:rsidP="00585285">
            <w:pPr>
              <w:pStyle w:val="Title"/>
              <w:rPr>
                <w:sz w:val="18"/>
                <w:szCs w:val="18"/>
              </w:rPr>
            </w:pPr>
            <w:r w:rsidRPr="00585285">
              <w:rPr>
                <w:noProof/>
                <w:sz w:val="18"/>
                <w:szCs w:val="18"/>
              </w:rPr>
              <w:drawing>
                <wp:inline distT="0" distB="0" distL="0" distR="0" wp14:anchorId="7CBF38B8" wp14:editId="060991F6">
                  <wp:extent cx="1217295" cy="1273154"/>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dict-2.png"/>
                          <pic:cNvPicPr/>
                        </pic:nvPicPr>
                        <pic:blipFill rotWithShape="1">
                          <a:blip r:embed="rId58">
                            <a:extLst>
                              <a:ext uri="{28A0092B-C50C-407E-A947-70E740481C1C}">
                                <a14:useLocalDpi xmlns:a14="http://schemas.microsoft.com/office/drawing/2010/main" val="0"/>
                              </a:ext>
                            </a:extLst>
                          </a:blip>
                          <a:srcRect l="11497" t="-3193" b="8037"/>
                          <a:stretch/>
                        </pic:blipFill>
                        <pic:spPr bwMode="auto">
                          <a:xfrm>
                            <a:off x="0" y="0"/>
                            <a:ext cx="1281411" cy="1340212"/>
                          </a:xfrm>
                          <a:prstGeom prst="rect">
                            <a:avLst/>
                          </a:prstGeom>
                          <a:ln>
                            <a:noFill/>
                          </a:ln>
                          <a:extLst>
                            <a:ext uri="{53640926-AAD7-44D8-BBD7-CCE9431645EC}">
                              <a14:shadowObscured xmlns:a14="http://schemas.microsoft.com/office/drawing/2010/main"/>
                            </a:ext>
                          </a:extLst>
                        </pic:spPr>
                      </pic:pic>
                    </a:graphicData>
                  </a:graphic>
                </wp:inline>
              </w:drawing>
            </w:r>
          </w:p>
        </w:tc>
        <w:tc>
          <w:tcPr>
            <w:tcW w:w="2412" w:type="dxa"/>
          </w:tcPr>
          <w:p w14:paraId="12050026" w14:textId="7E132FA4" w:rsidR="009E34DD" w:rsidRPr="00585285" w:rsidRDefault="009E34DD" w:rsidP="00585285">
            <w:pPr>
              <w:pStyle w:val="Title"/>
              <w:rPr>
                <w:sz w:val="18"/>
                <w:szCs w:val="18"/>
              </w:rPr>
            </w:pPr>
            <w:r w:rsidRPr="00585285">
              <w:rPr>
                <w:noProof/>
                <w:sz w:val="18"/>
                <w:szCs w:val="18"/>
              </w:rPr>
              <w:drawing>
                <wp:inline distT="0" distB="0" distL="0" distR="0" wp14:anchorId="411795C6" wp14:editId="38313B25">
                  <wp:extent cx="1145137" cy="12984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edict-3.png"/>
                          <pic:cNvPicPr/>
                        </pic:nvPicPr>
                        <pic:blipFill rotWithShape="1">
                          <a:blip r:embed="rId59">
                            <a:extLst>
                              <a:ext uri="{28A0092B-C50C-407E-A947-70E740481C1C}">
                                <a14:useLocalDpi xmlns:a14="http://schemas.microsoft.com/office/drawing/2010/main" val="0"/>
                              </a:ext>
                            </a:extLst>
                          </a:blip>
                          <a:srcRect l="11611" t="-5231" r="3160" b="5888"/>
                          <a:stretch/>
                        </pic:blipFill>
                        <pic:spPr bwMode="auto">
                          <a:xfrm>
                            <a:off x="0" y="0"/>
                            <a:ext cx="1222646" cy="1386299"/>
                          </a:xfrm>
                          <a:prstGeom prst="rect">
                            <a:avLst/>
                          </a:prstGeom>
                          <a:ln>
                            <a:noFill/>
                          </a:ln>
                          <a:extLst>
                            <a:ext uri="{53640926-AAD7-44D8-BBD7-CCE9431645EC}">
                              <a14:shadowObscured xmlns:a14="http://schemas.microsoft.com/office/drawing/2010/main"/>
                            </a:ext>
                          </a:extLst>
                        </pic:spPr>
                      </pic:pic>
                    </a:graphicData>
                  </a:graphic>
                </wp:inline>
              </w:drawing>
            </w:r>
          </w:p>
        </w:tc>
        <w:tc>
          <w:tcPr>
            <w:tcW w:w="2413" w:type="dxa"/>
          </w:tcPr>
          <w:p w14:paraId="64E37FE1" w14:textId="5024C08E" w:rsidR="009E34DD" w:rsidRPr="00585285" w:rsidRDefault="009E34DD" w:rsidP="00585285">
            <w:pPr>
              <w:pStyle w:val="Title"/>
              <w:rPr>
                <w:sz w:val="18"/>
                <w:szCs w:val="18"/>
              </w:rPr>
            </w:pPr>
            <w:r w:rsidRPr="00585285">
              <w:rPr>
                <w:noProof/>
                <w:sz w:val="18"/>
                <w:szCs w:val="18"/>
              </w:rPr>
              <w:drawing>
                <wp:inline distT="0" distB="0" distL="0" distR="0" wp14:anchorId="2CFBE88B" wp14:editId="53B6DDCC">
                  <wp:extent cx="1162228" cy="127190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5.png"/>
                          <pic:cNvPicPr/>
                        </pic:nvPicPr>
                        <pic:blipFill rotWithShape="1">
                          <a:blip r:embed="rId60">
                            <a:extLst>
                              <a:ext uri="{28A0092B-C50C-407E-A947-70E740481C1C}">
                                <a14:useLocalDpi xmlns:a14="http://schemas.microsoft.com/office/drawing/2010/main" val="0"/>
                              </a:ext>
                            </a:extLst>
                          </a:blip>
                          <a:srcRect l="11592" t="-2571" r="3344" b="6873"/>
                          <a:stretch/>
                        </pic:blipFill>
                        <pic:spPr bwMode="auto">
                          <a:xfrm>
                            <a:off x="0" y="0"/>
                            <a:ext cx="1213353" cy="1327855"/>
                          </a:xfrm>
                          <a:prstGeom prst="rect">
                            <a:avLst/>
                          </a:prstGeom>
                          <a:ln>
                            <a:noFill/>
                          </a:ln>
                          <a:extLst>
                            <a:ext uri="{53640926-AAD7-44D8-BBD7-CCE9431645EC}">
                              <a14:shadowObscured xmlns:a14="http://schemas.microsoft.com/office/drawing/2010/main"/>
                            </a:ext>
                          </a:extLst>
                        </pic:spPr>
                      </pic:pic>
                    </a:graphicData>
                  </a:graphic>
                </wp:inline>
              </w:drawing>
            </w:r>
          </w:p>
        </w:tc>
      </w:tr>
      <w:tr w:rsidR="009E34DD" w:rsidRPr="00585285" w14:paraId="252AE255" w14:textId="77777777" w:rsidTr="00B858FE">
        <w:trPr>
          <w:cantSplit/>
          <w:trHeight w:val="1476"/>
          <w:jc w:val="center"/>
        </w:trPr>
        <w:tc>
          <w:tcPr>
            <w:tcW w:w="562" w:type="dxa"/>
            <w:textDirection w:val="btLr"/>
          </w:tcPr>
          <w:p w14:paraId="39C49E79" w14:textId="28120D30" w:rsidR="009E34DD" w:rsidRPr="00585285" w:rsidRDefault="009E34DD" w:rsidP="00B858FE">
            <w:pPr>
              <w:pStyle w:val="Title"/>
              <w:rPr>
                <w:sz w:val="18"/>
                <w:szCs w:val="18"/>
              </w:rPr>
            </w:pPr>
            <w:r w:rsidRPr="00585285">
              <w:rPr>
                <w:sz w:val="18"/>
                <w:szCs w:val="18"/>
              </w:rPr>
              <w:t>Prediction</w:t>
            </w:r>
          </w:p>
        </w:tc>
        <w:tc>
          <w:tcPr>
            <w:tcW w:w="2412" w:type="dxa"/>
          </w:tcPr>
          <w:p w14:paraId="0B5CD3AB" w14:textId="37A4DBA6" w:rsidR="009E34DD" w:rsidRPr="007D1559" w:rsidRDefault="009E34DD" w:rsidP="00B1093E">
            <w:pPr>
              <w:pStyle w:val="Title"/>
              <w:spacing w:before="0" w:after="0" w:line="240" w:lineRule="auto"/>
              <w:rPr>
                <w:color w:val="0070C0"/>
                <w:sz w:val="18"/>
                <w:szCs w:val="18"/>
              </w:rPr>
            </w:pPr>
            <w:r w:rsidRPr="007D1559">
              <w:rPr>
                <w:color w:val="0070C0"/>
                <w:sz w:val="18"/>
                <w:szCs w:val="18"/>
              </w:rPr>
              <w:t>Pneumothorax:</w:t>
            </w:r>
            <w:r w:rsidRPr="007D1559">
              <w:rPr>
                <w:color w:val="0070C0"/>
                <w:sz w:val="18"/>
                <w:szCs w:val="18"/>
              </w:rPr>
              <w:tab/>
              <w:t>0.996</w:t>
            </w:r>
          </w:p>
          <w:p w14:paraId="0330EFBC" w14:textId="58F52FF1" w:rsidR="009E34DD" w:rsidRPr="00585285" w:rsidRDefault="009E34DD" w:rsidP="00B1093E">
            <w:pPr>
              <w:pStyle w:val="Title"/>
              <w:spacing w:before="0" w:after="0" w:line="240" w:lineRule="auto"/>
              <w:rPr>
                <w:sz w:val="18"/>
                <w:szCs w:val="18"/>
              </w:rPr>
            </w:pPr>
            <w:r w:rsidRPr="00585285">
              <w:rPr>
                <w:sz w:val="18"/>
                <w:szCs w:val="18"/>
              </w:rPr>
              <w:t>PT:</w:t>
            </w:r>
            <w:r w:rsidRPr="00585285">
              <w:rPr>
                <w:sz w:val="18"/>
                <w:szCs w:val="18"/>
              </w:rPr>
              <w:tab/>
            </w:r>
            <w:r w:rsidR="00B858FE">
              <w:rPr>
                <w:sz w:val="18"/>
                <w:szCs w:val="18"/>
              </w:rPr>
              <w:tab/>
            </w:r>
            <w:r w:rsidRPr="00585285">
              <w:rPr>
                <w:sz w:val="18"/>
                <w:szCs w:val="18"/>
              </w:rPr>
              <w:t>0.962</w:t>
            </w:r>
          </w:p>
          <w:p w14:paraId="0769C403" w14:textId="342EEE0D" w:rsidR="009E34DD" w:rsidRPr="00585285" w:rsidRDefault="009E34DD" w:rsidP="00B1093E">
            <w:pPr>
              <w:pStyle w:val="Title"/>
              <w:spacing w:before="0" w:after="0" w:line="240" w:lineRule="auto"/>
              <w:rPr>
                <w:sz w:val="18"/>
                <w:szCs w:val="18"/>
              </w:rPr>
            </w:pPr>
            <w:r w:rsidRPr="00585285">
              <w:rPr>
                <w:sz w:val="18"/>
                <w:szCs w:val="18"/>
              </w:rPr>
              <w:t>Emphysema:</w:t>
            </w:r>
            <w:r w:rsidRPr="00585285">
              <w:rPr>
                <w:sz w:val="18"/>
                <w:szCs w:val="18"/>
              </w:rPr>
              <w:tab/>
              <w:t>0.937</w:t>
            </w:r>
          </w:p>
          <w:p w14:paraId="7F9149DB" w14:textId="513D187A" w:rsidR="009E34DD" w:rsidRPr="00585285" w:rsidRDefault="009E34DD" w:rsidP="00B1093E">
            <w:pPr>
              <w:pStyle w:val="Title"/>
              <w:spacing w:before="0" w:after="0" w:line="240" w:lineRule="auto"/>
              <w:rPr>
                <w:sz w:val="18"/>
                <w:szCs w:val="18"/>
              </w:rPr>
            </w:pPr>
            <w:r w:rsidRPr="00585285">
              <w:rPr>
                <w:sz w:val="18"/>
                <w:szCs w:val="18"/>
              </w:rPr>
              <w:t>Effusion:</w:t>
            </w:r>
            <w:r w:rsidRPr="00585285">
              <w:rPr>
                <w:sz w:val="18"/>
                <w:szCs w:val="18"/>
              </w:rPr>
              <w:tab/>
            </w:r>
            <w:r w:rsidR="00B858FE">
              <w:rPr>
                <w:sz w:val="18"/>
                <w:szCs w:val="18"/>
              </w:rPr>
              <w:tab/>
            </w:r>
            <w:r w:rsidRPr="00585285">
              <w:rPr>
                <w:sz w:val="18"/>
                <w:szCs w:val="18"/>
              </w:rPr>
              <w:t>0.846</w:t>
            </w:r>
          </w:p>
          <w:p w14:paraId="03CB522F" w14:textId="2FE0D7B0" w:rsidR="009E34DD" w:rsidRPr="00585285" w:rsidRDefault="009E34DD" w:rsidP="00B1093E">
            <w:pPr>
              <w:pStyle w:val="Title"/>
              <w:spacing w:before="0" w:after="0" w:line="240" w:lineRule="auto"/>
              <w:rPr>
                <w:sz w:val="18"/>
                <w:szCs w:val="18"/>
              </w:rPr>
            </w:pPr>
            <w:r w:rsidRPr="00585285">
              <w:rPr>
                <w:sz w:val="18"/>
                <w:szCs w:val="18"/>
              </w:rPr>
              <w:t>Mass:</w:t>
            </w:r>
            <w:r w:rsidRPr="00585285">
              <w:rPr>
                <w:sz w:val="18"/>
                <w:szCs w:val="18"/>
              </w:rPr>
              <w:tab/>
            </w:r>
            <w:r w:rsidR="00B858FE">
              <w:rPr>
                <w:sz w:val="18"/>
                <w:szCs w:val="18"/>
              </w:rPr>
              <w:tab/>
            </w:r>
            <w:r w:rsidRPr="00585285">
              <w:rPr>
                <w:sz w:val="18"/>
                <w:szCs w:val="18"/>
              </w:rPr>
              <w:t>0.549</w:t>
            </w:r>
          </w:p>
          <w:p w14:paraId="2A1C948A" w14:textId="5FBF4CD5" w:rsidR="009E34DD" w:rsidRPr="00585285" w:rsidRDefault="009E34DD" w:rsidP="00B1093E">
            <w:pPr>
              <w:pStyle w:val="Title"/>
              <w:spacing w:before="0" w:after="0" w:line="240" w:lineRule="auto"/>
              <w:rPr>
                <w:sz w:val="18"/>
                <w:szCs w:val="18"/>
              </w:rPr>
            </w:pPr>
            <w:r w:rsidRPr="00585285">
              <w:rPr>
                <w:sz w:val="18"/>
                <w:szCs w:val="18"/>
              </w:rPr>
              <w:t>Hernia:</w:t>
            </w:r>
            <w:r w:rsidRPr="00585285">
              <w:rPr>
                <w:sz w:val="18"/>
                <w:szCs w:val="18"/>
              </w:rPr>
              <w:tab/>
            </w:r>
            <w:r w:rsidR="00B858FE">
              <w:rPr>
                <w:sz w:val="18"/>
                <w:szCs w:val="18"/>
              </w:rPr>
              <w:tab/>
            </w:r>
            <w:r w:rsidRPr="00585285">
              <w:rPr>
                <w:sz w:val="18"/>
                <w:szCs w:val="18"/>
              </w:rPr>
              <w:t>0.310</w:t>
            </w:r>
          </w:p>
          <w:p w14:paraId="257B4634" w14:textId="48F375AC" w:rsidR="009E34DD" w:rsidRPr="00585285" w:rsidRDefault="009E34DD" w:rsidP="00B1093E">
            <w:pPr>
              <w:pStyle w:val="Title"/>
              <w:spacing w:before="0" w:after="0" w:line="240" w:lineRule="auto"/>
              <w:rPr>
                <w:sz w:val="18"/>
                <w:szCs w:val="18"/>
              </w:rPr>
            </w:pPr>
            <w:r w:rsidRPr="00585285">
              <w:rPr>
                <w:sz w:val="18"/>
                <w:szCs w:val="18"/>
              </w:rPr>
              <w:t>Atelectasis:</w:t>
            </w:r>
            <w:r w:rsidRPr="00585285">
              <w:rPr>
                <w:sz w:val="18"/>
                <w:szCs w:val="18"/>
              </w:rPr>
              <w:tab/>
            </w:r>
            <w:r w:rsidR="00B858FE">
              <w:rPr>
                <w:sz w:val="18"/>
                <w:szCs w:val="18"/>
              </w:rPr>
              <w:tab/>
            </w:r>
            <w:r w:rsidRPr="00585285">
              <w:rPr>
                <w:sz w:val="18"/>
                <w:szCs w:val="18"/>
              </w:rPr>
              <w:t>0.257</w:t>
            </w:r>
          </w:p>
          <w:p w14:paraId="05410B17" w14:textId="3EF62FB6" w:rsidR="009E34DD" w:rsidRPr="00585285" w:rsidRDefault="009E34DD" w:rsidP="00B1093E">
            <w:pPr>
              <w:pStyle w:val="Title"/>
              <w:spacing w:before="0" w:after="0" w:line="240" w:lineRule="auto"/>
              <w:rPr>
                <w:sz w:val="18"/>
                <w:szCs w:val="18"/>
              </w:rPr>
            </w:pPr>
            <w:r w:rsidRPr="00585285">
              <w:rPr>
                <w:sz w:val="18"/>
                <w:szCs w:val="18"/>
              </w:rPr>
              <w:t>Consolidation:</w:t>
            </w:r>
            <w:r w:rsidR="00B858FE">
              <w:rPr>
                <w:sz w:val="18"/>
                <w:szCs w:val="18"/>
              </w:rPr>
              <w:tab/>
            </w:r>
            <w:r w:rsidRPr="00585285">
              <w:rPr>
                <w:sz w:val="18"/>
                <w:szCs w:val="18"/>
              </w:rPr>
              <w:t>0.240</w:t>
            </w:r>
          </w:p>
          <w:p w14:paraId="2B532ECC" w14:textId="059125FF" w:rsidR="009E34DD" w:rsidRPr="00585285" w:rsidRDefault="009E34DD" w:rsidP="00B1093E">
            <w:pPr>
              <w:pStyle w:val="Title"/>
              <w:spacing w:before="0" w:after="0" w:line="240" w:lineRule="auto"/>
              <w:rPr>
                <w:sz w:val="18"/>
                <w:szCs w:val="18"/>
              </w:rPr>
            </w:pPr>
            <w:r w:rsidRPr="00585285">
              <w:rPr>
                <w:sz w:val="18"/>
                <w:szCs w:val="18"/>
              </w:rPr>
              <w:t>Fibrosis:</w:t>
            </w:r>
            <w:r w:rsidRPr="00585285">
              <w:rPr>
                <w:sz w:val="18"/>
                <w:szCs w:val="18"/>
              </w:rPr>
              <w:tab/>
            </w:r>
            <w:r w:rsidR="00B858FE">
              <w:rPr>
                <w:sz w:val="18"/>
                <w:szCs w:val="18"/>
              </w:rPr>
              <w:tab/>
            </w:r>
            <w:r w:rsidRPr="00585285">
              <w:rPr>
                <w:sz w:val="18"/>
                <w:szCs w:val="18"/>
              </w:rPr>
              <w:t>0.237</w:t>
            </w:r>
          </w:p>
          <w:p w14:paraId="47006072" w14:textId="2C6B690D" w:rsidR="009E34DD" w:rsidRPr="00585285" w:rsidRDefault="009E34DD" w:rsidP="00B1093E">
            <w:pPr>
              <w:pStyle w:val="Title"/>
              <w:spacing w:before="0" w:after="0" w:line="240" w:lineRule="auto"/>
              <w:rPr>
                <w:sz w:val="18"/>
                <w:szCs w:val="18"/>
              </w:rPr>
            </w:pPr>
            <w:r w:rsidRPr="00585285">
              <w:rPr>
                <w:sz w:val="18"/>
                <w:szCs w:val="18"/>
              </w:rPr>
              <w:t>Infiltration:</w:t>
            </w:r>
            <w:r w:rsidRPr="00585285">
              <w:rPr>
                <w:sz w:val="18"/>
                <w:szCs w:val="18"/>
              </w:rPr>
              <w:tab/>
            </w:r>
            <w:r w:rsidR="00B858FE">
              <w:rPr>
                <w:sz w:val="18"/>
                <w:szCs w:val="18"/>
              </w:rPr>
              <w:tab/>
            </w:r>
            <w:r w:rsidRPr="00585285">
              <w:rPr>
                <w:sz w:val="18"/>
                <w:szCs w:val="18"/>
              </w:rPr>
              <w:t>0.201</w:t>
            </w:r>
          </w:p>
        </w:tc>
        <w:tc>
          <w:tcPr>
            <w:tcW w:w="2413" w:type="dxa"/>
          </w:tcPr>
          <w:p w14:paraId="1C64FD89" w14:textId="2FA9E127" w:rsidR="009E34DD" w:rsidRPr="00585285" w:rsidRDefault="009E34DD" w:rsidP="00B1093E">
            <w:pPr>
              <w:pStyle w:val="Title"/>
              <w:spacing w:before="0" w:after="0" w:line="240" w:lineRule="auto"/>
              <w:rPr>
                <w:sz w:val="18"/>
                <w:szCs w:val="18"/>
              </w:rPr>
            </w:pPr>
            <w:r w:rsidRPr="00585285">
              <w:rPr>
                <w:sz w:val="18"/>
                <w:szCs w:val="18"/>
              </w:rPr>
              <w:t>Mass:</w:t>
            </w:r>
            <w:r w:rsidRPr="00585285">
              <w:rPr>
                <w:sz w:val="18"/>
                <w:szCs w:val="18"/>
              </w:rPr>
              <w:tab/>
            </w:r>
            <w:r w:rsidR="00B858FE">
              <w:rPr>
                <w:sz w:val="18"/>
                <w:szCs w:val="18"/>
              </w:rPr>
              <w:tab/>
            </w:r>
            <w:r w:rsidRPr="00585285">
              <w:rPr>
                <w:sz w:val="18"/>
                <w:szCs w:val="18"/>
              </w:rPr>
              <w:t>0.599</w:t>
            </w:r>
          </w:p>
          <w:p w14:paraId="695F2046" w14:textId="232F6F4F" w:rsidR="009E34DD" w:rsidRPr="00364FAD" w:rsidRDefault="009E34DD" w:rsidP="00B1093E">
            <w:pPr>
              <w:pStyle w:val="Title"/>
              <w:spacing w:before="0" w:after="0" w:line="240" w:lineRule="auto"/>
              <w:rPr>
                <w:color w:val="0070C0"/>
                <w:sz w:val="18"/>
                <w:szCs w:val="18"/>
              </w:rPr>
            </w:pPr>
            <w:r w:rsidRPr="00364FAD">
              <w:rPr>
                <w:color w:val="0070C0"/>
                <w:sz w:val="18"/>
                <w:szCs w:val="18"/>
              </w:rPr>
              <w:t>Nodule:</w:t>
            </w:r>
            <w:r w:rsidRPr="00364FAD">
              <w:rPr>
                <w:color w:val="0070C0"/>
                <w:sz w:val="18"/>
                <w:szCs w:val="18"/>
              </w:rPr>
              <w:tab/>
            </w:r>
            <w:r w:rsidR="00B858FE" w:rsidRPr="00364FAD">
              <w:rPr>
                <w:color w:val="0070C0"/>
                <w:sz w:val="18"/>
                <w:szCs w:val="18"/>
              </w:rPr>
              <w:tab/>
            </w:r>
            <w:r w:rsidRPr="00364FAD">
              <w:rPr>
                <w:color w:val="0070C0"/>
                <w:sz w:val="18"/>
                <w:szCs w:val="18"/>
              </w:rPr>
              <w:t>0.538</w:t>
            </w:r>
          </w:p>
          <w:p w14:paraId="0165FD6B" w14:textId="6DCDF0E1" w:rsidR="009E34DD" w:rsidRPr="00585285" w:rsidRDefault="009E34DD" w:rsidP="00B1093E">
            <w:pPr>
              <w:pStyle w:val="Title"/>
              <w:spacing w:before="0" w:after="0" w:line="240" w:lineRule="auto"/>
              <w:rPr>
                <w:sz w:val="18"/>
                <w:szCs w:val="18"/>
              </w:rPr>
            </w:pPr>
            <w:r w:rsidRPr="00585285">
              <w:rPr>
                <w:sz w:val="18"/>
                <w:szCs w:val="18"/>
              </w:rPr>
              <w:t>Edema:</w:t>
            </w:r>
            <w:r w:rsidRPr="00585285">
              <w:rPr>
                <w:sz w:val="18"/>
                <w:szCs w:val="18"/>
              </w:rPr>
              <w:tab/>
            </w:r>
            <w:r w:rsidR="00B858FE">
              <w:rPr>
                <w:sz w:val="18"/>
                <w:szCs w:val="18"/>
              </w:rPr>
              <w:tab/>
            </w:r>
            <w:r w:rsidRPr="00585285">
              <w:rPr>
                <w:sz w:val="18"/>
                <w:szCs w:val="18"/>
              </w:rPr>
              <w:t>0.442</w:t>
            </w:r>
          </w:p>
          <w:p w14:paraId="40B79922" w14:textId="109ED703" w:rsidR="009E34DD" w:rsidRPr="00364FAD" w:rsidRDefault="009E34DD" w:rsidP="00B1093E">
            <w:pPr>
              <w:pStyle w:val="Title"/>
              <w:spacing w:before="0" w:after="0" w:line="240" w:lineRule="auto"/>
              <w:rPr>
                <w:color w:val="0070C0"/>
                <w:sz w:val="18"/>
                <w:szCs w:val="18"/>
              </w:rPr>
            </w:pPr>
            <w:r w:rsidRPr="00364FAD">
              <w:rPr>
                <w:color w:val="0070C0"/>
                <w:sz w:val="18"/>
                <w:szCs w:val="18"/>
              </w:rPr>
              <w:t>Infiltration:</w:t>
            </w:r>
            <w:r w:rsidRPr="00364FAD">
              <w:rPr>
                <w:color w:val="0070C0"/>
                <w:sz w:val="18"/>
                <w:szCs w:val="18"/>
              </w:rPr>
              <w:tab/>
            </w:r>
            <w:r w:rsidR="00B858FE" w:rsidRPr="00364FAD">
              <w:rPr>
                <w:color w:val="0070C0"/>
                <w:sz w:val="18"/>
                <w:szCs w:val="18"/>
              </w:rPr>
              <w:tab/>
            </w:r>
            <w:r w:rsidRPr="00364FAD">
              <w:rPr>
                <w:color w:val="0070C0"/>
                <w:sz w:val="18"/>
                <w:szCs w:val="18"/>
              </w:rPr>
              <w:t>0.364</w:t>
            </w:r>
          </w:p>
          <w:p w14:paraId="5E7A8E15" w14:textId="04898710" w:rsidR="009E34DD" w:rsidRPr="00585285" w:rsidRDefault="009E34DD" w:rsidP="00B1093E">
            <w:pPr>
              <w:pStyle w:val="Title"/>
              <w:spacing w:before="0" w:after="0" w:line="240" w:lineRule="auto"/>
              <w:rPr>
                <w:sz w:val="18"/>
                <w:szCs w:val="18"/>
              </w:rPr>
            </w:pPr>
            <w:r w:rsidRPr="00585285">
              <w:rPr>
                <w:sz w:val="18"/>
                <w:szCs w:val="18"/>
              </w:rPr>
              <w:t>Pneumonia:</w:t>
            </w:r>
            <w:r w:rsidRPr="00585285">
              <w:rPr>
                <w:sz w:val="18"/>
                <w:szCs w:val="18"/>
              </w:rPr>
              <w:tab/>
              <w:t>0.247</w:t>
            </w:r>
          </w:p>
          <w:p w14:paraId="1EA9B40B" w14:textId="38AB3787" w:rsidR="009E34DD" w:rsidRPr="00585285" w:rsidRDefault="009E34DD" w:rsidP="00B1093E">
            <w:pPr>
              <w:pStyle w:val="Title"/>
              <w:spacing w:before="0" w:after="0" w:line="240" w:lineRule="auto"/>
              <w:rPr>
                <w:sz w:val="18"/>
                <w:szCs w:val="18"/>
              </w:rPr>
            </w:pPr>
            <w:r w:rsidRPr="00585285">
              <w:rPr>
                <w:sz w:val="18"/>
                <w:szCs w:val="18"/>
              </w:rPr>
              <w:t>Consolidation:</w:t>
            </w:r>
            <w:r w:rsidR="00B858FE">
              <w:rPr>
                <w:sz w:val="18"/>
                <w:szCs w:val="18"/>
              </w:rPr>
              <w:tab/>
            </w:r>
            <w:r w:rsidRPr="00585285">
              <w:rPr>
                <w:sz w:val="18"/>
                <w:szCs w:val="18"/>
              </w:rPr>
              <w:t>0.145</w:t>
            </w:r>
          </w:p>
          <w:p w14:paraId="6F6CB980" w14:textId="1B7DFAAE" w:rsidR="009E34DD" w:rsidRPr="00585285" w:rsidRDefault="009E34DD" w:rsidP="00B1093E">
            <w:pPr>
              <w:pStyle w:val="Title"/>
              <w:spacing w:before="0" w:after="0" w:line="240" w:lineRule="auto"/>
              <w:rPr>
                <w:sz w:val="18"/>
                <w:szCs w:val="18"/>
              </w:rPr>
            </w:pPr>
            <w:r w:rsidRPr="00585285">
              <w:rPr>
                <w:sz w:val="18"/>
                <w:szCs w:val="18"/>
              </w:rPr>
              <w:t>Fibrosis:</w:t>
            </w:r>
            <w:r w:rsidRPr="00585285">
              <w:rPr>
                <w:sz w:val="18"/>
                <w:szCs w:val="18"/>
              </w:rPr>
              <w:tab/>
            </w:r>
            <w:r w:rsidR="00B858FE">
              <w:rPr>
                <w:sz w:val="18"/>
                <w:szCs w:val="18"/>
              </w:rPr>
              <w:tab/>
            </w:r>
            <w:r w:rsidRPr="00585285">
              <w:rPr>
                <w:sz w:val="18"/>
                <w:szCs w:val="18"/>
              </w:rPr>
              <w:t>0.095</w:t>
            </w:r>
          </w:p>
          <w:p w14:paraId="3915437C" w14:textId="4B06A75F" w:rsidR="009E34DD" w:rsidRPr="00585285" w:rsidRDefault="009E34DD" w:rsidP="00B1093E">
            <w:pPr>
              <w:pStyle w:val="Title"/>
              <w:spacing w:before="0" w:after="0" w:line="240" w:lineRule="auto"/>
              <w:rPr>
                <w:sz w:val="18"/>
                <w:szCs w:val="18"/>
              </w:rPr>
            </w:pPr>
            <w:r w:rsidRPr="00585285">
              <w:rPr>
                <w:sz w:val="18"/>
                <w:szCs w:val="18"/>
              </w:rPr>
              <w:t>PT:</w:t>
            </w:r>
            <w:r w:rsidRPr="00585285">
              <w:rPr>
                <w:sz w:val="18"/>
                <w:szCs w:val="18"/>
              </w:rPr>
              <w:tab/>
            </w:r>
            <w:r w:rsidR="00B858FE">
              <w:rPr>
                <w:sz w:val="18"/>
                <w:szCs w:val="18"/>
              </w:rPr>
              <w:tab/>
            </w:r>
            <w:r w:rsidRPr="00585285">
              <w:rPr>
                <w:sz w:val="18"/>
                <w:szCs w:val="18"/>
              </w:rPr>
              <w:t>0.094</w:t>
            </w:r>
          </w:p>
          <w:p w14:paraId="7FCAB9BE" w14:textId="594FD043" w:rsidR="009E34DD" w:rsidRPr="00585285" w:rsidRDefault="009E34DD" w:rsidP="00B1093E">
            <w:pPr>
              <w:pStyle w:val="Title"/>
              <w:spacing w:before="0" w:after="0" w:line="240" w:lineRule="auto"/>
              <w:rPr>
                <w:sz w:val="18"/>
                <w:szCs w:val="18"/>
              </w:rPr>
            </w:pPr>
            <w:r w:rsidRPr="00585285">
              <w:rPr>
                <w:sz w:val="18"/>
                <w:szCs w:val="18"/>
              </w:rPr>
              <w:t>Effusion:</w:t>
            </w:r>
            <w:r w:rsidRPr="00585285">
              <w:rPr>
                <w:sz w:val="18"/>
                <w:szCs w:val="18"/>
              </w:rPr>
              <w:tab/>
            </w:r>
            <w:r w:rsidR="00B858FE">
              <w:rPr>
                <w:sz w:val="18"/>
                <w:szCs w:val="18"/>
              </w:rPr>
              <w:tab/>
            </w:r>
            <w:r w:rsidRPr="00585285">
              <w:rPr>
                <w:sz w:val="18"/>
                <w:szCs w:val="18"/>
              </w:rPr>
              <w:t>0.056</w:t>
            </w:r>
          </w:p>
          <w:p w14:paraId="7480E31B" w14:textId="65F571A1" w:rsidR="009E34DD" w:rsidRPr="00585285" w:rsidRDefault="009E34DD" w:rsidP="00B1093E">
            <w:pPr>
              <w:pStyle w:val="Title"/>
              <w:spacing w:before="0" w:after="0" w:line="240" w:lineRule="auto"/>
              <w:rPr>
                <w:sz w:val="18"/>
                <w:szCs w:val="18"/>
              </w:rPr>
            </w:pPr>
            <w:r w:rsidRPr="00585285">
              <w:rPr>
                <w:sz w:val="18"/>
                <w:szCs w:val="18"/>
              </w:rPr>
              <w:t>Atelectasis:</w:t>
            </w:r>
            <w:r w:rsidR="00B858FE">
              <w:rPr>
                <w:sz w:val="18"/>
                <w:szCs w:val="18"/>
              </w:rPr>
              <w:tab/>
            </w:r>
            <w:r w:rsidRPr="00585285">
              <w:rPr>
                <w:sz w:val="18"/>
                <w:szCs w:val="18"/>
              </w:rPr>
              <w:tab/>
              <w:t>0.025</w:t>
            </w:r>
          </w:p>
        </w:tc>
        <w:tc>
          <w:tcPr>
            <w:tcW w:w="2412" w:type="dxa"/>
          </w:tcPr>
          <w:p w14:paraId="4EA8B54D" w14:textId="0E7FDA6F" w:rsidR="009E34DD" w:rsidRPr="00364FAD" w:rsidRDefault="00364FAD" w:rsidP="00B1093E">
            <w:pPr>
              <w:pStyle w:val="Title"/>
              <w:spacing w:before="0" w:after="0" w:line="240" w:lineRule="auto"/>
              <w:jc w:val="left"/>
              <w:rPr>
                <w:color w:val="0070C0"/>
                <w:sz w:val="18"/>
                <w:szCs w:val="18"/>
              </w:rPr>
            </w:pPr>
            <w:r>
              <w:rPr>
                <w:color w:val="0070C0"/>
                <w:sz w:val="18"/>
                <w:szCs w:val="18"/>
              </w:rPr>
              <w:t xml:space="preserve">      </w:t>
            </w:r>
            <w:r w:rsidR="009E34DD" w:rsidRPr="00364FAD">
              <w:rPr>
                <w:color w:val="0070C0"/>
                <w:sz w:val="18"/>
                <w:szCs w:val="18"/>
              </w:rPr>
              <w:t>No Finding</w:t>
            </w:r>
          </w:p>
          <w:p w14:paraId="39401C32" w14:textId="260BE29D" w:rsidR="009E34DD" w:rsidRPr="00585285" w:rsidRDefault="009E34DD" w:rsidP="00B1093E">
            <w:pPr>
              <w:pStyle w:val="Title"/>
              <w:spacing w:before="0" w:after="0" w:line="240" w:lineRule="auto"/>
              <w:rPr>
                <w:sz w:val="18"/>
                <w:szCs w:val="18"/>
              </w:rPr>
            </w:pPr>
            <w:r w:rsidRPr="00585285">
              <w:rPr>
                <w:sz w:val="18"/>
                <w:szCs w:val="18"/>
              </w:rPr>
              <w:t>Fibrosis:</w:t>
            </w:r>
            <w:r w:rsidRPr="00585285">
              <w:rPr>
                <w:sz w:val="18"/>
                <w:szCs w:val="18"/>
              </w:rPr>
              <w:tab/>
            </w:r>
            <w:r w:rsidRPr="00585285">
              <w:rPr>
                <w:sz w:val="18"/>
                <w:szCs w:val="18"/>
              </w:rPr>
              <w:tab/>
              <w:t>0.197</w:t>
            </w:r>
          </w:p>
          <w:p w14:paraId="6B86801B" w14:textId="2CA73794" w:rsidR="009E34DD" w:rsidRPr="00585285" w:rsidRDefault="009E34DD" w:rsidP="00B1093E">
            <w:pPr>
              <w:pStyle w:val="Title"/>
              <w:spacing w:before="0" w:after="0" w:line="240" w:lineRule="auto"/>
              <w:rPr>
                <w:sz w:val="18"/>
                <w:szCs w:val="18"/>
              </w:rPr>
            </w:pPr>
            <w:r w:rsidRPr="00585285">
              <w:rPr>
                <w:sz w:val="18"/>
                <w:szCs w:val="18"/>
              </w:rPr>
              <w:t xml:space="preserve">Nodule: </w:t>
            </w:r>
            <w:r w:rsidRPr="00585285">
              <w:rPr>
                <w:sz w:val="18"/>
                <w:szCs w:val="18"/>
              </w:rPr>
              <w:tab/>
            </w:r>
            <w:r w:rsidRPr="00585285">
              <w:rPr>
                <w:sz w:val="18"/>
                <w:szCs w:val="18"/>
              </w:rPr>
              <w:tab/>
              <w:t>0.154</w:t>
            </w:r>
          </w:p>
          <w:p w14:paraId="21ED72C3" w14:textId="17AB9607" w:rsidR="009E34DD" w:rsidRPr="00585285" w:rsidRDefault="009E34DD" w:rsidP="00B1093E">
            <w:pPr>
              <w:pStyle w:val="Title"/>
              <w:spacing w:before="0" w:after="0" w:line="240" w:lineRule="auto"/>
              <w:rPr>
                <w:sz w:val="18"/>
                <w:szCs w:val="18"/>
              </w:rPr>
            </w:pPr>
            <w:r w:rsidRPr="00585285">
              <w:rPr>
                <w:sz w:val="18"/>
                <w:szCs w:val="18"/>
              </w:rPr>
              <w:t xml:space="preserve">PT: </w:t>
            </w:r>
            <w:r w:rsidRPr="00585285">
              <w:rPr>
                <w:sz w:val="18"/>
                <w:szCs w:val="18"/>
              </w:rPr>
              <w:tab/>
            </w:r>
            <w:r w:rsidRPr="00585285">
              <w:rPr>
                <w:sz w:val="18"/>
                <w:szCs w:val="18"/>
              </w:rPr>
              <w:tab/>
              <w:t>0.135</w:t>
            </w:r>
          </w:p>
          <w:p w14:paraId="2D586C7F" w14:textId="74486084" w:rsidR="009E34DD" w:rsidRPr="00585285" w:rsidRDefault="009E34DD" w:rsidP="00B1093E">
            <w:pPr>
              <w:pStyle w:val="Title"/>
              <w:spacing w:before="0" w:after="0" w:line="240" w:lineRule="auto"/>
              <w:rPr>
                <w:sz w:val="18"/>
                <w:szCs w:val="18"/>
              </w:rPr>
            </w:pPr>
            <w:r w:rsidRPr="00585285">
              <w:rPr>
                <w:sz w:val="18"/>
                <w:szCs w:val="18"/>
              </w:rPr>
              <w:t>Mass:</w:t>
            </w:r>
            <w:r w:rsidRPr="00585285">
              <w:rPr>
                <w:sz w:val="18"/>
                <w:szCs w:val="18"/>
              </w:rPr>
              <w:tab/>
            </w:r>
            <w:r w:rsidRPr="00585285">
              <w:rPr>
                <w:sz w:val="18"/>
                <w:szCs w:val="18"/>
              </w:rPr>
              <w:tab/>
              <w:t>0.084</w:t>
            </w:r>
          </w:p>
          <w:p w14:paraId="34470CD1" w14:textId="4D5FEE5E" w:rsidR="009E34DD" w:rsidRPr="00585285" w:rsidRDefault="009E34DD" w:rsidP="00B1093E">
            <w:pPr>
              <w:pStyle w:val="Title"/>
              <w:spacing w:before="0" w:after="0" w:line="240" w:lineRule="auto"/>
              <w:rPr>
                <w:sz w:val="18"/>
                <w:szCs w:val="18"/>
              </w:rPr>
            </w:pPr>
            <w:r w:rsidRPr="00585285">
              <w:rPr>
                <w:sz w:val="18"/>
                <w:szCs w:val="18"/>
              </w:rPr>
              <w:t>Infiltration:</w:t>
            </w:r>
            <w:r w:rsidRPr="00585285">
              <w:rPr>
                <w:sz w:val="18"/>
                <w:szCs w:val="18"/>
              </w:rPr>
              <w:tab/>
            </w:r>
            <w:r w:rsidRPr="00585285">
              <w:rPr>
                <w:sz w:val="18"/>
                <w:szCs w:val="18"/>
              </w:rPr>
              <w:tab/>
              <w:t>0.078</w:t>
            </w:r>
          </w:p>
          <w:p w14:paraId="24C38F1C" w14:textId="14151EC8" w:rsidR="009E34DD" w:rsidRPr="00585285" w:rsidRDefault="009E34DD" w:rsidP="00B1093E">
            <w:pPr>
              <w:pStyle w:val="Title"/>
              <w:spacing w:before="0" w:after="0" w:line="240" w:lineRule="auto"/>
              <w:rPr>
                <w:sz w:val="18"/>
                <w:szCs w:val="18"/>
              </w:rPr>
            </w:pPr>
            <w:r w:rsidRPr="00585285">
              <w:rPr>
                <w:sz w:val="18"/>
                <w:szCs w:val="18"/>
              </w:rPr>
              <w:t xml:space="preserve">Atelectasis: </w:t>
            </w:r>
            <w:r w:rsidRPr="00585285">
              <w:rPr>
                <w:sz w:val="18"/>
                <w:szCs w:val="18"/>
              </w:rPr>
              <w:tab/>
              <w:t>0.053</w:t>
            </w:r>
          </w:p>
          <w:p w14:paraId="7D55EF33" w14:textId="27708C6E" w:rsidR="009E34DD" w:rsidRPr="00585285" w:rsidRDefault="009E34DD" w:rsidP="00B1093E">
            <w:pPr>
              <w:pStyle w:val="Title"/>
              <w:spacing w:before="0" w:after="0" w:line="240" w:lineRule="auto"/>
              <w:rPr>
                <w:sz w:val="18"/>
                <w:szCs w:val="18"/>
              </w:rPr>
            </w:pPr>
            <w:r w:rsidRPr="00585285">
              <w:rPr>
                <w:sz w:val="18"/>
                <w:szCs w:val="18"/>
              </w:rPr>
              <w:t xml:space="preserve">Effusion: </w:t>
            </w:r>
            <w:r w:rsidRPr="00585285">
              <w:rPr>
                <w:sz w:val="18"/>
                <w:szCs w:val="18"/>
              </w:rPr>
              <w:tab/>
            </w:r>
            <w:r w:rsidRPr="00585285">
              <w:rPr>
                <w:sz w:val="18"/>
                <w:szCs w:val="18"/>
              </w:rPr>
              <w:tab/>
              <w:t>0.041</w:t>
            </w:r>
          </w:p>
          <w:p w14:paraId="64C6630C" w14:textId="094AAAB6" w:rsidR="009E34DD" w:rsidRPr="00585285" w:rsidRDefault="009E34DD" w:rsidP="00B1093E">
            <w:pPr>
              <w:pStyle w:val="Title"/>
              <w:spacing w:before="0" w:after="0" w:line="240" w:lineRule="auto"/>
              <w:rPr>
                <w:sz w:val="18"/>
                <w:szCs w:val="18"/>
              </w:rPr>
            </w:pPr>
            <w:r w:rsidRPr="00585285">
              <w:rPr>
                <w:sz w:val="18"/>
                <w:szCs w:val="18"/>
              </w:rPr>
              <w:t>Emphysema:</w:t>
            </w:r>
            <w:r w:rsidRPr="00585285">
              <w:rPr>
                <w:sz w:val="18"/>
                <w:szCs w:val="18"/>
              </w:rPr>
              <w:tab/>
              <w:t>0.040</w:t>
            </w:r>
          </w:p>
          <w:p w14:paraId="29D2B660" w14:textId="1083C99C" w:rsidR="009E34DD" w:rsidRPr="00585285" w:rsidRDefault="009E34DD" w:rsidP="00B1093E">
            <w:pPr>
              <w:pStyle w:val="Title"/>
              <w:spacing w:before="0" w:after="0" w:line="240" w:lineRule="auto"/>
              <w:rPr>
                <w:sz w:val="18"/>
                <w:szCs w:val="18"/>
              </w:rPr>
            </w:pPr>
            <w:r w:rsidRPr="00585285">
              <w:rPr>
                <w:sz w:val="18"/>
                <w:szCs w:val="18"/>
              </w:rPr>
              <w:t xml:space="preserve">Pneumonia: </w:t>
            </w:r>
            <w:r w:rsidRPr="00585285">
              <w:rPr>
                <w:sz w:val="18"/>
                <w:szCs w:val="18"/>
              </w:rPr>
              <w:tab/>
              <w:t>0.018</w:t>
            </w:r>
          </w:p>
          <w:p w14:paraId="0F958004" w14:textId="32C0CB47" w:rsidR="009E34DD" w:rsidRPr="00585285" w:rsidRDefault="009E34DD" w:rsidP="00B1093E">
            <w:pPr>
              <w:pStyle w:val="Title"/>
              <w:spacing w:before="0" w:after="0" w:line="240" w:lineRule="auto"/>
              <w:rPr>
                <w:sz w:val="18"/>
                <w:szCs w:val="18"/>
              </w:rPr>
            </w:pPr>
            <w:r w:rsidRPr="00585285">
              <w:rPr>
                <w:sz w:val="18"/>
                <w:szCs w:val="18"/>
              </w:rPr>
              <w:t>Consolidation:</w:t>
            </w:r>
            <w:r w:rsidRPr="00585285">
              <w:rPr>
                <w:sz w:val="18"/>
                <w:szCs w:val="18"/>
              </w:rPr>
              <w:tab/>
              <w:t>0.014</w:t>
            </w:r>
          </w:p>
        </w:tc>
        <w:tc>
          <w:tcPr>
            <w:tcW w:w="2413" w:type="dxa"/>
          </w:tcPr>
          <w:p w14:paraId="33A3DDEA" w14:textId="2ADA0FB5" w:rsidR="009E34DD" w:rsidRPr="00364FAD" w:rsidRDefault="009E34DD" w:rsidP="00B1093E">
            <w:pPr>
              <w:pStyle w:val="Title"/>
              <w:spacing w:before="0" w:after="0" w:line="240" w:lineRule="auto"/>
              <w:rPr>
                <w:color w:val="0070C0"/>
                <w:sz w:val="18"/>
                <w:szCs w:val="18"/>
              </w:rPr>
            </w:pPr>
            <w:r w:rsidRPr="00364FAD">
              <w:rPr>
                <w:color w:val="0070C0"/>
                <w:sz w:val="18"/>
                <w:szCs w:val="18"/>
              </w:rPr>
              <w:t>Emphysema:</w:t>
            </w:r>
            <w:r w:rsidRPr="00364FAD">
              <w:rPr>
                <w:color w:val="0070C0"/>
                <w:sz w:val="18"/>
                <w:szCs w:val="18"/>
              </w:rPr>
              <w:tab/>
              <w:t>0.831</w:t>
            </w:r>
          </w:p>
          <w:p w14:paraId="30852A68" w14:textId="31AC9A76" w:rsidR="009E34DD" w:rsidRPr="00585285" w:rsidRDefault="009E34DD" w:rsidP="00B1093E">
            <w:pPr>
              <w:pStyle w:val="Title"/>
              <w:spacing w:before="0" w:after="0" w:line="240" w:lineRule="auto"/>
              <w:rPr>
                <w:sz w:val="18"/>
                <w:szCs w:val="18"/>
              </w:rPr>
            </w:pPr>
            <w:r w:rsidRPr="00585285">
              <w:rPr>
                <w:sz w:val="18"/>
                <w:szCs w:val="18"/>
              </w:rPr>
              <w:t xml:space="preserve">Nodule: </w:t>
            </w:r>
            <w:r w:rsidRPr="00585285">
              <w:rPr>
                <w:sz w:val="18"/>
                <w:szCs w:val="18"/>
              </w:rPr>
              <w:tab/>
            </w:r>
            <w:r w:rsidRPr="00585285">
              <w:rPr>
                <w:sz w:val="18"/>
                <w:szCs w:val="18"/>
              </w:rPr>
              <w:tab/>
              <w:t>0.250</w:t>
            </w:r>
          </w:p>
          <w:p w14:paraId="7FB8ADCC" w14:textId="18BD4FD7" w:rsidR="009E34DD" w:rsidRPr="00585285" w:rsidRDefault="009E34DD" w:rsidP="00B1093E">
            <w:pPr>
              <w:pStyle w:val="Title"/>
              <w:spacing w:before="0" w:after="0" w:line="240" w:lineRule="auto"/>
              <w:rPr>
                <w:sz w:val="18"/>
                <w:szCs w:val="18"/>
              </w:rPr>
            </w:pPr>
            <w:r w:rsidRPr="00585285">
              <w:rPr>
                <w:sz w:val="18"/>
                <w:szCs w:val="18"/>
              </w:rPr>
              <w:t>PT:</w:t>
            </w:r>
            <w:r w:rsidRPr="00585285">
              <w:rPr>
                <w:sz w:val="18"/>
                <w:szCs w:val="18"/>
              </w:rPr>
              <w:tab/>
            </w:r>
            <w:r w:rsidRPr="00585285">
              <w:rPr>
                <w:sz w:val="18"/>
                <w:szCs w:val="18"/>
              </w:rPr>
              <w:tab/>
              <w:t>0.144</w:t>
            </w:r>
          </w:p>
          <w:p w14:paraId="6AF05907" w14:textId="4169F3DD" w:rsidR="009E34DD" w:rsidRPr="00585285" w:rsidRDefault="009E34DD" w:rsidP="00B1093E">
            <w:pPr>
              <w:pStyle w:val="Title"/>
              <w:spacing w:before="0" w:after="0" w:line="240" w:lineRule="auto"/>
              <w:rPr>
                <w:sz w:val="18"/>
                <w:szCs w:val="18"/>
              </w:rPr>
            </w:pPr>
            <w:r w:rsidRPr="00585285">
              <w:rPr>
                <w:sz w:val="18"/>
                <w:szCs w:val="18"/>
              </w:rPr>
              <w:t>Edema:</w:t>
            </w:r>
            <w:r w:rsidRPr="00585285">
              <w:rPr>
                <w:sz w:val="18"/>
                <w:szCs w:val="18"/>
              </w:rPr>
              <w:tab/>
            </w:r>
            <w:r w:rsidRPr="00585285">
              <w:rPr>
                <w:sz w:val="18"/>
                <w:szCs w:val="18"/>
              </w:rPr>
              <w:tab/>
              <w:t>0.141</w:t>
            </w:r>
          </w:p>
          <w:p w14:paraId="21944D5E" w14:textId="5C044437" w:rsidR="009E34DD" w:rsidRPr="00585285" w:rsidRDefault="009E34DD" w:rsidP="00B1093E">
            <w:pPr>
              <w:pStyle w:val="Title"/>
              <w:spacing w:before="0" w:after="0" w:line="240" w:lineRule="auto"/>
              <w:rPr>
                <w:sz w:val="18"/>
                <w:szCs w:val="18"/>
              </w:rPr>
            </w:pPr>
            <w:r w:rsidRPr="00585285">
              <w:rPr>
                <w:sz w:val="18"/>
                <w:szCs w:val="18"/>
              </w:rPr>
              <w:t>Cardiomegaly:</w:t>
            </w:r>
            <w:r w:rsidRPr="00585285">
              <w:rPr>
                <w:sz w:val="18"/>
                <w:szCs w:val="18"/>
              </w:rPr>
              <w:tab/>
              <w:t>0.134</w:t>
            </w:r>
          </w:p>
          <w:p w14:paraId="5168D14F" w14:textId="507B50E0" w:rsidR="009E34DD" w:rsidRPr="00585285" w:rsidRDefault="009E34DD" w:rsidP="00B1093E">
            <w:pPr>
              <w:pStyle w:val="Title"/>
              <w:spacing w:before="0" w:after="0" w:line="240" w:lineRule="auto"/>
              <w:rPr>
                <w:sz w:val="18"/>
                <w:szCs w:val="18"/>
              </w:rPr>
            </w:pPr>
            <w:r w:rsidRPr="00585285">
              <w:rPr>
                <w:sz w:val="18"/>
                <w:szCs w:val="18"/>
              </w:rPr>
              <w:t>Infiltration:</w:t>
            </w:r>
            <w:r w:rsidRPr="00585285">
              <w:rPr>
                <w:sz w:val="18"/>
                <w:szCs w:val="18"/>
              </w:rPr>
              <w:tab/>
            </w:r>
            <w:r w:rsidRPr="00585285">
              <w:rPr>
                <w:sz w:val="18"/>
                <w:szCs w:val="18"/>
              </w:rPr>
              <w:tab/>
              <w:t>0.092</w:t>
            </w:r>
          </w:p>
          <w:p w14:paraId="3D32AC73" w14:textId="35206536" w:rsidR="009E34DD" w:rsidRPr="00585285" w:rsidRDefault="009E34DD" w:rsidP="00B1093E">
            <w:pPr>
              <w:pStyle w:val="Title"/>
              <w:spacing w:before="0" w:after="0" w:line="240" w:lineRule="auto"/>
              <w:rPr>
                <w:sz w:val="18"/>
                <w:szCs w:val="18"/>
              </w:rPr>
            </w:pPr>
            <w:r w:rsidRPr="00585285">
              <w:rPr>
                <w:sz w:val="18"/>
                <w:szCs w:val="18"/>
              </w:rPr>
              <w:t>Pneumothorax:</w:t>
            </w:r>
            <w:r w:rsidRPr="00585285">
              <w:rPr>
                <w:sz w:val="18"/>
                <w:szCs w:val="18"/>
              </w:rPr>
              <w:tab/>
              <w:t>0.084</w:t>
            </w:r>
          </w:p>
          <w:p w14:paraId="5C0E8F11" w14:textId="25DA815C" w:rsidR="009E34DD" w:rsidRPr="00585285" w:rsidRDefault="009E34DD" w:rsidP="00B1093E">
            <w:pPr>
              <w:pStyle w:val="Title"/>
              <w:spacing w:before="0" w:after="0" w:line="240" w:lineRule="auto"/>
              <w:rPr>
                <w:sz w:val="18"/>
                <w:szCs w:val="18"/>
              </w:rPr>
            </w:pPr>
            <w:r w:rsidRPr="00585285">
              <w:rPr>
                <w:sz w:val="18"/>
                <w:szCs w:val="18"/>
              </w:rPr>
              <w:t>Fibrosis:</w:t>
            </w:r>
            <w:r w:rsidRPr="00585285">
              <w:rPr>
                <w:sz w:val="18"/>
                <w:szCs w:val="18"/>
              </w:rPr>
              <w:tab/>
            </w:r>
            <w:r w:rsidRPr="00585285">
              <w:rPr>
                <w:sz w:val="18"/>
                <w:szCs w:val="18"/>
              </w:rPr>
              <w:tab/>
              <w:t>0.072</w:t>
            </w:r>
          </w:p>
          <w:p w14:paraId="35937078" w14:textId="4AA1740C" w:rsidR="009E34DD" w:rsidRPr="00585285" w:rsidRDefault="009E34DD" w:rsidP="00B1093E">
            <w:pPr>
              <w:pStyle w:val="Title"/>
              <w:spacing w:before="0" w:after="0" w:line="240" w:lineRule="auto"/>
              <w:rPr>
                <w:sz w:val="18"/>
                <w:szCs w:val="18"/>
              </w:rPr>
            </w:pPr>
            <w:r w:rsidRPr="00585285">
              <w:rPr>
                <w:sz w:val="18"/>
                <w:szCs w:val="18"/>
              </w:rPr>
              <w:t>Atelectasis:</w:t>
            </w:r>
            <w:r w:rsidRPr="00585285">
              <w:rPr>
                <w:sz w:val="18"/>
                <w:szCs w:val="18"/>
              </w:rPr>
              <w:tab/>
            </w:r>
            <w:r w:rsidRPr="00585285">
              <w:rPr>
                <w:sz w:val="18"/>
                <w:szCs w:val="18"/>
              </w:rPr>
              <w:tab/>
              <w:t>0.072</w:t>
            </w:r>
          </w:p>
          <w:p w14:paraId="755CE102" w14:textId="2EEDD118" w:rsidR="009E34DD" w:rsidRPr="00585285" w:rsidRDefault="009E34DD" w:rsidP="00B1093E">
            <w:pPr>
              <w:pStyle w:val="Title"/>
              <w:spacing w:before="0" w:after="0" w:line="240" w:lineRule="auto"/>
              <w:rPr>
                <w:sz w:val="18"/>
                <w:szCs w:val="18"/>
              </w:rPr>
            </w:pPr>
            <w:r w:rsidRPr="00585285">
              <w:rPr>
                <w:sz w:val="18"/>
                <w:szCs w:val="18"/>
              </w:rPr>
              <w:t>Effusion:</w:t>
            </w:r>
            <w:r w:rsidRPr="00585285">
              <w:rPr>
                <w:sz w:val="18"/>
                <w:szCs w:val="18"/>
              </w:rPr>
              <w:tab/>
            </w:r>
            <w:r w:rsidRPr="00585285">
              <w:rPr>
                <w:sz w:val="18"/>
                <w:szCs w:val="18"/>
              </w:rPr>
              <w:tab/>
              <w:t>0.054</w:t>
            </w:r>
          </w:p>
        </w:tc>
      </w:tr>
      <w:tr w:rsidR="00364FAD" w:rsidRPr="00585285" w14:paraId="0F5C5EBC" w14:textId="77777777" w:rsidTr="00364FAD">
        <w:trPr>
          <w:cantSplit/>
          <w:trHeight w:val="2239"/>
          <w:jc w:val="center"/>
        </w:trPr>
        <w:tc>
          <w:tcPr>
            <w:tcW w:w="562" w:type="dxa"/>
            <w:textDirection w:val="btLr"/>
          </w:tcPr>
          <w:p w14:paraId="4DD2F248" w14:textId="0AA7D881" w:rsidR="00364FAD" w:rsidRPr="00585285" w:rsidRDefault="00364FAD" w:rsidP="00B858FE">
            <w:pPr>
              <w:pStyle w:val="Title"/>
              <w:rPr>
                <w:sz w:val="18"/>
                <w:szCs w:val="18"/>
              </w:rPr>
            </w:pPr>
            <w:r>
              <w:rPr>
                <w:sz w:val="18"/>
                <w:szCs w:val="18"/>
              </w:rPr>
              <w:t>Image</w:t>
            </w:r>
          </w:p>
        </w:tc>
        <w:tc>
          <w:tcPr>
            <w:tcW w:w="2412" w:type="dxa"/>
          </w:tcPr>
          <w:p w14:paraId="30A58814" w14:textId="5E15A309" w:rsidR="00364FAD" w:rsidRPr="007D1559" w:rsidRDefault="005E66FB" w:rsidP="00364FAD">
            <w:pPr>
              <w:pStyle w:val="Title"/>
              <w:rPr>
                <w:color w:val="0070C0"/>
                <w:sz w:val="18"/>
                <w:szCs w:val="18"/>
              </w:rPr>
            </w:pPr>
            <w:r>
              <w:rPr>
                <w:noProof/>
                <w:color w:val="0070C0"/>
                <w:sz w:val="18"/>
                <w:szCs w:val="18"/>
              </w:rPr>
              <w:drawing>
                <wp:inline distT="0" distB="0" distL="0" distR="0" wp14:anchorId="7F1C88D3" wp14:editId="2967AF68">
                  <wp:extent cx="1130881" cy="1293648"/>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nknown"/>
                          <pic:cNvPicPr/>
                        </pic:nvPicPr>
                        <pic:blipFill rotWithShape="1">
                          <a:blip r:embed="rId61">
                            <a:extLst>
                              <a:ext uri="{28A0092B-C50C-407E-A947-70E740481C1C}">
                                <a14:useLocalDpi xmlns:a14="http://schemas.microsoft.com/office/drawing/2010/main" val="0"/>
                              </a:ext>
                            </a:extLst>
                          </a:blip>
                          <a:srcRect l="13898" t="-4566" r="4974" b="9287"/>
                          <a:stretch/>
                        </pic:blipFill>
                        <pic:spPr bwMode="auto">
                          <a:xfrm>
                            <a:off x="0" y="0"/>
                            <a:ext cx="1131304" cy="1294131"/>
                          </a:xfrm>
                          <a:prstGeom prst="rect">
                            <a:avLst/>
                          </a:prstGeom>
                          <a:ln>
                            <a:noFill/>
                          </a:ln>
                          <a:extLst>
                            <a:ext uri="{53640926-AAD7-44D8-BBD7-CCE9431645EC}">
                              <a14:shadowObscured xmlns:a14="http://schemas.microsoft.com/office/drawing/2010/main"/>
                            </a:ext>
                          </a:extLst>
                        </pic:spPr>
                      </pic:pic>
                    </a:graphicData>
                  </a:graphic>
                </wp:inline>
              </w:drawing>
            </w:r>
          </w:p>
        </w:tc>
        <w:tc>
          <w:tcPr>
            <w:tcW w:w="2413" w:type="dxa"/>
          </w:tcPr>
          <w:p w14:paraId="59622B86" w14:textId="3266E3E2" w:rsidR="00364FAD" w:rsidRPr="00585285" w:rsidRDefault="00364FAD" w:rsidP="00364FAD">
            <w:pPr>
              <w:pStyle w:val="Title"/>
              <w:rPr>
                <w:sz w:val="18"/>
                <w:szCs w:val="18"/>
              </w:rPr>
            </w:pPr>
            <w:r>
              <w:rPr>
                <w:noProof/>
                <w:sz w:val="18"/>
                <w:szCs w:val="18"/>
              </w:rPr>
              <w:drawing>
                <wp:inline distT="0" distB="0" distL="0" distR="0" wp14:anchorId="304125BA" wp14:editId="09C0E986">
                  <wp:extent cx="1192719" cy="1324502"/>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redict-9.png"/>
                          <pic:cNvPicPr/>
                        </pic:nvPicPr>
                        <pic:blipFill rotWithShape="1">
                          <a:blip r:embed="rId62">
                            <a:extLst>
                              <a:ext uri="{28A0092B-C50C-407E-A947-70E740481C1C}">
                                <a14:useLocalDpi xmlns:a14="http://schemas.microsoft.com/office/drawing/2010/main" val="0"/>
                              </a:ext>
                            </a:extLst>
                          </a:blip>
                          <a:srcRect l="11670" t="-5142" r="2794" b="7490"/>
                          <a:stretch/>
                        </pic:blipFill>
                        <pic:spPr bwMode="auto">
                          <a:xfrm>
                            <a:off x="0" y="0"/>
                            <a:ext cx="1193292" cy="1325139"/>
                          </a:xfrm>
                          <a:prstGeom prst="rect">
                            <a:avLst/>
                          </a:prstGeom>
                          <a:ln>
                            <a:noFill/>
                          </a:ln>
                          <a:extLst>
                            <a:ext uri="{53640926-AAD7-44D8-BBD7-CCE9431645EC}">
                              <a14:shadowObscured xmlns:a14="http://schemas.microsoft.com/office/drawing/2010/main"/>
                            </a:ext>
                          </a:extLst>
                        </pic:spPr>
                      </pic:pic>
                    </a:graphicData>
                  </a:graphic>
                </wp:inline>
              </w:drawing>
            </w:r>
          </w:p>
        </w:tc>
        <w:tc>
          <w:tcPr>
            <w:tcW w:w="2412" w:type="dxa"/>
          </w:tcPr>
          <w:p w14:paraId="262C9FBA" w14:textId="34C088C1" w:rsidR="00364FAD" w:rsidRPr="00364FAD" w:rsidRDefault="00E87216" w:rsidP="00E87216">
            <w:pPr>
              <w:pStyle w:val="Title"/>
              <w:rPr>
                <w:color w:val="0070C0"/>
                <w:sz w:val="18"/>
                <w:szCs w:val="18"/>
              </w:rPr>
            </w:pPr>
            <w:r>
              <w:rPr>
                <w:noProof/>
                <w:color w:val="0070C0"/>
                <w:sz w:val="18"/>
                <w:szCs w:val="18"/>
              </w:rPr>
              <w:drawing>
                <wp:inline distT="0" distB="0" distL="0" distR="0" wp14:anchorId="594B2077" wp14:editId="48CB6AC2">
                  <wp:extent cx="1181244" cy="1308067"/>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redict-10.png"/>
                          <pic:cNvPicPr/>
                        </pic:nvPicPr>
                        <pic:blipFill rotWithShape="1">
                          <a:blip r:embed="rId63">
                            <a:extLst>
                              <a:ext uri="{28A0092B-C50C-407E-A947-70E740481C1C}">
                                <a14:useLocalDpi xmlns:a14="http://schemas.microsoft.com/office/drawing/2010/main" val="0"/>
                              </a:ext>
                            </a:extLst>
                          </a:blip>
                          <a:srcRect l="11967" t="-3937" r="3314" b="7488"/>
                          <a:stretch/>
                        </pic:blipFill>
                        <pic:spPr bwMode="auto">
                          <a:xfrm>
                            <a:off x="0" y="0"/>
                            <a:ext cx="1181362" cy="1308198"/>
                          </a:xfrm>
                          <a:prstGeom prst="rect">
                            <a:avLst/>
                          </a:prstGeom>
                          <a:ln>
                            <a:noFill/>
                          </a:ln>
                          <a:extLst>
                            <a:ext uri="{53640926-AAD7-44D8-BBD7-CCE9431645EC}">
                              <a14:shadowObscured xmlns:a14="http://schemas.microsoft.com/office/drawing/2010/main"/>
                            </a:ext>
                          </a:extLst>
                        </pic:spPr>
                      </pic:pic>
                    </a:graphicData>
                  </a:graphic>
                </wp:inline>
              </w:drawing>
            </w:r>
          </w:p>
        </w:tc>
        <w:tc>
          <w:tcPr>
            <w:tcW w:w="2413" w:type="dxa"/>
          </w:tcPr>
          <w:p w14:paraId="18F87991" w14:textId="15A64A51" w:rsidR="00364FAD" w:rsidRPr="00364FAD" w:rsidRDefault="00E87216" w:rsidP="00E87216">
            <w:pPr>
              <w:pStyle w:val="Title"/>
              <w:rPr>
                <w:color w:val="0070C0"/>
                <w:sz w:val="18"/>
                <w:szCs w:val="18"/>
              </w:rPr>
            </w:pPr>
            <w:r>
              <w:rPr>
                <w:noProof/>
                <w:color w:val="0070C0"/>
                <w:sz w:val="18"/>
                <w:szCs w:val="18"/>
              </w:rPr>
              <w:drawing>
                <wp:inline distT="0" distB="0" distL="0" distR="0" wp14:anchorId="277DBD79" wp14:editId="3ECB6D58">
                  <wp:extent cx="1180919" cy="1314442"/>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redict-11.png"/>
                          <pic:cNvPicPr/>
                        </pic:nvPicPr>
                        <pic:blipFill rotWithShape="1">
                          <a:blip r:embed="rId64">
                            <a:extLst>
                              <a:ext uri="{28A0092B-C50C-407E-A947-70E740481C1C}">
                                <a14:useLocalDpi xmlns:a14="http://schemas.microsoft.com/office/drawing/2010/main" val="0"/>
                              </a:ext>
                            </a:extLst>
                          </a:blip>
                          <a:srcRect l="12444" t="-4428" r="2880" b="7531"/>
                          <a:stretch/>
                        </pic:blipFill>
                        <pic:spPr bwMode="auto">
                          <a:xfrm>
                            <a:off x="0" y="0"/>
                            <a:ext cx="1181319" cy="1314887"/>
                          </a:xfrm>
                          <a:prstGeom prst="rect">
                            <a:avLst/>
                          </a:prstGeom>
                          <a:ln>
                            <a:noFill/>
                          </a:ln>
                          <a:extLst>
                            <a:ext uri="{53640926-AAD7-44D8-BBD7-CCE9431645EC}">
                              <a14:shadowObscured xmlns:a14="http://schemas.microsoft.com/office/drawing/2010/main"/>
                            </a:ext>
                          </a:extLst>
                        </pic:spPr>
                      </pic:pic>
                    </a:graphicData>
                  </a:graphic>
                </wp:inline>
              </w:drawing>
            </w:r>
          </w:p>
        </w:tc>
      </w:tr>
      <w:tr w:rsidR="00364FAD" w:rsidRPr="00585285" w14:paraId="0B324823" w14:textId="77777777" w:rsidTr="00B858FE">
        <w:trPr>
          <w:cantSplit/>
          <w:trHeight w:val="1476"/>
          <w:jc w:val="center"/>
        </w:trPr>
        <w:tc>
          <w:tcPr>
            <w:tcW w:w="562" w:type="dxa"/>
            <w:textDirection w:val="btLr"/>
          </w:tcPr>
          <w:p w14:paraId="2C1BCC31" w14:textId="5585E519" w:rsidR="00364FAD" w:rsidRDefault="00364FAD" w:rsidP="00B858FE">
            <w:pPr>
              <w:pStyle w:val="Title"/>
              <w:rPr>
                <w:sz w:val="18"/>
                <w:szCs w:val="18"/>
              </w:rPr>
            </w:pPr>
            <w:r>
              <w:rPr>
                <w:sz w:val="18"/>
                <w:szCs w:val="18"/>
              </w:rPr>
              <w:t>Prediction</w:t>
            </w:r>
          </w:p>
        </w:tc>
        <w:tc>
          <w:tcPr>
            <w:tcW w:w="2412" w:type="dxa"/>
          </w:tcPr>
          <w:p w14:paraId="29B3F242" w14:textId="087F3B1C" w:rsidR="005E66FB" w:rsidRPr="00E87216" w:rsidRDefault="00A47266" w:rsidP="00B1093E">
            <w:pPr>
              <w:spacing w:before="0" w:after="0" w:line="240" w:lineRule="auto"/>
              <w:rPr>
                <w:rStyle w:val="ansi-blue-fg"/>
                <w:color w:val="208FFB"/>
                <w:sz w:val="18"/>
                <w:szCs w:val="18"/>
              </w:rPr>
            </w:pPr>
            <w:r>
              <w:rPr>
                <w:rStyle w:val="ansi-blue-fg"/>
                <w:color w:val="208FFB"/>
                <w:sz w:val="18"/>
                <w:szCs w:val="18"/>
              </w:rPr>
              <w:t xml:space="preserve">    </w:t>
            </w:r>
            <w:r w:rsidR="005E66FB" w:rsidRPr="00E87216">
              <w:rPr>
                <w:rStyle w:val="ansi-blue-fg"/>
                <w:color w:val="208FFB"/>
                <w:sz w:val="18"/>
                <w:szCs w:val="18"/>
              </w:rPr>
              <w:t>No Finding</w:t>
            </w:r>
          </w:p>
          <w:p w14:paraId="7761A99C" w14:textId="7361E96C"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Infiltration:</w:t>
            </w:r>
            <w:r w:rsidR="00A47266">
              <w:rPr>
                <w:rStyle w:val="ansi-black-fg"/>
                <w:rFonts w:eastAsiaTheme="majorEastAsia"/>
                <w:color w:val="3E424D"/>
                <w:sz w:val="18"/>
                <w:szCs w:val="18"/>
              </w:rPr>
              <w:tab/>
            </w:r>
            <w:r w:rsidRPr="00E87216">
              <w:rPr>
                <w:rStyle w:val="ansi-black-fg"/>
                <w:rFonts w:eastAsiaTheme="majorEastAsia"/>
                <w:color w:val="3E424D"/>
                <w:sz w:val="18"/>
                <w:szCs w:val="18"/>
              </w:rPr>
              <w:t>0.254</w:t>
            </w:r>
          </w:p>
          <w:p w14:paraId="78B4CB7E" w14:textId="79082B9C"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Nodule:</w:t>
            </w:r>
            <w:r w:rsidR="00A47266">
              <w:rPr>
                <w:rStyle w:val="ansi-black-fg"/>
                <w:rFonts w:eastAsiaTheme="majorEastAsia"/>
                <w:color w:val="3E424D"/>
                <w:sz w:val="18"/>
                <w:szCs w:val="18"/>
              </w:rPr>
              <w:tab/>
            </w:r>
            <w:r w:rsidR="00A47266">
              <w:rPr>
                <w:rStyle w:val="ansi-black-fg"/>
                <w:rFonts w:eastAsiaTheme="majorEastAsia"/>
                <w:color w:val="3E424D"/>
                <w:sz w:val="18"/>
                <w:szCs w:val="18"/>
              </w:rPr>
              <w:tab/>
            </w:r>
            <w:r w:rsidRPr="00E87216">
              <w:rPr>
                <w:rStyle w:val="ansi-black-fg"/>
                <w:rFonts w:eastAsiaTheme="majorEastAsia"/>
                <w:color w:val="3E424D"/>
                <w:sz w:val="18"/>
                <w:szCs w:val="18"/>
              </w:rPr>
              <w:t>0.066</w:t>
            </w:r>
          </w:p>
          <w:p w14:paraId="4AEF8A7F" w14:textId="497DF682"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Fibrosis:</w:t>
            </w:r>
            <w:r w:rsidRPr="00E87216">
              <w:rPr>
                <w:rStyle w:val="ansi-black-fg"/>
                <w:rFonts w:eastAsiaTheme="majorEastAsia"/>
                <w:color w:val="3E424D"/>
                <w:sz w:val="18"/>
                <w:szCs w:val="18"/>
              </w:rPr>
              <w:tab/>
            </w:r>
            <w:r w:rsidR="00A47266">
              <w:rPr>
                <w:rStyle w:val="ansi-black-fg"/>
                <w:rFonts w:eastAsiaTheme="majorEastAsia"/>
                <w:color w:val="3E424D"/>
                <w:sz w:val="18"/>
                <w:szCs w:val="18"/>
              </w:rPr>
              <w:tab/>
            </w:r>
            <w:r w:rsidRPr="00E87216">
              <w:rPr>
                <w:rStyle w:val="ansi-black-fg"/>
                <w:rFonts w:eastAsiaTheme="majorEastAsia"/>
                <w:color w:val="3E424D"/>
                <w:sz w:val="18"/>
                <w:szCs w:val="18"/>
              </w:rPr>
              <w:t>0.031</w:t>
            </w:r>
          </w:p>
          <w:p w14:paraId="62A10F5D" w14:textId="0066B65E" w:rsidR="005E66FB" w:rsidRPr="00E87216" w:rsidRDefault="00E87216" w:rsidP="00B1093E">
            <w:pPr>
              <w:spacing w:before="0" w:after="0" w:line="240" w:lineRule="auto"/>
              <w:jc w:val="center"/>
              <w:rPr>
                <w:rStyle w:val="ansi-black-fg"/>
                <w:rFonts w:eastAsiaTheme="majorEastAsia"/>
                <w:color w:val="3E424D"/>
                <w:sz w:val="18"/>
                <w:szCs w:val="18"/>
              </w:rPr>
            </w:pPr>
            <w:r>
              <w:rPr>
                <w:rStyle w:val="ansi-black-fg"/>
                <w:rFonts w:eastAsiaTheme="majorEastAsia"/>
                <w:color w:val="3E424D"/>
                <w:sz w:val="18"/>
                <w:szCs w:val="18"/>
              </w:rPr>
              <w:t>PT</w:t>
            </w:r>
            <w:r w:rsidR="005E66FB" w:rsidRPr="00E87216">
              <w:rPr>
                <w:rStyle w:val="ansi-black-fg"/>
                <w:rFonts w:eastAsiaTheme="majorEastAsia"/>
                <w:color w:val="3E424D"/>
                <w:sz w:val="18"/>
                <w:szCs w:val="18"/>
              </w:rPr>
              <w:t>:</w:t>
            </w:r>
            <w:r w:rsidR="005E66FB" w:rsidRPr="00E87216">
              <w:rPr>
                <w:rStyle w:val="ansi-black-fg"/>
                <w:rFonts w:eastAsiaTheme="majorEastAsia"/>
                <w:color w:val="3E424D"/>
                <w:sz w:val="18"/>
                <w:szCs w:val="18"/>
              </w:rPr>
              <w:tab/>
            </w:r>
            <w:r w:rsidR="00A47266">
              <w:rPr>
                <w:rStyle w:val="ansi-black-fg"/>
                <w:rFonts w:eastAsiaTheme="majorEastAsia"/>
                <w:color w:val="3E424D"/>
                <w:sz w:val="18"/>
                <w:szCs w:val="18"/>
              </w:rPr>
              <w:tab/>
            </w:r>
            <w:r w:rsidR="005E66FB" w:rsidRPr="00E87216">
              <w:rPr>
                <w:rStyle w:val="ansi-black-fg"/>
                <w:rFonts w:eastAsiaTheme="majorEastAsia"/>
                <w:color w:val="3E424D"/>
                <w:sz w:val="18"/>
                <w:szCs w:val="18"/>
              </w:rPr>
              <w:t>0.023</w:t>
            </w:r>
          </w:p>
          <w:p w14:paraId="57D74BD5" w14:textId="7F6EDF27"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Mass:</w:t>
            </w:r>
            <w:r w:rsidRPr="00E87216">
              <w:rPr>
                <w:rStyle w:val="ansi-black-fg"/>
                <w:rFonts w:eastAsiaTheme="majorEastAsia"/>
                <w:color w:val="3E424D"/>
                <w:sz w:val="18"/>
                <w:szCs w:val="18"/>
              </w:rPr>
              <w:tab/>
            </w:r>
            <w:r w:rsidR="00A47266">
              <w:rPr>
                <w:rStyle w:val="ansi-black-fg"/>
                <w:rFonts w:eastAsiaTheme="majorEastAsia"/>
                <w:color w:val="3E424D"/>
                <w:sz w:val="18"/>
                <w:szCs w:val="18"/>
              </w:rPr>
              <w:tab/>
            </w:r>
            <w:r w:rsidRPr="00E87216">
              <w:rPr>
                <w:rStyle w:val="ansi-black-fg"/>
                <w:rFonts w:eastAsiaTheme="majorEastAsia"/>
                <w:color w:val="3E424D"/>
                <w:sz w:val="18"/>
                <w:szCs w:val="18"/>
              </w:rPr>
              <w:t>0.016</w:t>
            </w:r>
          </w:p>
          <w:p w14:paraId="79851D8A" w14:textId="2360DED5"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Atelectasis:</w:t>
            </w:r>
            <w:r w:rsidRPr="00E87216">
              <w:rPr>
                <w:rStyle w:val="ansi-black-fg"/>
                <w:rFonts w:eastAsiaTheme="majorEastAsia"/>
                <w:color w:val="3E424D"/>
                <w:sz w:val="18"/>
                <w:szCs w:val="18"/>
              </w:rPr>
              <w:tab/>
              <w:t>0.015</w:t>
            </w:r>
          </w:p>
          <w:p w14:paraId="02CB3E4F" w14:textId="565162AD"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Pneumonia:</w:t>
            </w:r>
            <w:r w:rsidRPr="00E87216">
              <w:rPr>
                <w:rStyle w:val="ansi-black-fg"/>
                <w:rFonts w:eastAsiaTheme="majorEastAsia"/>
                <w:color w:val="3E424D"/>
                <w:sz w:val="18"/>
                <w:szCs w:val="18"/>
              </w:rPr>
              <w:tab/>
              <w:t>0.010</w:t>
            </w:r>
          </w:p>
          <w:p w14:paraId="4A2203E3" w14:textId="0B4363C3"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Emphysema:</w:t>
            </w:r>
            <w:r w:rsidRPr="00E87216">
              <w:rPr>
                <w:rStyle w:val="ansi-black-fg"/>
                <w:rFonts w:eastAsiaTheme="majorEastAsia"/>
                <w:color w:val="3E424D"/>
                <w:sz w:val="18"/>
                <w:szCs w:val="18"/>
              </w:rPr>
              <w:tab/>
              <w:t>0.010</w:t>
            </w:r>
          </w:p>
          <w:p w14:paraId="15FBF53C" w14:textId="3356EC4F" w:rsidR="005E66FB" w:rsidRPr="00E87216" w:rsidRDefault="005E66FB" w:rsidP="00B1093E">
            <w:pPr>
              <w:spacing w:before="0" w:after="0" w:line="240" w:lineRule="auto"/>
              <w:jc w:val="center"/>
              <w:rPr>
                <w:rStyle w:val="ansi-black-fg"/>
                <w:rFonts w:eastAsiaTheme="majorEastAsia"/>
                <w:color w:val="3E424D"/>
                <w:sz w:val="18"/>
                <w:szCs w:val="18"/>
              </w:rPr>
            </w:pPr>
            <w:r w:rsidRPr="00E87216">
              <w:rPr>
                <w:rStyle w:val="ansi-black-fg"/>
                <w:rFonts w:eastAsiaTheme="majorEastAsia"/>
                <w:color w:val="3E424D"/>
                <w:sz w:val="18"/>
                <w:szCs w:val="18"/>
              </w:rPr>
              <w:t>Pneumothorax:</w:t>
            </w:r>
            <w:r w:rsidRPr="00E87216">
              <w:rPr>
                <w:rStyle w:val="ansi-black-fg"/>
                <w:rFonts w:eastAsiaTheme="majorEastAsia"/>
                <w:color w:val="3E424D"/>
                <w:sz w:val="18"/>
                <w:szCs w:val="18"/>
              </w:rPr>
              <w:tab/>
              <w:t>0.008</w:t>
            </w:r>
          </w:p>
          <w:p w14:paraId="41755030" w14:textId="5B73E569" w:rsidR="00364FAD" w:rsidRPr="00E87216" w:rsidRDefault="005E66FB" w:rsidP="00B1093E">
            <w:pPr>
              <w:spacing w:before="0" w:after="0" w:line="240" w:lineRule="auto"/>
              <w:jc w:val="center"/>
              <w:rPr>
                <w:color w:val="000000"/>
              </w:rPr>
            </w:pPr>
            <w:r w:rsidRPr="00E87216">
              <w:rPr>
                <w:rStyle w:val="ansi-black-fg"/>
                <w:rFonts w:eastAsiaTheme="majorEastAsia"/>
                <w:color w:val="3E424D"/>
                <w:sz w:val="18"/>
                <w:szCs w:val="18"/>
              </w:rPr>
              <w:t>Effusion:</w:t>
            </w:r>
            <w:r w:rsidRPr="00E87216">
              <w:rPr>
                <w:rStyle w:val="ansi-black-fg"/>
                <w:rFonts w:eastAsiaTheme="majorEastAsia"/>
                <w:color w:val="3E424D"/>
                <w:sz w:val="18"/>
                <w:szCs w:val="18"/>
              </w:rPr>
              <w:tab/>
            </w:r>
            <w:r w:rsidR="00A47266">
              <w:rPr>
                <w:rStyle w:val="ansi-black-fg"/>
                <w:rFonts w:eastAsiaTheme="majorEastAsia"/>
                <w:color w:val="3E424D"/>
                <w:sz w:val="18"/>
                <w:szCs w:val="18"/>
              </w:rPr>
              <w:tab/>
            </w:r>
            <w:r w:rsidRPr="00E87216">
              <w:rPr>
                <w:rStyle w:val="ansi-black-fg"/>
                <w:rFonts w:eastAsiaTheme="majorEastAsia"/>
                <w:color w:val="3E424D"/>
                <w:sz w:val="18"/>
                <w:szCs w:val="18"/>
              </w:rPr>
              <w:t>0.006</w:t>
            </w:r>
          </w:p>
        </w:tc>
        <w:tc>
          <w:tcPr>
            <w:tcW w:w="2413" w:type="dxa"/>
          </w:tcPr>
          <w:p w14:paraId="29DE9396" w14:textId="5F46D2E9" w:rsidR="00364FAD" w:rsidRPr="00E87216" w:rsidRDefault="00E87216" w:rsidP="00B1093E">
            <w:pPr>
              <w:spacing w:before="0" w:after="0" w:line="240" w:lineRule="auto"/>
              <w:jc w:val="center"/>
              <w:rPr>
                <w:rStyle w:val="ansi-black-fg"/>
                <w:color w:val="3E424D"/>
                <w:sz w:val="18"/>
                <w:szCs w:val="18"/>
              </w:rPr>
            </w:pPr>
            <w:r>
              <w:rPr>
                <w:rStyle w:val="ansi-black-fg"/>
                <w:color w:val="3E424D"/>
                <w:sz w:val="18"/>
                <w:szCs w:val="18"/>
              </w:rPr>
              <w:t>PT</w:t>
            </w:r>
            <w:r w:rsidR="00364FAD" w:rsidRPr="00E87216">
              <w:rPr>
                <w:rStyle w:val="ansi-black-fg"/>
                <w:color w:val="3E424D"/>
                <w:sz w:val="18"/>
                <w:szCs w:val="18"/>
              </w:rPr>
              <w:t>:</w:t>
            </w:r>
            <w:r w:rsidR="00364FAD" w:rsidRPr="00E87216">
              <w:rPr>
                <w:rStyle w:val="ansi-black-fg"/>
                <w:color w:val="3E424D"/>
                <w:sz w:val="18"/>
                <w:szCs w:val="18"/>
              </w:rPr>
              <w:tab/>
            </w:r>
            <w:r w:rsidR="00A47266">
              <w:rPr>
                <w:rStyle w:val="ansi-black-fg"/>
                <w:color w:val="3E424D"/>
                <w:sz w:val="18"/>
                <w:szCs w:val="18"/>
              </w:rPr>
              <w:tab/>
            </w:r>
            <w:r w:rsidR="00364FAD" w:rsidRPr="00E87216">
              <w:rPr>
                <w:rStyle w:val="ansi-black-fg"/>
                <w:color w:val="3E424D"/>
                <w:sz w:val="18"/>
                <w:szCs w:val="18"/>
              </w:rPr>
              <w:t>0.987</w:t>
            </w:r>
          </w:p>
          <w:p w14:paraId="5AD0B9E8" w14:textId="43278C86"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Mass:</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982</w:t>
            </w:r>
          </w:p>
          <w:p w14:paraId="1478E003" w14:textId="4C7D1A4F"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Pneumothorax:</w:t>
            </w:r>
            <w:r w:rsidRPr="00E87216">
              <w:rPr>
                <w:rStyle w:val="ansi-black-fg"/>
                <w:color w:val="3E424D"/>
                <w:sz w:val="18"/>
                <w:szCs w:val="18"/>
              </w:rPr>
              <w:tab/>
              <w:t>0.980</w:t>
            </w:r>
          </w:p>
          <w:p w14:paraId="7C3687B0" w14:textId="6EA821DA" w:rsidR="00364FAD" w:rsidRPr="00E87216" w:rsidRDefault="00364FAD" w:rsidP="00B1093E">
            <w:pPr>
              <w:spacing w:before="0" w:after="0" w:line="240" w:lineRule="auto"/>
              <w:jc w:val="center"/>
              <w:rPr>
                <w:rStyle w:val="ansi-blue-fg"/>
                <w:rFonts w:eastAsiaTheme="majorEastAsia"/>
                <w:color w:val="208FFB"/>
                <w:sz w:val="18"/>
                <w:szCs w:val="18"/>
              </w:rPr>
            </w:pPr>
            <w:r w:rsidRPr="00E87216">
              <w:rPr>
                <w:rStyle w:val="ansi-blue-fg"/>
                <w:rFonts w:eastAsiaTheme="majorEastAsia"/>
                <w:color w:val="208FFB"/>
                <w:sz w:val="18"/>
                <w:szCs w:val="18"/>
              </w:rPr>
              <w:t>Effusion:</w:t>
            </w:r>
            <w:r w:rsidRPr="00E87216">
              <w:rPr>
                <w:rStyle w:val="ansi-blue-fg"/>
                <w:rFonts w:eastAsiaTheme="majorEastAsia"/>
                <w:color w:val="208FFB"/>
                <w:sz w:val="18"/>
                <w:szCs w:val="18"/>
              </w:rPr>
              <w:tab/>
            </w:r>
            <w:r w:rsidR="00A47266">
              <w:rPr>
                <w:rStyle w:val="ansi-blue-fg"/>
                <w:rFonts w:eastAsiaTheme="majorEastAsia"/>
                <w:color w:val="208FFB"/>
                <w:sz w:val="18"/>
                <w:szCs w:val="18"/>
              </w:rPr>
              <w:tab/>
            </w:r>
            <w:r w:rsidRPr="00E87216">
              <w:rPr>
                <w:rStyle w:val="ansi-blue-fg"/>
                <w:rFonts w:eastAsiaTheme="majorEastAsia"/>
                <w:color w:val="208FFB"/>
                <w:sz w:val="18"/>
                <w:szCs w:val="18"/>
              </w:rPr>
              <w:t>0.962</w:t>
            </w:r>
          </w:p>
          <w:p w14:paraId="53005868" w14:textId="6C9C65B3"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Consolidation:</w:t>
            </w:r>
            <w:r w:rsidRPr="00E87216">
              <w:rPr>
                <w:rStyle w:val="ansi-black-fg"/>
                <w:color w:val="3E424D"/>
                <w:sz w:val="18"/>
                <w:szCs w:val="18"/>
              </w:rPr>
              <w:tab/>
              <w:t>0.853</w:t>
            </w:r>
          </w:p>
          <w:p w14:paraId="4F4C7628" w14:textId="0834DA52"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Nodule:</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649</w:t>
            </w:r>
          </w:p>
          <w:p w14:paraId="435DB758" w14:textId="7983A574" w:rsidR="00364FAD" w:rsidRPr="00E87216" w:rsidRDefault="00364FAD" w:rsidP="00B1093E">
            <w:pPr>
              <w:spacing w:before="0" w:after="0" w:line="240" w:lineRule="auto"/>
              <w:jc w:val="center"/>
              <w:rPr>
                <w:rStyle w:val="ansi-blue-fg"/>
                <w:rFonts w:eastAsiaTheme="majorEastAsia"/>
                <w:color w:val="208FFB"/>
                <w:sz w:val="18"/>
                <w:szCs w:val="18"/>
              </w:rPr>
            </w:pPr>
            <w:r w:rsidRPr="00E87216">
              <w:rPr>
                <w:rStyle w:val="ansi-blue-fg"/>
                <w:rFonts w:eastAsiaTheme="majorEastAsia"/>
                <w:color w:val="208FFB"/>
                <w:sz w:val="18"/>
                <w:szCs w:val="18"/>
              </w:rPr>
              <w:t>Infiltration:</w:t>
            </w:r>
            <w:r w:rsidRPr="00E87216">
              <w:rPr>
                <w:rStyle w:val="ansi-blue-fg"/>
                <w:rFonts w:eastAsiaTheme="majorEastAsia"/>
                <w:color w:val="208FFB"/>
                <w:sz w:val="18"/>
                <w:szCs w:val="18"/>
              </w:rPr>
              <w:tab/>
              <w:t>0.636</w:t>
            </w:r>
          </w:p>
          <w:p w14:paraId="7D4F8A80" w14:textId="4A6F5511"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Atelectasis:</w:t>
            </w:r>
            <w:r w:rsidRPr="00E87216">
              <w:rPr>
                <w:rStyle w:val="ansi-black-fg"/>
                <w:color w:val="3E424D"/>
                <w:sz w:val="18"/>
                <w:szCs w:val="18"/>
              </w:rPr>
              <w:tab/>
              <w:t>0.539</w:t>
            </w:r>
          </w:p>
          <w:p w14:paraId="6F81410A" w14:textId="2C1F45D1" w:rsidR="00364FAD" w:rsidRPr="00E87216" w:rsidRDefault="00364FAD" w:rsidP="00B1093E">
            <w:pPr>
              <w:spacing w:before="0" w:after="0" w:line="240" w:lineRule="auto"/>
              <w:jc w:val="center"/>
              <w:rPr>
                <w:rStyle w:val="ansi-black-fg"/>
                <w:color w:val="3E424D"/>
                <w:sz w:val="18"/>
                <w:szCs w:val="18"/>
              </w:rPr>
            </w:pPr>
            <w:r w:rsidRPr="00E87216">
              <w:rPr>
                <w:rStyle w:val="ansi-black-fg"/>
                <w:color w:val="3E424D"/>
                <w:sz w:val="18"/>
                <w:szCs w:val="18"/>
              </w:rPr>
              <w:t>Emphysema:</w:t>
            </w:r>
            <w:r w:rsidRPr="00E87216">
              <w:rPr>
                <w:rStyle w:val="ansi-black-fg"/>
                <w:color w:val="3E424D"/>
                <w:sz w:val="18"/>
                <w:szCs w:val="18"/>
              </w:rPr>
              <w:tab/>
              <w:t>0.524</w:t>
            </w:r>
          </w:p>
          <w:p w14:paraId="4C9219DA" w14:textId="3D66A4C4" w:rsidR="00364FAD" w:rsidRPr="00E87216" w:rsidRDefault="00364FAD" w:rsidP="00B1093E">
            <w:pPr>
              <w:spacing w:before="0" w:after="0" w:line="240" w:lineRule="auto"/>
              <w:jc w:val="center"/>
              <w:rPr>
                <w:color w:val="000000"/>
              </w:rPr>
            </w:pPr>
            <w:r w:rsidRPr="00E87216">
              <w:rPr>
                <w:rStyle w:val="ansi-black-fg"/>
                <w:color w:val="3E424D"/>
                <w:sz w:val="18"/>
                <w:szCs w:val="18"/>
              </w:rPr>
              <w:t>Pneumonia:</w:t>
            </w:r>
            <w:r w:rsidRPr="00E87216">
              <w:rPr>
                <w:rStyle w:val="ansi-black-fg"/>
                <w:color w:val="3E424D"/>
                <w:sz w:val="18"/>
                <w:szCs w:val="18"/>
              </w:rPr>
              <w:tab/>
              <w:t>0.439</w:t>
            </w:r>
          </w:p>
        </w:tc>
        <w:tc>
          <w:tcPr>
            <w:tcW w:w="2412" w:type="dxa"/>
          </w:tcPr>
          <w:p w14:paraId="5D94AD21" w14:textId="3B161381"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Hernia:</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906</w:t>
            </w:r>
          </w:p>
          <w:p w14:paraId="2BC2A820" w14:textId="013DEBD1" w:rsidR="00E87216" w:rsidRPr="00E87216" w:rsidRDefault="00E87216" w:rsidP="00B1093E">
            <w:pPr>
              <w:spacing w:before="0" w:after="0" w:line="240" w:lineRule="auto"/>
              <w:jc w:val="center"/>
              <w:rPr>
                <w:rStyle w:val="ansi-blue-fg"/>
                <w:rFonts w:eastAsiaTheme="majorEastAsia"/>
                <w:color w:val="208FFB"/>
                <w:sz w:val="18"/>
                <w:szCs w:val="18"/>
              </w:rPr>
            </w:pPr>
            <w:r w:rsidRPr="00E87216">
              <w:rPr>
                <w:rStyle w:val="ansi-blue-fg"/>
                <w:rFonts w:eastAsiaTheme="majorEastAsia"/>
                <w:color w:val="208FFB"/>
                <w:sz w:val="18"/>
                <w:szCs w:val="18"/>
              </w:rPr>
              <w:t>Atelectasis:</w:t>
            </w:r>
            <w:r w:rsidRPr="00E87216">
              <w:rPr>
                <w:rStyle w:val="ansi-blue-fg"/>
                <w:rFonts w:eastAsiaTheme="majorEastAsia"/>
                <w:color w:val="208FFB"/>
                <w:sz w:val="18"/>
                <w:szCs w:val="18"/>
              </w:rPr>
              <w:tab/>
              <w:t>0.771</w:t>
            </w:r>
          </w:p>
          <w:p w14:paraId="65B8A4FF" w14:textId="3F8C5EB5"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Consolidation:</w:t>
            </w:r>
            <w:r w:rsidRPr="00E87216">
              <w:rPr>
                <w:rStyle w:val="ansi-black-fg"/>
                <w:color w:val="3E424D"/>
                <w:sz w:val="18"/>
                <w:szCs w:val="18"/>
              </w:rPr>
              <w:tab/>
              <w:t>0.627</w:t>
            </w:r>
          </w:p>
          <w:p w14:paraId="779EAE83" w14:textId="4E1EB77A"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Effusion:</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471</w:t>
            </w:r>
          </w:p>
          <w:p w14:paraId="1D99DCAA" w14:textId="10210886"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Cardiomegaly:</w:t>
            </w:r>
            <w:r w:rsidRPr="00E87216">
              <w:rPr>
                <w:rStyle w:val="ansi-black-fg"/>
                <w:color w:val="3E424D"/>
                <w:sz w:val="18"/>
                <w:szCs w:val="18"/>
              </w:rPr>
              <w:tab/>
              <w:t>0.387</w:t>
            </w:r>
          </w:p>
          <w:p w14:paraId="32B33003" w14:textId="0B71961F"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Edema:</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363</w:t>
            </w:r>
          </w:p>
          <w:p w14:paraId="1F45BD28" w14:textId="570D1104" w:rsidR="00E87216" w:rsidRPr="00E87216" w:rsidRDefault="00E87216" w:rsidP="00B1093E">
            <w:pPr>
              <w:spacing w:before="0" w:after="0" w:line="240" w:lineRule="auto"/>
              <w:jc w:val="center"/>
              <w:rPr>
                <w:rStyle w:val="ansi-blue-fg"/>
                <w:rFonts w:eastAsiaTheme="majorEastAsia"/>
                <w:color w:val="208FFB"/>
                <w:sz w:val="18"/>
                <w:szCs w:val="18"/>
              </w:rPr>
            </w:pPr>
            <w:r w:rsidRPr="00E87216">
              <w:rPr>
                <w:rStyle w:val="ansi-blue-fg"/>
                <w:rFonts w:eastAsiaTheme="majorEastAsia"/>
                <w:color w:val="208FFB"/>
                <w:sz w:val="18"/>
                <w:szCs w:val="18"/>
              </w:rPr>
              <w:t>Infiltration:</w:t>
            </w:r>
            <w:r w:rsidRPr="00E87216">
              <w:rPr>
                <w:rStyle w:val="ansi-blue-fg"/>
                <w:rFonts w:eastAsiaTheme="majorEastAsia"/>
                <w:color w:val="208FFB"/>
                <w:sz w:val="18"/>
                <w:szCs w:val="18"/>
              </w:rPr>
              <w:tab/>
              <w:t>0.284</w:t>
            </w:r>
          </w:p>
          <w:p w14:paraId="517667BE" w14:textId="2B529E7F"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Pneumonia:</w:t>
            </w:r>
            <w:r w:rsidRPr="00E87216">
              <w:rPr>
                <w:rStyle w:val="ansi-black-fg"/>
                <w:color w:val="3E424D"/>
                <w:sz w:val="18"/>
                <w:szCs w:val="18"/>
              </w:rPr>
              <w:tab/>
              <w:t>0.263</w:t>
            </w:r>
          </w:p>
          <w:p w14:paraId="4676D76A" w14:textId="58F7140D" w:rsidR="00E87216" w:rsidRPr="00E87216" w:rsidRDefault="00A47266" w:rsidP="00B1093E">
            <w:pPr>
              <w:spacing w:before="0" w:after="0" w:line="240" w:lineRule="auto"/>
              <w:jc w:val="center"/>
              <w:rPr>
                <w:rStyle w:val="ansi-black-fg"/>
                <w:color w:val="3E424D"/>
                <w:sz w:val="18"/>
                <w:szCs w:val="18"/>
              </w:rPr>
            </w:pPr>
            <w:r>
              <w:rPr>
                <w:rStyle w:val="ansi-black-fg"/>
                <w:color w:val="3E424D"/>
                <w:sz w:val="18"/>
                <w:szCs w:val="18"/>
              </w:rPr>
              <w:t>PT</w:t>
            </w:r>
            <w:r w:rsidR="00E87216" w:rsidRPr="00E87216">
              <w:rPr>
                <w:rStyle w:val="ansi-black-fg"/>
                <w:color w:val="3E424D"/>
                <w:sz w:val="18"/>
                <w:szCs w:val="18"/>
              </w:rPr>
              <w:t>:</w:t>
            </w:r>
            <w:r w:rsidR="00E87216" w:rsidRPr="00E87216">
              <w:rPr>
                <w:rStyle w:val="ansi-black-fg"/>
                <w:color w:val="3E424D"/>
                <w:sz w:val="18"/>
                <w:szCs w:val="18"/>
              </w:rPr>
              <w:tab/>
            </w:r>
            <w:r>
              <w:rPr>
                <w:rStyle w:val="ansi-black-fg"/>
                <w:color w:val="3E424D"/>
                <w:sz w:val="18"/>
                <w:szCs w:val="18"/>
              </w:rPr>
              <w:tab/>
            </w:r>
            <w:r w:rsidR="00E87216" w:rsidRPr="00E87216">
              <w:rPr>
                <w:rStyle w:val="ansi-black-fg"/>
                <w:color w:val="3E424D"/>
                <w:sz w:val="18"/>
                <w:szCs w:val="18"/>
              </w:rPr>
              <w:t>0.141</w:t>
            </w:r>
          </w:p>
          <w:p w14:paraId="1BF6A6ED" w14:textId="0EAE7034" w:rsidR="00364FAD" w:rsidRPr="00A47266" w:rsidRDefault="00E87216" w:rsidP="00B1093E">
            <w:pPr>
              <w:spacing w:before="0" w:after="0" w:line="240" w:lineRule="auto"/>
              <w:jc w:val="center"/>
              <w:rPr>
                <w:color w:val="000000"/>
              </w:rPr>
            </w:pPr>
            <w:r w:rsidRPr="00E87216">
              <w:rPr>
                <w:rStyle w:val="ansi-black-fg"/>
                <w:color w:val="3E424D"/>
                <w:sz w:val="18"/>
                <w:szCs w:val="18"/>
              </w:rPr>
              <w:t>Emphysema:</w:t>
            </w:r>
            <w:r w:rsidRPr="00E87216">
              <w:rPr>
                <w:rStyle w:val="ansi-black-fg"/>
                <w:color w:val="3E424D"/>
                <w:sz w:val="18"/>
                <w:szCs w:val="18"/>
              </w:rPr>
              <w:tab/>
              <w:t>0.090</w:t>
            </w:r>
          </w:p>
        </w:tc>
        <w:tc>
          <w:tcPr>
            <w:tcW w:w="2413" w:type="dxa"/>
          </w:tcPr>
          <w:p w14:paraId="6141F3D6" w14:textId="19C92EE9"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Edema:</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1.000</w:t>
            </w:r>
          </w:p>
          <w:p w14:paraId="3A343CB2" w14:textId="5BAD3F93" w:rsidR="00E87216" w:rsidRPr="00E87216" w:rsidRDefault="00E87216" w:rsidP="00B1093E">
            <w:pPr>
              <w:spacing w:before="0" w:after="0" w:line="240" w:lineRule="auto"/>
              <w:jc w:val="center"/>
              <w:rPr>
                <w:rStyle w:val="ansi-blue-fg"/>
                <w:rFonts w:eastAsiaTheme="majorEastAsia"/>
                <w:color w:val="208FFB"/>
                <w:sz w:val="18"/>
                <w:szCs w:val="18"/>
              </w:rPr>
            </w:pPr>
            <w:r w:rsidRPr="00E87216">
              <w:rPr>
                <w:rStyle w:val="ansi-blue-fg"/>
                <w:rFonts w:eastAsiaTheme="majorEastAsia"/>
                <w:color w:val="208FFB"/>
                <w:sz w:val="18"/>
                <w:szCs w:val="18"/>
              </w:rPr>
              <w:t>Infiltration:</w:t>
            </w:r>
            <w:r w:rsidRPr="00E87216">
              <w:rPr>
                <w:rStyle w:val="ansi-blue-fg"/>
                <w:rFonts w:eastAsiaTheme="majorEastAsia"/>
                <w:color w:val="208FFB"/>
                <w:sz w:val="18"/>
                <w:szCs w:val="18"/>
              </w:rPr>
              <w:tab/>
              <w:t>0.958</w:t>
            </w:r>
          </w:p>
          <w:p w14:paraId="01095E59" w14:textId="206CD687"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Pneumonia:</w:t>
            </w:r>
            <w:r w:rsidRPr="00E87216">
              <w:rPr>
                <w:rStyle w:val="ansi-black-fg"/>
                <w:color w:val="3E424D"/>
                <w:sz w:val="18"/>
                <w:szCs w:val="18"/>
              </w:rPr>
              <w:tab/>
              <w:t>0.926</w:t>
            </w:r>
          </w:p>
          <w:p w14:paraId="5F751C1A" w14:textId="0A6EB0A5"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Consolidation:</w:t>
            </w:r>
            <w:r w:rsidRPr="00E87216">
              <w:rPr>
                <w:rStyle w:val="ansi-black-fg"/>
                <w:color w:val="3E424D"/>
                <w:sz w:val="18"/>
                <w:szCs w:val="18"/>
              </w:rPr>
              <w:tab/>
              <w:t>0.852</w:t>
            </w:r>
          </w:p>
          <w:p w14:paraId="2AC3EBE3" w14:textId="537B54E0"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Cardiomegaly:</w:t>
            </w:r>
            <w:r w:rsidRPr="00E87216">
              <w:rPr>
                <w:rStyle w:val="ansi-black-fg"/>
                <w:color w:val="3E424D"/>
                <w:sz w:val="18"/>
                <w:szCs w:val="18"/>
              </w:rPr>
              <w:tab/>
              <w:t>0.837</w:t>
            </w:r>
          </w:p>
          <w:p w14:paraId="393D2B9F" w14:textId="5619619B"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Effusion:</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494</w:t>
            </w:r>
          </w:p>
          <w:p w14:paraId="7ABF4987" w14:textId="26C263A8"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Nodule:</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427</w:t>
            </w:r>
          </w:p>
          <w:p w14:paraId="1774A6EC" w14:textId="0A75F089"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Mass:</w:t>
            </w:r>
            <w:r w:rsidRPr="00E87216">
              <w:rPr>
                <w:rStyle w:val="ansi-black-fg"/>
                <w:color w:val="3E424D"/>
                <w:sz w:val="18"/>
                <w:szCs w:val="18"/>
              </w:rPr>
              <w:tab/>
            </w:r>
            <w:r w:rsidR="00A47266">
              <w:rPr>
                <w:rStyle w:val="ansi-black-fg"/>
                <w:color w:val="3E424D"/>
                <w:sz w:val="18"/>
                <w:szCs w:val="18"/>
              </w:rPr>
              <w:tab/>
            </w:r>
            <w:r w:rsidRPr="00E87216">
              <w:rPr>
                <w:rStyle w:val="ansi-black-fg"/>
                <w:color w:val="3E424D"/>
                <w:sz w:val="18"/>
                <w:szCs w:val="18"/>
              </w:rPr>
              <w:t>0.234</w:t>
            </w:r>
          </w:p>
          <w:p w14:paraId="71346E58" w14:textId="61E1B7FC" w:rsidR="00E87216" w:rsidRPr="00E87216" w:rsidRDefault="00E87216" w:rsidP="00B1093E">
            <w:pPr>
              <w:spacing w:before="0" w:after="0" w:line="240" w:lineRule="auto"/>
              <w:jc w:val="center"/>
              <w:rPr>
                <w:rStyle w:val="ansi-black-fg"/>
                <w:color w:val="3E424D"/>
                <w:sz w:val="18"/>
                <w:szCs w:val="18"/>
              </w:rPr>
            </w:pPr>
            <w:r w:rsidRPr="00E87216">
              <w:rPr>
                <w:rStyle w:val="ansi-black-fg"/>
                <w:color w:val="3E424D"/>
                <w:sz w:val="18"/>
                <w:szCs w:val="18"/>
              </w:rPr>
              <w:t>Atelectasis:</w:t>
            </w:r>
            <w:r w:rsidRPr="00E87216">
              <w:rPr>
                <w:rStyle w:val="ansi-black-fg"/>
                <w:color w:val="3E424D"/>
                <w:sz w:val="18"/>
                <w:szCs w:val="18"/>
              </w:rPr>
              <w:tab/>
              <w:t>0.042</w:t>
            </w:r>
          </w:p>
          <w:p w14:paraId="606E86B2" w14:textId="69997CB4" w:rsidR="00364FAD" w:rsidRPr="00A47266" w:rsidRDefault="00A47266" w:rsidP="00B1093E">
            <w:pPr>
              <w:spacing w:before="0" w:after="0" w:line="240" w:lineRule="auto"/>
              <w:jc w:val="center"/>
              <w:rPr>
                <w:color w:val="000000"/>
              </w:rPr>
            </w:pPr>
            <w:r>
              <w:rPr>
                <w:rStyle w:val="ansi-black-fg"/>
                <w:color w:val="3E424D"/>
                <w:sz w:val="18"/>
                <w:szCs w:val="18"/>
              </w:rPr>
              <w:t>PT</w:t>
            </w:r>
            <w:r w:rsidR="00E87216" w:rsidRPr="00E87216">
              <w:rPr>
                <w:rStyle w:val="ansi-black-fg"/>
                <w:color w:val="3E424D"/>
                <w:sz w:val="18"/>
                <w:szCs w:val="18"/>
              </w:rPr>
              <w:t>:</w:t>
            </w:r>
            <w:r w:rsidR="00E87216" w:rsidRPr="00E87216">
              <w:rPr>
                <w:rStyle w:val="ansi-black-fg"/>
                <w:color w:val="3E424D"/>
                <w:sz w:val="18"/>
                <w:szCs w:val="18"/>
              </w:rPr>
              <w:tab/>
            </w:r>
            <w:r>
              <w:rPr>
                <w:rStyle w:val="ansi-black-fg"/>
                <w:color w:val="3E424D"/>
                <w:sz w:val="18"/>
                <w:szCs w:val="18"/>
              </w:rPr>
              <w:tab/>
            </w:r>
            <w:r w:rsidR="00E87216" w:rsidRPr="00E87216">
              <w:rPr>
                <w:rStyle w:val="ansi-black-fg"/>
                <w:color w:val="3E424D"/>
                <w:sz w:val="18"/>
                <w:szCs w:val="18"/>
              </w:rPr>
              <w:t>0.033</w:t>
            </w:r>
          </w:p>
        </w:tc>
      </w:tr>
    </w:tbl>
    <w:p w14:paraId="4E78E781" w14:textId="5C6CE2D4" w:rsidR="008F1BBF" w:rsidRDefault="00CA75D9" w:rsidP="0077522F">
      <w:pPr>
        <w:pStyle w:val="Caption"/>
      </w:pPr>
      <w:bookmarkStart w:id="126" w:name="_Ref2357090"/>
      <w:bookmarkStart w:id="127" w:name="_Toc3193038"/>
      <w:r>
        <w:t xml:space="preserve">Tabl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4</w:t>
      </w:r>
      <w:r w:rsidR="005853B3">
        <w:rPr>
          <w:noProof/>
        </w:rPr>
        <w:fldChar w:fldCharType="end"/>
      </w:r>
      <w:bookmarkEnd w:id="126"/>
      <w:r>
        <w:t xml:space="preserve">: </w:t>
      </w:r>
      <w:r w:rsidRPr="00A935EF">
        <w:t>Examples</w:t>
      </w:r>
      <w:r w:rsidR="002041BE">
        <w:t xml:space="preserve"> of</w:t>
      </w:r>
      <w:r w:rsidRPr="00A935EF">
        <w:t xml:space="preserve"> output of the module. We present the top-10 disease with their corresponding probability. The ground truth labels are highlighted in </w:t>
      </w:r>
      <w:r w:rsidRPr="007D1559">
        <w:rPr>
          <w:color w:val="0070C0"/>
        </w:rPr>
        <w:t>blue</w:t>
      </w:r>
      <w:r w:rsidRPr="00A935EF">
        <w:t>. PT represents Pleural Thickening.</w:t>
      </w:r>
      <w:bookmarkEnd w:id="127"/>
    </w:p>
    <w:p w14:paraId="6D23DF98" w14:textId="3901EC1D" w:rsidR="00262F83" w:rsidRPr="00262F83" w:rsidRDefault="00262F83" w:rsidP="00262F83">
      <w:r>
        <w:br w:type="page"/>
      </w:r>
    </w:p>
    <w:p w14:paraId="1F58A285" w14:textId="79365D38" w:rsidR="00475EDB" w:rsidRPr="00CA75D9" w:rsidRDefault="006750A1" w:rsidP="00CA75D9">
      <w:pPr>
        <w:pStyle w:val="Heading2"/>
      </w:pPr>
      <w:bookmarkStart w:id="128" w:name="_Toc1397419"/>
      <w:bookmarkStart w:id="129" w:name="_Toc3193028"/>
      <w:r w:rsidRPr="00CA75D9">
        <w:lastRenderedPageBreak/>
        <w:t>Class Activation Map</w:t>
      </w:r>
      <w:r w:rsidR="00475EDB" w:rsidRPr="00CA75D9">
        <w:t xml:space="preserve"> (CAM)</w:t>
      </w:r>
      <w:bookmarkEnd w:id="128"/>
      <w:bookmarkEnd w:id="129"/>
    </w:p>
    <w:p w14:paraId="0ADA1B5E" w14:textId="42BA2364" w:rsidR="00475EDB" w:rsidRPr="00085C08" w:rsidRDefault="00475EDB" w:rsidP="005B461C">
      <w:r w:rsidRPr="00475EDB">
        <w:t xml:space="preserve">DL model is usually treated as a black box, this is particularly problematic in </w:t>
      </w:r>
      <w:r w:rsidR="001F3CC2">
        <w:t xml:space="preserve">a </w:t>
      </w:r>
      <w:r w:rsidRPr="00475EDB">
        <w:t>clinical setting where doctors require the model to explain itself. Since the features that the model use</w:t>
      </w:r>
      <w:r w:rsidR="001F3CC2">
        <w:t>s</w:t>
      </w:r>
      <w:r w:rsidRPr="00475EDB">
        <w:t xml:space="preserve"> to do the task can be very different from the human. In this study, we use</w:t>
      </w:r>
      <w:r w:rsidR="00F2671B">
        <w:t>d</w:t>
      </w:r>
      <w:r w:rsidRPr="00475EDB">
        <w:t xml:space="preserve"> the method of Class Activation Map (CAM) which </w:t>
      </w:r>
      <w:r w:rsidR="006D3B84">
        <w:t>wa</w:t>
      </w:r>
      <w:r w:rsidRPr="00475EDB">
        <w:t>s proposed by</w:t>
      </w:r>
      <w:r w:rsidR="00990F8B">
        <w:t xml:space="preserve"> </w:t>
      </w:r>
      <w:r w:rsidR="00990F8B">
        <w:fldChar w:fldCharType="begin"/>
      </w:r>
      <w:r w:rsidR="003F653E">
        <w:instrText xml:space="preserve"> ADDIN ZOTERO_ITEM CSL_CITATION {"citationID":"D7OLY8jL","properties":{"formattedCitation":"[42]","plainCitation":"[42]","noteIndex":0},"citationItems":[{"id":433,"uris":["http://zotero.org/users/local/oPO7Jhp1/items/UF2BCXZE"],"uri":["http://zotero.org/users/local/oPO7Jhp1/items/UF2BCXZE"],"itemData":{"id":433,"type":"article-journal","title":"Grad-CAM: Visual Explanations from Deep Networks via Gradient-based Localization","container-title":"arXiv:1610.02391 [cs]","source":"arXiv.org","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the important regions in the image for predicting the concept. Unlike previous approaches, GradCAM is applicable to a wide variety of CNN model-families: (1) CNNs with fully-connected layers (e.g. VGG), (2) CNNs used for structured outputs (e.g. captioning), (3) CNNs used in tasks with multimodal inputs (e.g. VQA)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showing that seemingly unreasonable predictions have reasonable explanations), (b) are robust to adversarial images, (c) outperform previous methods on weakly-supervised localization, (d) are more faithful to the underlying model and (e) help achieve generalization by identifying dataset bias. For captioning and VQA, our visualizations show that even non-attention based models can localize inputs. Finally, we conduct human studies to measure if GradCAM explanations help users establish trust in predictions from deep networks and show that GradCAM helps untrained users successfully discern a \"stronger\" deep network from a \"weaker\" one. Our code is available at https://github.com/ramprs/grad-cam. A demo and a video of the demo can be found at http://gradcam.cloudcv.org and youtu.be/COjUB9Izk6E.","URL":"http://arxiv.org/abs/1610.02391","note":"00365 \narXiv: 1610.02391","shortTitle":"Grad-CAM","author":[{"family":"Selvaraju","given":"Ramprasaath R."},{"family":"Cogswell","given":"Michael"},{"family":"Das","given":"Abhishek"},{"family":"Vedantam","given":"Ramakrishna"},{"family":"Parikh","given":"Devi"},{"family":"Batra","given":"Dhruv"}],"issued":{"date-parts":[["2016",10,7]]},"accessed":{"date-parts":[["2019",1,29]]}}}],"schema":"https://github.com/citation-style-language/schema/raw/master/csl-citation.json"} </w:instrText>
      </w:r>
      <w:r w:rsidR="00990F8B">
        <w:fldChar w:fldCharType="separate"/>
      </w:r>
      <w:r w:rsidR="003F653E">
        <w:rPr>
          <w:noProof/>
        </w:rPr>
        <w:t>[42]</w:t>
      </w:r>
      <w:r w:rsidR="00990F8B">
        <w:fldChar w:fldCharType="end"/>
      </w:r>
      <w:r w:rsidRPr="00475EDB">
        <w:t xml:space="preserve"> to produce a heatmap of </w:t>
      </w:r>
      <w:r w:rsidR="001F3CC2">
        <w:t xml:space="preserve">the </w:t>
      </w:r>
      <w:r w:rsidRPr="00475EDB">
        <w:t>interesting region to the model and to help the doctor in judging the model output.</w:t>
      </w:r>
    </w:p>
    <w:p w14:paraId="5EAA5105" w14:textId="64B1CE1A" w:rsidR="002F1936" w:rsidRPr="005B461C" w:rsidRDefault="002F1936" w:rsidP="005B461C">
      <w:r w:rsidRPr="002F1936">
        <w:t>To generate</w:t>
      </w:r>
      <w:r w:rsidR="001F3CC2">
        <w:t xml:space="preserve"> a</w:t>
      </w:r>
      <w:r w:rsidRPr="002F1936">
        <w:t xml:space="preserve"> CAM image, an image is first fed into the network and a feature map of the last </w:t>
      </w:r>
      <w:r w:rsidR="006308A1">
        <w:t xml:space="preserve">convolutional </w:t>
      </w:r>
      <w:r w:rsidRPr="002F1936">
        <w:t>layer is extracted. This feature map is then multiplied with the weight of the desired class from the last fully connected layer and added altogether to produce an activation map. The activation map is then blended with the original image to produce the final localized heatmap.</w:t>
      </w:r>
    </w:p>
    <w:p w14:paraId="4B53853D" w14:textId="455D62E0" w:rsidR="00953508" w:rsidRDefault="007B39D0" w:rsidP="005B461C">
      <w:pPr>
        <w:rPr>
          <w:szCs w:val="20"/>
        </w:rPr>
      </w:pPr>
      <w:r>
        <w:rPr>
          <w:noProof/>
          <w:szCs w:val="20"/>
        </w:rPr>
        <mc:AlternateContent>
          <mc:Choice Requires="wps">
            <w:drawing>
              <wp:anchor distT="0" distB="0" distL="114300" distR="114300" simplePos="0" relativeHeight="251669504" behindDoc="0" locked="0" layoutInCell="1" allowOverlap="1" wp14:anchorId="6684EFB9" wp14:editId="1D2E8CC8">
                <wp:simplePos x="0" y="0"/>
                <wp:positionH relativeFrom="column">
                  <wp:posOffset>4987085</wp:posOffset>
                </wp:positionH>
                <wp:positionV relativeFrom="paragraph">
                  <wp:posOffset>278728</wp:posOffset>
                </wp:positionV>
                <wp:extent cx="1031487" cy="256478"/>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031487" cy="256478"/>
                        </a:xfrm>
                        <a:prstGeom prst="rect">
                          <a:avLst/>
                        </a:prstGeom>
                        <a:noFill/>
                        <a:ln w="6350">
                          <a:noFill/>
                        </a:ln>
                      </wps:spPr>
                      <wps:txbx>
                        <w:txbxContent>
                          <w:p w14:paraId="0CF674C9" w14:textId="7AA292CE" w:rsidR="00224AEA" w:rsidRPr="00992D9F" w:rsidRDefault="00224AEA" w:rsidP="007B39D0">
                            <w:pPr>
                              <w:rPr>
                                <w:szCs w:val="20"/>
                              </w:rPr>
                            </w:pPr>
                            <w:r w:rsidRPr="00992D9F">
                              <w:rPr>
                                <w:szCs w:val="20"/>
                              </w:rPr>
                              <w:t xml:space="preserve">(Equation </w:t>
                            </w:r>
                            <w:r>
                              <w:rPr>
                                <w:szCs w:val="20"/>
                              </w:rPr>
                              <w:t>5</w:t>
                            </w:r>
                            <w:r w:rsidRPr="00992D9F">
                              <w:rPr>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84EFB9" id="Text Box 13" o:spid="_x0000_s1053" type="#_x0000_t202" style="position:absolute;left:0;text-align:left;margin-left:392.7pt;margin-top:21.95pt;width:81.2pt;height:20.2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" filled="f" stroked="f" strokeweight=".5pt">
                <v:textbox>
                  <w:txbxContent>
                    <w:p w14:paraId="0CF674C9" w14:textId="7AA292CE" w:rsidR="00224AEA" w:rsidRPr="00992D9F" w:rsidRDefault="00224AEA" w:rsidP="007B39D0">
                      <w:pPr>
                        <w:rPr>
                          <w:szCs w:val="20"/>
                        </w:rPr>
                      </w:pPr>
                      <w:r w:rsidRPr="00992D9F">
                        <w:rPr>
                          <w:szCs w:val="20"/>
                        </w:rPr>
                        <w:t xml:space="preserve">(Equation </w:t>
                      </w:r>
                      <w:r>
                        <w:rPr>
                          <w:szCs w:val="20"/>
                        </w:rPr>
                        <w:t>5</w:t>
                      </w:r>
                      <w:r w:rsidRPr="00992D9F">
                        <w:rPr>
                          <w:szCs w:val="20"/>
                        </w:rPr>
                        <w:t>)</w:t>
                      </w:r>
                    </w:p>
                  </w:txbxContent>
                </v:textbox>
              </v:shape>
            </w:pict>
          </mc:Fallback>
        </mc:AlternateContent>
      </w:r>
      <w:r w:rsidR="00953508" w:rsidRPr="00085C08">
        <w:rPr>
          <w:szCs w:val="20"/>
        </w:rPr>
        <w:t>The class activation map is given by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84"/>
        <w:gridCol w:w="616"/>
      </w:tblGrid>
      <w:tr w:rsidR="001F6D9F" w14:paraId="3F702BFD" w14:textId="77777777" w:rsidTr="001F6D9F">
        <w:tc>
          <w:tcPr>
            <w:tcW w:w="562" w:type="dxa"/>
          </w:tcPr>
          <w:p w14:paraId="65E170BE" w14:textId="77777777" w:rsidR="001F6D9F" w:rsidRDefault="001F6D9F" w:rsidP="00224AEA"/>
        </w:tc>
        <w:tc>
          <w:tcPr>
            <w:tcW w:w="8222" w:type="dxa"/>
          </w:tcPr>
          <w:p w14:paraId="14AF209D" w14:textId="20EAB622" w:rsidR="001F6D9F" w:rsidRPr="001F6D9F" w:rsidRDefault="005853B3" w:rsidP="00224AEA">
            <w:pPr>
              <w:rPr>
                <w:b/>
              </w:rPr>
            </w:pPr>
            <m:oMathPara>
              <m:oMath>
                <m:sSub>
                  <m:sSubPr>
                    <m:ctrlPr>
                      <w:rPr>
                        <w:rFonts w:ascii="Cambria Math" w:hAnsi="Cambria Math"/>
                      </w:rPr>
                    </m:ctrlPr>
                  </m:sSubPr>
                  <m:e>
                    <m:r>
                      <w:rPr>
                        <w:rFonts w:ascii="Cambria Math" w:hAnsi="Cambria Math"/>
                      </w:rPr>
                      <m:t>M</m:t>
                    </m:r>
                  </m:e>
                  <m:sub>
                    <m:r>
                      <w:rPr>
                        <w:rFonts w:ascii="Cambria Math" w:hAnsi="Cambria Math"/>
                      </w:rPr>
                      <m:t>c</m:t>
                    </m:r>
                  </m:sub>
                </m:sSub>
                <m:r>
                  <m:rPr>
                    <m:sty m:val="p"/>
                  </m:rPr>
                  <w:rPr>
                    <w:rFonts w:ascii="Cambria Math" w:hAnsi="Cambria Math"/>
                  </w:rPr>
                  <m:t>=</m:t>
                </m:r>
                <m:nary>
                  <m:naryPr>
                    <m:chr m:val="∑"/>
                    <m:grow m:val="1"/>
                    <m:ctrlPr>
                      <w:rPr>
                        <w:rFonts w:ascii="Cambria Math" w:hAnsi="Cambria Math"/>
                      </w:rPr>
                    </m:ctrlPr>
                  </m:naryPr>
                  <m:sub>
                    <m:r>
                      <w:rPr>
                        <w:rFonts w:ascii="Cambria Math" w:eastAsia="Cambria Math" w:hAnsi="Cambria Math"/>
                      </w:rPr>
                      <m:t>k</m:t>
                    </m:r>
                  </m:sub>
                  <m:sup>
                    <m:r>
                      <m:rPr>
                        <m:sty m:val="p"/>
                      </m:rPr>
                      <w:rPr>
                        <w:rFonts w:ascii="Cambria Math" w:hAnsi="Cambria Math"/>
                      </w:rPr>
                      <m:t xml:space="preserve"> </m:t>
                    </m:r>
                  </m:sup>
                  <m:e>
                    <m:sSubSup>
                      <m:sSubSupPr>
                        <m:ctrlPr>
                          <w:rPr>
                            <w:rFonts w:ascii="Cambria Math" w:hAnsi="Cambria Math"/>
                          </w:rPr>
                        </m:ctrlPr>
                      </m:sSubSupPr>
                      <m:e>
                        <m:r>
                          <w:rPr>
                            <w:rFonts w:ascii="Cambria Math" w:hAnsi="Cambria Math"/>
                          </w:rPr>
                          <m:t>ω</m:t>
                        </m:r>
                      </m:e>
                      <m:sub>
                        <m:r>
                          <w:rPr>
                            <w:rFonts w:ascii="Cambria Math" w:hAnsi="Cambria Math"/>
                          </w:rPr>
                          <m:t>k</m:t>
                        </m:r>
                      </m:sub>
                      <m:sup>
                        <m:r>
                          <w:rPr>
                            <w:rFonts w:ascii="Cambria Math" w:hAnsi="Cambria Math"/>
                          </w:rPr>
                          <m:t>c</m:t>
                        </m:r>
                      </m:sup>
                    </m:sSubSup>
                  </m:e>
                </m:nary>
                <m:sSub>
                  <m:sSubPr>
                    <m:ctrlPr>
                      <w:rPr>
                        <w:rFonts w:ascii="Cambria Math" w:hAnsi="Cambria Math"/>
                      </w:rPr>
                    </m:ctrlPr>
                  </m:sSubPr>
                  <m:e>
                    <m:r>
                      <w:rPr>
                        <w:rFonts w:ascii="Cambria Math" w:hAnsi="Cambria Math"/>
                      </w:rPr>
                      <m:t>f</m:t>
                    </m:r>
                  </m:e>
                  <m:sub>
                    <m:r>
                      <w:rPr>
                        <w:rFonts w:ascii="Cambria Math" w:hAnsi="Cambria Math"/>
                      </w:rPr>
                      <m:t>k</m:t>
                    </m:r>
                  </m:sub>
                </m:sSub>
              </m:oMath>
            </m:oMathPara>
          </w:p>
        </w:tc>
        <w:tc>
          <w:tcPr>
            <w:tcW w:w="566" w:type="dxa"/>
          </w:tcPr>
          <w:p w14:paraId="1D82D69E" w14:textId="4215A931" w:rsidR="001F6D9F" w:rsidRDefault="001F6D9F" w:rsidP="00224AEA">
            <w:r>
              <w:t>(10)</w:t>
            </w:r>
          </w:p>
        </w:tc>
      </w:tr>
    </w:tbl>
    <w:p w14:paraId="40B02B95" w14:textId="77777777" w:rsidR="00953508" w:rsidRPr="00CA75D9" w:rsidRDefault="00953508" w:rsidP="005B461C">
      <w:r w:rsidRPr="00CA75D9">
        <w:t>Where:</w:t>
      </w:r>
    </w:p>
    <w:p w14:paraId="4184D2AA" w14:textId="33D8E843" w:rsidR="00953508" w:rsidRPr="00085C08" w:rsidRDefault="005853B3" w:rsidP="00B960A1">
      <w:pPr>
        <w:pStyle w:val="ListParagraph"/>
        <w:numPr>
          <w:ilvl w:val="0"/>
          <w:numId w:val="2"/>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953508" w:rsidRPr="00CA75D9">
        <w:rPr>
          <w:rFonts w:eastAsiaTheme="minorEastAsia"/>
        </w:rPr>
        <w:t xml:space="preserve"> activation map for disease c</w:t>
      </w:r>
      <w:r w:rsidR="00CA75D9">
        <w:rPr>
          <w:rFonts w:eastAsiaTheme="minorEastAsia"/>
        </w:rPr>
        <w:t>.</w:t>
      </w:r>
    </w:p>
    <w:p w14:paraId="1F928DF0" w14:textId="77777777" w:rsidR="00953508" w:rsidRPr="00085C08" w:rsidRDefault="00953508" w:rsidP="00B960A1">
      <w:pPr>
        <w:pStyle w:val="ListParagraph"/>
        <w:numPr>
          <w:ilvl w:val="0"/>
          <w:numId w:val="2"/>
        </w:numPr>
      </w:pPr>
      <w:r w:rsidRPr="00085C08">
        <w:t>Number of feature map k, k= 1024 for our DenseNet-121</w:t>
      </w:r>
    </w:p>
    <w:p w14:paraId="545C0348" w14:textId="4F4F00A1" w:rsidR="00953508" w:rsidRPr="00CA75D9" w:rsidRDefault="005853B3" w:rsidP="00B960A1">
      <w:pPr>
        <w:pStyle w:val="ListParagraph"/>
        <w:numPr>
          <w:ilvl w:val="0"/>
          <w:numId w:val="2"/>
        </w:numPr>
        <w:rPr>
          <w:rFonts w:eastAsiaTheme="minorEastAsia"/>
        </w:rPr>
      </w:pPr>
      <m:oMath>
        <m:sSubSup>
          <m:sSubSupPr>
            <m:ctrlPr>
              <w:rPr>
                <w:rFonts w:ascii="Cambria Math" w:hAnsi="Cambria Math"/>
              </w:rPr>
            </m:ctrlPr>
          </m:sSubSupPr>
          <m:e>
            <m:r>
              <w:rPr>
                <w:rFonts w:ascii="Cambria Math" w:hAnsi="Cambria Math"/>
              </w:rPr>
              <m:t>ω</m:t>
            </m:r>
          </m:e>
          <m:sub>
            <m:r>
              <w:rPr>
                <w:rFonts w:ascii="Cambria Math" w:hAnsi="Cambria Math"/>
              </w:rPr>
              <m:t>k</m:t>
            </m:r>
          </m:sub>
          <m:sup>
            <m:r>
              <w:rPr>
                <w:rFonts w:ascii="Cambria Math" w:hAnsi="Cambria Math"/>
              </w:rPr>
              <m:t>c</m:t>
            </m:r>
          </m:sup>
        </m:sSubSup>
      </m:oMath>
      <w:r w:rsidR="00953508" w:rsidRPr="00CA75D9">
        <w:rPr>
          <w:rFonts w:eastAsiaTheme="minorEastAsia"/>
        </w:rPr>
        <w:t xml:space="preserve"> weight of last fully connected layer that match the k</w:t>
      </w:r>
      <w:r w:rsidR="00CC2377" w:rsidRPr="00CA75D9">
        <w:rPr>
          <w:rFonts w:eastAsiaTheme="minorEastAsia"/>
        </w:rPr>
        <w:t>-</w:t>
      </w:r>
      <w:r w:rsidR="00953508" w:rsidRPr="00CA75D9">
        <w:rPr>
          <w:rFonts w:eastAsiaTheme="minorEastAsia"/>
        </w:rPr>
        <w:t>th feature to the c</w:t>
      </w:r>
      <w:r w:rsidR="00A92135" w:rsidRPr="00CA75D9">
        <w:rPr>
          <w:rFonts w:eastAsiaTheme="minorEastAsia"/>
          <w:vertAlign w:val="superscript"/>
        </w:rPr>
        <w:t>th</w:t>
      </w:r>
      <w:r w:rsidR="00953508" w:rsidRPr="00CA75D9">
        <w:rPr>
          <w:rFonts w:eastAsiaTheme="minorEastAsia"/>
        </w:rPr>
        <w:t xml:space="preserve"> class</w:t>
      </w:r>
    </w:p>
    <w:p w14:paraId="68F6CBDA" w14:textId="4E5DA631" w:rsidR="00953508" w:rsidRDefault="005853B3" w:rsidP="00B960A1">
      <w:pPr>
        <w:pStyle w:val="ListParagraph"/>
        <w:numPr>
          <w:ilvl w:val="0"/>
          <w:numId w:val="2"/>
        </w:numPr>
        <w:rPr>
          <w:rFonts w:eastAsiaTheme="minorEastAsia"/>
        </w:rPr>
      </w:pPr>
      <m:oMath>
        <m:sSub>
          <m:sSubPr>
            <m:ctrlPr>
              <w:rPr>
                <w:rFonts w:ascii="Cambria Math" w:hAnsi="Cambria Math"/>
              </w:rPr>
            </m:ctrlPr>
          </m:sSubPr>
          <m:e>
            <m:r>
              <w:rPr>
                <w:rFonts w:ascii="Cambria Math" w:hAnsi="Cambria Math"/>
              </w:rPr>
              <m:t>f</m:t>
            </m:r>
          </m:e>
          <m:sub>
            <m:r>
              <w:rPr>
                <w:rFonts w:ascii="Cambria Math" w:hAnsi="Cambria Math"/>
              </w:rPr>
              <m:t>k</m:t>
            </m:r>
          </m:sub>
        </m:sSub>
      </m:oMath>
      <w:r w:rsidR="00953508" w:rsidRPr="00CA75D9">
        <w:rPr>
          <w:rFonts w:eastAsiaTheme="minorEastAsia"/>
        </w:rPr>
        <w:t xml:space="preserve"> feature map at k</w:t>
      </w:r>
    </w:p>
    <w:p w14:paraId="79BD8DDF" w14:textId="38112C97" w:rsidR="008637D3" w:rsidRPr="004B3DDD" w:rsidRDefault="008637D3" w:rsidP="008637D3">
      <w:pPr>
        <w:rPr>
          <w:rFonts w:eastAsiaTheme="minorEastAsia"/>
        </w:rPr>
      </w:pPr>
      <w:r>
        <w:rPr>
          <w:rFonts w:eastAsiaTheme="minorEastAsia"/>
        </w:rPr>
        <w:fldChar w:fldCharType="begin"/>
      </w:r>
      <w:r>
        <w:rPr>
          <w:rFonts w:eastAsiaTheme="minorEastAsia"/>
        </w:rPr>
        <w:instrText xml:space="preserve"> REF _Ref2269310 \h </w:instrText>
      </w:r>
      <w:r>
        <w:rPr>
          <w:rFonts w:eastAsiaTheme="minorEastAsia"/>
        </w:rPr>
      </w:r>
      <w:r>
        <w:rPr>
          <w:rFonts w:eastAsiaTheme="minorEastAsia"/>
        </w:rPr>
        <w:fldChar w:fldCharType="separate"/>
      </w:r>
      <w:r w:rsidR="00166471">
        <w:t xml:space="preserve">Figure </w:t>
      </w:r>
      <w:r w:rsidR="00166471">
        <w:rPr>
          <w:noProof/>
        </w:rPr>
        <w:t>4</w:t>
      </w:r>
      <w:r w:rsidR="00166471">
        <w:t>.</w:t>
      </w:r>
      <w:r w:rsidR="00166471">
        <w:rPr>
          <w:noProof/>
        </w:rPr>
        <w:t>10</w:t>
      </w:r>
      <w:r>
        <w:rPr>
          <w:rFonts w:eastAsiaTheme="minorEastAsia"/>
        </w:rPr>
        <w:fldChar w:fldCharType="end"/>
      </w:r>
      <w:r>
        <w:rPr>
          <w:rFonts w:eastAsiaTheme="minorEastAsia"/>
        </w:rPr>
        <w:t xml:space="preserve"> shows the results of </w:t>
      </w:r>
      <w:r w:rsidR="009D0E2B">
        <w:rPr>
          <w:rFonts w:eastAsiaTheme="minorEastAsia"/>
        </w:rPr>
        <w:t xml:space="preserve">applied CAM technique on </w:t>
      </w:r>
      <w:r w:rsidR="002233B6">
        <w:rPr>
          <w:rFonts w:eastAsiaTheme="minorEastAsia"/>
          <w:lang w:val="vi-VN"/>
        </w:rPr>
        <w:t>12 random CXRs</w:t>
      </w:r>
      <w:r w:rsidR="004B3DDD">
        <w:rPr>
          <w:rFonts w:eastAsiaTheme="minorEastAsia"/>
        </w:rPr>
        <w:t xml:space="preserve">. The </w:t>
      </w:r>
      <w:r w:rsidR="008A43DC">
        <w:rPr>
          <w:rFonts w:eastAsiaTheme="minorEastAsia"/>
        </w:rPr>
        <w:t xml:space="preserve">red color indicates the discriminative area where the model </w:t>
      </w:r>
      <w:r w:rsidR="00253989">
        <w:rPr>
          <w:rFonts w:eastAsiaTheme="minorEastAsia"/>
        </w:rPr>
        <w:t>used to identify the disease.</w:t>
      </w:r>
      <w:r w:rsidR="00F9064A">
        <w:rPr>
          <w:rFonts w:eastAsiaTheme="minorEastAsia"/>
        </w:rPr>
        <w:t xml:space="preserve"> The result could guide the </w:t>
      </w:r>
      <w:r w:rsidR="00DB386A">
        <w:rPr>
          <w:rFonts w:eastAsiaTheme="minorEastAsia"/>
        </w:rPr>
        <w:t>radiologists’</w:t>
      </w:r>
      <w:r w:rsidR="00F9064A">
        <w:rPr>
          <w:rFonts w:eastAsiaTheme="minorEastAsia"/>
        </w:rPr>
        <w:t xml:space="preserve"> attention to lung region where the model notice </w:t>
      </w:r>
      <w:r w:rsidR="006F08BE">
        <w:rPr>
          <w:rFonts w:eastAsiaTheme="minorEastAsia"/>
        </w:rPr>
        <w:t>disease</w:t>
      </w:r>
      <w:r w:rsidR="00F9064A">
        <w:rPr>
          <w:rFonts w:eastAsiaTheme="minorEastAsia"/>
        </w:rPr>
        <w:t xml:space="preserve"> features.</w:t>
      </w:r>
    </w:p>
    <w:p w14:paraId="5835B173" w14:textId="142E9E3C" w:rsidR="00CA75D9" w:rsidRDefault="00E236A4" w:rsidP="00CA75D9">
      <w:pPr>
        <w:keepNext/>
        <w:spacing w:line="480" w:lineRule="auto"/>
      </w:pPr>
      <w:r>
        <w:rPr>
          <w:rFonts w:eastAsiaTheme="minorEastAsia"/>
          <w:noProof/>
          <w:szCs w:val="20"/>
        </w:rPr>
        <w:lastRenderedPageBreak/>
        <w:drawing>
          <wp:anchor distT="0" distB="0" distL="114300" distR="114300" simplePos="0" relativeHeight="251713536" behindDoc="1" locked="0" layoutInCell="1" allowOverlap="1" wp14:anchorId="2FFB4627" wp14:editId="625808E4">
            <wp:simplePos x="0" y="0"/>
            <wp:positionH relativeFrom="column">
              <wp:posOffset>-85241</wp:posOffset>
            </wp:positionH>
            <wp:positionV relativeFrom="paragraph">
              <wp:posOffset>4454234</wp:posOffset>
            </wp:positionV>
            <wp:extent cx="6113931" cy="38670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r.png"/>
                    <pic:cNvPicPr/>
                  </pic:nvPicPr>
                  <pic:blipFill>
                    <a:blip r:embed="rId65">
                      <a:extLst>
                        <a:ext uri="{28A0092B-C50C-407E-A947-70E740481C1C}">
                          <a14:useLocalDpi xmlns:a14="http://schemas.microsoft.com/office/drawing/2010/main" val="0"/>
                        </a:ext>
                      </a:extLst>
                    </a:blip>
                    <a:stretch>
                      <a:fillRect/>
                    </a:stretch>
                  </pic:blipFill>
                  <pic:spPr>
                    <a:xfrm>
                      <a:off x="0" y="0"/>
                      <a:ext cx="6282251" cy="397351"/>
                    </a:xfrm>
                    <a:prstGeom prst="rect">
                      <a:avLst/>
                    </a:prstGeom>
                  </pic:spPr>
                </pic:pic>
              </a:graphicData>
            </a:graphic>
            <wp14:sizeRelH relativeFrom="page">
              <wp14:pctWidth>0</wp14:pctWidth>
            </wp14:sizeRelH>
            <wp14:sizeRelV relativeFrom="page">
              <wp14:pctHeight>0</wp14:pctHeight>
            </wp14:sizeRelV>
          </wp:anchor>
        </w:drawing>
      </w:r>
      <w:r w:rsidR="00D35A47">
        <w:rPr>
          <w:rFonts w:eastAsiaTheme="minorEastAsia"/>
          <w:noProof/>
          <w:szCs w:val="20"/>
        </w:rPr>
        <w:drawing>
          <wp:inline distT="0" distB="0" distL="0" distR="0" wp14:anchorId="12F55563" wp14:editId="1399DE87">
            <wp:extent cx="5943600" cy="44551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_top_1.png"/>
                    <pic:cNvPicPr/>
                  </pic:nvPicPr>
                  <pic:blipFill rotWithShape="1">
                    <a:blip r:embed="rId66">
                      <a:extLst>
                        <a:ext uri="{28A0092B-C50C-407E-A947-70E740481C1C}">
                          <a14:useLocalDpi xmlns:a14="http://schemas.microsoft.com/office/drawing/2010/main" val="0"/>
                        </a:ext>
                      </a:extLst>
                    </a:blip>
                    <a:srcRect/>
                    <a:stretch/>
                  </pic:blipFill>
                  <pic:spPr bwMode="auto">
                    <a:xfrm>
                      <a:off x="0" y="0"/>
                      <a:ext cx="5943600" cy="4455160"/>
                    </a:xfrm>
                    <a:prstGeom prst="rect">
                      <a:avLst/>
                    </a:prstGeom>
                    <a:ln>
                      <a:noFill/>
                    </a:ln>
                    <a:extLst>
                      <a:ext uri="{53640926-AAD7-44D8-BBD7-CCE9431645EC}">
                        <a14:shadowObscured xmlns:a14="http://schemas.microsoft.com/office/drawing/2010/main"/>
                      </a:ext>
                    </a:extLst>
                  </pic:spPr>
                </pic:pic>
              </a:graphicData>
            </a:graphic>
          </wp:inline>
        </w:drawing>
      </w:r>
    </w:p>
    <w:p w14:paraId="16E1CF27" w14:textId="59E0511D" w:rsidR="000779D2" w:rsidRDefault="00CA75D9" w:rsidP="0077522F">
      <w:pPr>
        <w:pStyle w:val="Caption"/>
      </w:pPr>
      <w:bookmarkStart w:id="130" w:name="_Ref2269310"/>
      <w:bookmarkStart w:id="131" w:name="_Toc3193062"/>
      <w:r>
        <w:t xml:space="preserve">Figur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190A2E">
        <w:t>.</w:t>
      </w:r>
      <w:r w:rsidR="005853B3">
        <w:fldChar w:fldCharType="begin"/>
      </w:r>
      <w:r w:rsidR="005853B3">
        <w:instrText xml:space="preserve"> SEQ Figure \* ARABIC \s 1 </w:instrText>
      </w:r>
      <w:r w:rsidR="005853B3">
        <w:fldChar w:fldCharType="separate"/>
      </w:r>
      <w:r w:rsidR="00166471">
        <w:rPr>
          <w:noProof/>
        </w:rPr>
        <w:t>10</w:t>
      </w:r>
      <w:r w:rsidR="005853B3">
        <w:rPr>
          <w:noProof/>
        </w:rPr>
        <w:fldChar w:fldCharType="end"/>
      </w:r>
      <w:bookmarkEnd w:id="130"/>
      <w:r>
        <w:t xml:space="preserve">: </w:t>
      </w:r>
      <w:r w:rsidRPr="00450788">
        <w:t xml:space="preserve">CAM </w:t>
      </w:r>
      <w:r w:rsidR="002041BE">
        <w:t>for the</w:t>
      </w:r>
      <w:r w:rsidRPr="00450788">
        <w:t xml:space="preserve"> top-1 disease. The 1st and 3rd row is the original image. The 2nd and 4th row show the CAM result for the top-1 disease.</w:t>
      </w:r>
      <w:bookmarkEnd w:id="131"/>
    </w:p>
    <w:p w14:paraId="5026CBAA" w14:textId="4716D321" w:rsidR="000779D2" w:rsidRPr="00B439D4" w:rsidRDefault="0011085D" w:rsidP="0077522F">
      <w:pPr>
        <w:pStyle w:val="Caption"/>
        <w:rPr>
          <w:i w:val="0"/>
          <w:sz w:val="24"/>
          <w:szCs w:val="24"/>
        </w:rPr>
      </w:pPr>
      <w:r w:rsidRPr="00B439D4">
        <w:rPr>
          <w:i w:val="0"/>
          <w:sz w:val="24"/>
          <w:szCs w:val="24"/>
        </w:rPr>
        <w:t xml:space="preserve">Some results also point out several problems with </w:t>
      </w:r>
      <w:r w:rsidR="00B439D4" w:rsidRPr="00B439D4">
        <w:rPr>
          <w:i w:val="0"/>
          <w:sz w:val="24"/>
          <w:szCs w:val="24"/>
        </w:rPr>
        <w:t>our model. First, whe</w:t>
      </w:r>
      <w:r w:rsidR="00B439D4">
        <w:rPr>
          <w:i w:val="0"/>
          <w:sz w:val="24"/>
          <w:szCs w:val="24"/>
        </w:rPr>
        <w:t>n</w:t>
      </w:r>
      <w:r w:rsidR="00B439D4" w:rsidRPr="00B439D4">
        <w:rPr>
          <w:i w:val="0"/>
          <w:sz w:val="24"/>
          <w:szCs w:val="24"/>
        </w:rPr>
        <w:t xml:space="preserve"> the lung is totally invisible, the model cannot detect any</w:t>
      </w:r>
      <w:r w:rsidR="00B439D4">
        <w:rPr>
          <w:i w:val="0"/>
          <w:sz w:val="24"/>
          <w:szCs w:val="24"/>
        </w:rPr>
        <w:t xml:space="preserve"> features. Second, the model did learn irrelevant features that are outside</w:t>
      </w:r>
      <w:r w:rsidR="001F3CC2">
        <w:rPr>
          <w:i w:val="0"/>
          <w:sz w:val="24"/>
          <w:szCs w:val="24"/>
        </w:rPr>
        <w:t xml:space="preserve"> the</w:t>
      </w:r>
      <w:r w:rsidR="00B439D4">
        <w:rPr>
          <w:i w:val="0"/>
          <w:sz w:val="24"/>
          <w:szCs w:val="24"/>
        </w:rPr>
        <w:t xml:space="preserve"> lung region.</w:t>
      </w:r>
    </w:p>
    <w:p w14:paraId="796EB636" w14:textId="6FD4C216" w:rsidR="00365DF9" w:rsidRPr="00916813" w:rsidRDefault="00057C2D" w:rsidP="0077522F">
      <w:pPr>
        <w:pStyle w:val="Caption"/>
      </w:pPr>
      <w:r>
        <w:br w:type="page"/>
      </w:r>
    </w:p>
    <w:p w14:paraId="737B730D" w14:textId="3D40A541" w:rsidR="005B461C" w:rsidRPr="005B461C" w:rsidRDefault="00304BE3" w:rsidP="005B461C">
      <w:pPr>
        <w:pStyle w:val="Heading2"/>
      </w:pPr>
      <w:bookmarkStart w:id="132" w:name="_GoBack"/>
      <w:r w:rsidRPr="00CA75D9">
        <w:lastRenderedPageBreak/>
        <w:t xml:space="preserve"> </w:t>
      </w:r>
      <w:bookmarkStart w:id="133" w:name="_Toc1397420"/>
      <w:bookmarkStart w:id="134" w:name="_Toc3193029"/>
      <w:r w:rsidRPr="00CA75D9">
        <w:t xml:space="preserve">Compare </w:t>
      </w:r>
      <w:r w:rsidR="0081585B" w:rsidRPr="00CA75D9">
        <w:t xml:space="preserve">to </w:t>
      </w:r>
      <w:r w:rsidR="0017484B" w:rsidRPr="00CA75D9">
        <w:t>related work</w:t>
      </w:r>
      <w:r w:rsidR="00686406">
        <w:t>s</w:t>
      </w:r>
      <w:r w:rsidR="0017484B" w:rsidRPr="00CA75D9">
        <w:t xml:space="preserve"> in </w:t>
      </w:r>
      <w:r w:rsidR="00ED6881">
        <w:t xml:space="preserve">the </w:t>
      </w:r>
      <w:r w:rsidR="0017484B" w:rsidRPr="00CA75D9">
        <w:t>literature</w:t>
      </w:r>
      <w:bookmarkEnd w:id="133"/>
      <w:bookmarkEnd w:id="134"/>
    </w:p>
    <w:tbl>
      <w:tblPr>
        <w:tblW w:w="110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E0" w:firstRow="1" w:lastRow="1" w:firstColumn="1" w:lastColumn="0" w:noHBand="0" w:noVBand="1"/>
      </w:tblPr>
      <w:tblGrid>
        <w:gridCol w:w="1135"/>
        <w:gridCol w:w="637"/>
        <w:gridCol w:w="638"/>
        <w:gridCol w:w="638"/>
        <w:gridCol w:w="638"/>
        <w:gridCol w:w="638"/>
        <w:gridCol w:w="638"/>
        <w:gridCol w:w="638"/>
        <w:gridCol w:w="637"/>
        <w:gridCol w:w="638"/>
        <w:gridCol w:w="638"/>
        <w:gridCol w:w="638"/>
        <w:gridCol w:w="638"/>
        <w:gridCol w:w="638"/>
        <w:gridCol w:w="774"/>
        <w:gridCol w:w="856"/>
      </w:tblGrid>
      <w:tr w:rsidR="000764B9" w:rsidRPr="000764B9" w14:paraId="0EA276F7" w14:textId="77777777" w:rsidTr="000764B9">
        <w:trPr>
          <w:trHeight w:val="102"/>
          <w:jc w:val="center"/>
        </w:trPr>
        <w:tc>
          <w:tcPr>
            <w:tcW w:w="1135" w:type="dxa"/>
            <w:tcBorders>
              <w:bottom w:val="single" w:sz="4" w:space="0" w:color="auto"/>
              <w:right w:val="single" w:sz="4" w:space="0" w:color="auto"/>
            </w:tcBorders>
            <w:shd w:val="clear" w:color="auto" w:fill="auto"/>
            <w:vAlign w:val="center"/>
            <w:hideMark/>
          </w:tcPr>
          <w:bookmarkEnd w:id="132"/>
          <w:p w14:paraId="1AC13D4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Method</w:t>
            </w:r>
          </w:p>
        </w:tc>
        <w:tc>
          <w:tcPr>
            <w:tcW w:w="637" w:type="dxa"/>
            <w:tcBorders>
              <w:top w:val="single" w:sz="4" w:space="0" w:color="auto"/>
              <w:left w:val="single" w:sz="4" w:space="0" w:color="auto"/>
              <w:bottom w:val="single" w:sz="4" w:space="0" w:color="auto"/>
              <w:right w:val="nil"/>
            </w:tcBorders>
            <w:shd w:val="clear" w:color="auto" w:fill="auto"/>
            <w:vAlign w:val="center"/>
            <w:hideMark/>
          </w:tcPr>
          <w:p w14:paraId="025936B9" w14:textId="2AC1530B"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Ate</w:t>
            </w:r>
            <w:r w:rsidR="008D4A09">
              <w:rPr>
                <w:color w:val="000000"/>
                <w:sz w:val="18"/>
                <w:szCs w:val="18"/>
              </w:rPr>
              <w:t>l</w:t>
            </w:r>
          </w:p>
        </w:tc>
        <w:tc>
          <w:tcPr>
            <w:tcW w:w="638" w:type="dxa"/>
            <w:tcBorders>
              <w:top w:val="single" w:sz="4" w:space="0" w:color="auto"/>
              <w:left w:val="nil"/>
              <w:bottom w:val="single" w:sz="4" w:space="0" w:color="auto"/>
              <w:right w:val="nil"/>
            </w:tcBorders>
            <w:shd w:val="clear" w:color="auto" w:fill="auto"/>
            <w:vAlign w:val="center"/>
            <w:hideMark/>
          </w:tcPr>
          <w:p w14:paraId="33950DD5"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Card</w:t>
            </w:r>
          </w:p>
        </w:tc>
        <w:tc>
          <w:tcPr>
            <w:tcW w:w="638" w:type="dxa"/>
            <w:tcBorders>
              <w:top w:val="single" w:sz="4" w:space="0" w:color="auto"/>
              <w:left w:val="nil"/>
              <w:bottom w:val="single" w:sz="4" w:space="0" w:color="auto"/>
              <w:right w:val="nil"/>
            </w:tcBorders>
            <w:shd w:val="clear" w:color="auto" w:fill="auto"/>
            <w:vAlign w:val="center"/>
            <w:hideMark/>
          </w:tcPr>
          <w:p w14:paraId="784067D0"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Effu</w:t>
            </w:r>
          </w:p>
        </w:tc>
        <w:tc>
          <w:tcPr>
            <w:tcW w:w="638" w:type="dxa"/>
            <w:tcBorders>
              <w:top w:val="single" w:sz="4" w:space="0" w:color="auto"/>
              <w:left w:val="nil"/>
              <w:bottom w:val="single" w:sz="4" w:space="0" w:color="auto"/>
              <w:right w:val="nil"/>
            </w:tcBorders>
            <w:shd w:val="clear" w:color="auto" w:fill="auto"/>
            <w:vAlign w:val="center"/>
            <w:hideMark/>
          </w:tcPr>
          <w:p w14:paraId="59DB99B0"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Infi</w:t>
            </w:r>
          </w:p>
        </w:tc>
        <w:tc>
          <w:tcPr>
            <w:tcW w:w="638" w:type="dxa"/>
            <w:tcBorders>
              <w:top w:val="single" w:sz="4" w:space="0" w:color="auto"/>
              <w:left w:val="nil"/>
              <w:bottom w:val="single" w:sz="4" w:space="0" w:color="auto"/>
              <w:right w:val="nil"/>
            </w:tcBorders>
            <w:shd w:val="clear" w:color="auto" w:fill="auto"/>
            <w:vAlign w:val="center"/>
            <w:hideMark/>
          </w:tcPr>
          <w:p w14:paraId="58A3C9F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Mass</w:t>
            </w:r>
          </w:p>
        </w:tc>
        <w:tc>
          <w:tcPr>
            <w:tcW w:w="638" w:type="dxa"/>
            <w:tcBorders>
              <w:top w:val="single" w:sz="4" w:space="0" w:color="auto"/>
              <w:left w:val="nil"/>
              <w:bottom w:val="single" w:sz="4" w:space="0" w:color="auto"/>
              <w:right w:val="nil"/>
            </w:tcBorders>
            <w:shd w:val="clear" w:color="auto" w:fill="auto"/>
            <w:vAlign w:val="center"/>
            <w:hideMark/>
          </w:tcPr>
          <w:p w14:paraId="1E88823E"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Nodu</w:t>
            </w:r>
          </w:p>
        </w:tc>
        <w:tc>
          <w:tcPr>
            <w:tcW w:w="638" w:type="dxa"/>
            <w:tcBorders>
              <w:top w:val="single" w:sz="4" w:space="0" w:color="auto"/>
              <w:left w:val="nil"/>
              <w:bottom w:val="single" w:sz="4" w:space="0" w:color="auto"/>
              <w:right w:val="nil"/>
            </w:tcBorders>
            <w:shd w:val="clear" w:color="auto" w:fill="auto"/>
            <w:vAlign w:val="center"/>
            <w:hideMark/>
          </w:tcPr>
          <w:p w14:paraId="75F9591D"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Pne1</w:t>
            </w:r>
          </w:p>
        </w:tc>
        <w:tc>
          <w:tcPr>
            <w:tcW w:w="637" w:type="dxa"/>
            <w:tcBorders>
              <w:top w:val="single" w:sz="4" w:space="0" w:color="auto"/>
              <w:left w:val="nil"/>
              <w:bottom w:val="single" w:sz="4" w:space="0" w:color="auto"/>
              <w:right w:val="nil"/>
            </w:tcBorders>
            <w:shd w:val="clear" w:color="auto" w:fill="auto"/>
            <w:vAlign w:val="center"/>
            <w:hideMark/>
          </w:tcPr>
          <w:p w14:paraId="79DCB082"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Pne2</w:t>
            </w:r>
          </w:p>
        </w:tc>
        <w:tc>
          <w:tcPr>
            <w:tcW w:w="638" w:type="dxa"/>
            <w:tcBorders>
              <w:top w:val="single" w:sz="4" w:space="0" w:color="auto"/>
              <w:left w:val="nil"/>
              <w:bottom w:val="single" w:sz="4" w:space="0" w:color="auto"/>
              <w:right w:val="nil"/>
            </w:tcBorders>
            <w:shd w:val="clear" w:color="auto" w:fill="auto"/>
            <w:vAlign w:val="center"/>
            <w:hideMark/>
          </w:tcPr>
          <w:p w14:paraId="226C588D"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Cons</w:t>
            </w:r>
          </w:p>
        </w:tc>
        <w:tc>
          <w:tcPr>
            <w:tcW w:w="638" w:type="dxa"/>
            <w:tcBorders>
              <w:top w:val="single" w:sz="4" w:space="0" w:color="auto"/>
              <w:left w:val="nil"/>
              <w:bottom w:val="single" w:sz="4" w:space="0" w:color="auto"/>
              <w:right w:val="nil"/>
            </w:tcBorders>
            <w:shd w:val="clear" w:color="auto" w:fill="auto"/>
            <w:vAlign w:val="center"/>
            <w:hideMark/>
          </w:tcPr>
          <w:p w14:paraId="318DCD4D"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Edem</w:t>
            </w:r>
          </w:p>
        </w:tc>
        <w:tc>
          <w:tcPr>
            <w:tcW w:w="638" w:type="dxa"/>
            <w:tcBorders>
              <w:top w:val="single" w:sz="4" w:space="0" w:color="auto"/>
              <w:left w:val="nil"/>
              <w:bottom w:val="single" w:sz="4" w:space="0" w:color="auto"/>
              <w:right w:val="nil"/>
            </w:tcBorders>
            <w:shd w:val="clear" w:color="auto" w:fill="auto"/>
            <w:vAlign w:val="center"/>
            <w:hideMark/>
          </w:tcPr>
          <w:p w14:paraId="2809BFAB" w14:textId="45F39EDB"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Emp</w:t>
            </w:r>
          </w:p>
        </w:tc>
        <w:tc>
          <w:tcPr>
            <w:tcW w:w="638" w:type="dxa"/>
            <w:tcBorders>
              <w:top w:val="single" w:sz="4" w:space="0" w:color="auto"/>
              <w:left w:val="nil"/>
              <w:bottom w:val="single" w:sz="4" w:space="0" w:color="auto"/>
              <w:right w:val="nil"/>
            </w:tcBorders>
            <w:shd w:val="clear" w:color="auto" w:fill="auto"/>
            <w:vAlign w:val="center"/>
            <w:hideMark/>
          </w:tcPr>
          <w:p w14:paraId="190ABB8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Fibr</w:t>
            </w:r>
          </w:p>
        </w:tc>
        <w:tc>
          <w:tcPr>
            <w:tcW w:w="638" w:type="dxa"/>
            <w:tcBorders>
              <w:top w:val="single" w:sz="4" w:space="0" w:color="auto"/>
              <w:left w:val="nil"/>
              <w:bottom w:val="single" w:sz="4" w:space="0" w:color="auto"/>
              <w:right w:val="nil"/>
            </w:tcBorders>
            <w:shd w:val="clear" w:color="auto" w:fill="auto"/>
            <w:vAlign w:val="center"/>
            <w:hideMark/>
          </w:tcPr>
          <w:p w14:paraId="4BC994B8"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PT</w:t>
            </w:r>
          </w:p>
        </w:tc>
        <w:tc>
          <w:tcPr>
            <w:tcW w:w="774" w:type="dxa"/>
            <w:tcBorders>
              <w:top w:val="single" w:sz="4" w:space="0" w:color="auto"/>
              <w:left w:val="nil"/>
              <w:bottom w:val="single" w:sz="4" w:space="0" w:color="auto"/>
              <w:right w:val="single" w:sz="4" w:space="0" w:color="auto"/>
            </w:tcBorders>
            <w:shd w:val="clear" w:color="auto" w:fill="auto"/>
            <w:vAlign w:val="center"/>
            <w:hideMark/>
          </w:tcPr>
          <w:p w14:paraId="0F5B2CCA" w14:textId="5F26E7F6"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Hern</w:t>
            </w:r>
          </w:p>
        </w:tc>
        <w:tc>
          <w:tcPr>
            <w:tcW w:w="856" w:type="dxa"/>
            <w:tcBorders>
              <w:left w:val="single" w:sz="4" w:space="0" w:color="auto"/>
              <w:bottom w:val="single" w:sz="4" w:space="0" w:color="auto"/>
            </w:tcBorders>
            <w:shd w:val="clear" w:color="000000" w:fill="E7E6E6"/>
            <w:vAlign w:val="center"/>
            <w:hideMark/>
          </w:tcPr>
          <w:p w14:paraId="37D201F9" w14:textId="77777777" w:rsidR="00085C08" w:rsidRPr="000764B9" w:rsidRDefault="00085C08" w:rsidP="0003569D">
            <w:pPr>
              <w:spacing w:beforeLines="60" w:before="144" w:afterLines="60" w:after="144" w:line="240" w:lineRule="auto"/>
              <w:jc w:val="center"/>
              <w:rPr>
                <w:color w:val="000000"/>
                <w:sz w:val="18"/>
                <w:szCs w:val="18"/>
              </w:rPr>
            </w:pPr>
            <w:r w:rsidRPr="000764B9">
              <w:rPr>
                <w:color w:val="000000"/>
                <w:sz w:val="18"/>
                <w:szCs w:val="18"/>
              </w:rPr>
              <w:t>Mean</w:t>
            </w:r>
          </w:p>
        </w:tc>
      </w:tr>
      <w:tr w:rsidR="000764B9" w:rsidRPr="000764B9" w14:paraId="4DA0F2B6" w14:textId="77777777" w:rsidTr="000764B9">
        <w:trPr>
          <w:trHeight w:val="156"/>
          <w:jc w:val="center"/>
        </w:trPr>
        <w:tc>
          <w:tcPr>
            <w:tcW w:w="1135" w:type="dxa"/>
            <w:tcBorders>
              <w:top w:val="single" w:sz="4" w:space="0" w:color="auto"/>
              <w:left w:val="single" w:sz="4" w:space="0" w:color="auto"/>
              <w:bottom w:val="nil"/>
              <w:right w:val="single" w:sz="4" w:space="0" w:color="auto"/>
            </w:tcBorders>
            <w:shd w:val="clear" w:color="auto" w:fill="auto"/>
            <w:vAlign w:val="center"/>
            <w:hideMark/>
          </w:tcPr>
          <w:p w14:paraId="09BA9C7A" w14:textId="4E5D3CFF" w:rsidR="00085C08" w:rsidRPr="000764B9" w:rsidRDefault="00990F8B" w:rsidP="0003569D">
            <w:pPr>
              <w:spacing w:beforeLines="60" w:before="144" w:afterLines="60" w:after="144" w:line="240" w:lineRule="auto"/>
              <w:rPr>
                <w:color w:val="000000"/>
                <w:sz w:val="18"/>
                <w:szCs w:val="18"/>
              </w:rPr>
            </w:pPr>
            <w:r w:rsidRPr="000764B9">
              <w:rPr>
                <w:color w:val="000000"/>
                <w:sz w:val="18"/>
                <w:szCs w:val="18"/>
              </w:rPr>
              <w:fldChar w:fldCharType="begin"/>
            </w:r>
            <w:r w:rsidR="004C4FE2" w:rsidRPr="000764B9">
              <w:rPr>
                <w:color w:val="000000"/>
                <w:sz w:val="18"/>
                <w:szCs w:val="18"/>
              </w:rPr>
              <w:instrText xml:space="preserve"> ADDIN ZOTERO_ITEM CSL_CITATION {"citationID":"S6iwcQNK","properties":{"formattedCitation":"[4]","plainCitation":"[4]","noteIndex":0},"citationItems":[{"id":29,"uris":["http://zotero.org/users/local/oPO7Jhp1/items/JMXJ6N9F"],"uri":["http://zotero.org/users/local/oPO7Jhp1/items/JMXJ6N9F"],"itemData":{"id":29,"type":"article-journal","title":"ChestX-ray8: Hospital-scale Chest X-ray Database and Benchmarks on Weakly-Supervised Classification and Localization of Common Thorax Diseases","container-title":"arXiv:1705.02315 [cs]","source":"arXiv.org","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URL":"http://arxiv.org/abs/1705.02315","note":"00132 \narXiv: 1705.02315","shortTitle":"ChestX-ray8","author":[{"family":"Wang","given":"Xiaosong"},{"family":"Peng","given":"Yifan"},{"family":"Lu","given":"Le"},{"family":"Lu","given":"Zhiyong"},{"family":"Bagheri","given":"Mohammadhadi"},{"family":"Summers","given":"Ronald M."}],"issued":{"date-parts":[["2017",5,5]]},"accessed":{"date-parts":[["2018",12,1]]}}}],"schema":"https://github.com/citation-style-language/schema/raw/master/csl-citation.json"} </w:instrText>
            </w:r>
            <w:r w:rsidRPr="000764B9">
              <w:rPr>
                <w:color w:val="000000"/>
                <w:sz w:val="18"/>
                <w:szCs w:val="18"/>
              </w:rPr>
              <w:fldChar w:fldCharType="separate"/>
            </w:r>
            <w:r w:rsidR="004C4FE2" w:rsidRPr="000764B9">
              <w:rPr>
                <w:noProof/>
                <w:color w:val="000000"/>
                <w:sz w:val="18"/>
                <w:szCs w:val="18"/>
              </w:rPr>
              <w:t>[4]</w:t>
            </w:r>
            <w:r w:rsidRPr="000764B9">
              <w:rPr>
                <w:color w:val="000000"/>
                <w:sz w:val="18"/>
                <w:szCs w:val="18"/>
              </w:rPr>
              <w:fldChar w:fldCharType="end"/>
            </w:r>
          </w:p>
        </w:tc>
        <w:tc>
          <w:tcPr>
            <w:tcW w:w="637" w:type="dxa"/>
            <w:tcBorders>
              <w:top w:val="single" w:sz="4" w:space="0" w:color="auto"/>
              <w:left w:val="single" w:sz="4" w:space="0" w:color="auto"/>
              <w:bottom w:val="nil"/>
              <w:right w:val="nil"/>
            </w:tcBorders>
            <w:shd w:val="clear" w:color="auto" w:fill="auto"/>
            <w:vAlign w:val="center"/>
            <w:hideMark/>
          </w:tcPr>
          <w:p w14:paraId="5711B761"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16</w:t>
            </w:r>
          </w:p>
        </w:tc>
        <w:tc>
          <w:tcPr>
            <w:tcW w:w="638" w:type="dxa"/>
            <w:tcBorders>
              <w:top w:val="single" w:sz="4" w:space="0" w:color="auto"/>
              <w:left w:val="nil"/>
              <w:bottom w:val="nil"/>
              <w:right w:val="nil"/>
            </w:tcBorders>
            <w:shd w:val="clear" w:color="auto" w:fill="auto"/>
            <w:vAlign w:val="center"/>
            <w:hideMark/>
          </w:tcPr>
          <w:p w14:paraId="5DB4F3E1"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07</w:t>
            </w:r>
          </w:p>
        </w:tc>
        <w:tc>
          <w:tcPr>
            <w:tcW w:w="638" w:type="dxa"/>
            <w:tcBorders>
              <w:top w:val="single" w:sz="4" w:space="0" w:color="auto"/>
              <w:left w:val="nil"/>
              <w:bottom w:val="nil"/>
              <w:right w:val="nil"/>
            </w:tcBorders>
            <w:shd w:val="clear" w:color="auto" w:fill="auto"/>
            <w:vAlign w:val="center"/>
            <w:hideMark/>
          </w:tcPr>
          <w:p w14:paraId="01FCF14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84</w:t>
            </w:r>
          </w:p>
        </w:tc>
        <w:tc>
          <w:tcPr>
            <w:tcW w:w="638" w:type="dxa"/>
            <w:tcBorders>
              <w:top w:val="single" w:sz="4" w:space="0" w:color="auto"/>
              <w:left w:val="nil"/>
              <w:bottom w:val="nil"/>
              <w:right w:val="nil"/>
            </w:tcBorders>
            <w:shd w:val="clear" w:color="auto" w:fill="auto"/>
            <w:vAlign w:val="center"/>
            <w:hideMark/>
          </w:tcPr>
          <w:p w14:paraId="5FC20CC2"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609</w:t>
            </w:r>
          </w:p>
        </w:tc>
        <w:tc>
          <w:tcPr>
            <w:tcW w:w="638" w:type="dxa"/>
            <w:tcBorders>
              <w:top w:val="single" w:sz="4" w:space="0" w:color="auto"/>
              <w:left w:val="nil"/>
              <w:bottom w:val="nil"/>
              <w:right w:val="nil"/>
            </w:tcBorders>
            <w:shd w:val="clear" w:color="auto" w:fill="auto"/>
            <w:vAlign w:val="center"/>
            <w:hideMark/>
          </w:tcPr>
          <w:p w14:paraId="32705D00"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06</w:t>
            </w:r>
          </w:p>
        </w:tc>
        <w:tc>
          <w:tcPr>
            <w:tcW w:w="638" w:type="dxa"/>
            <w:tcBorders>
              <w:top w:val="single" w:sz="4" w:space="0" w:color="auto"/>
              <w:left w:val="nil"/>
              <w:bottom w:val="nil"/>
              <w:right w:val="nil"/>
            </w:tcBorders>
            <w:shd w:val="clear" w:color="auto" w:fill="auto"/>
            <w:vAlign w:val="center"/>
            <w:hideMark/>
          </w:tcPr>
          <w:p w14:paraId="1BAC9069" w14:textId="037F3BCA"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670</w:t>
            </w:r>
          </w:p>
        </w:tc>
        <w:tc>
          <w:tcPr>
            <w:tcW w:w="638" w:type="dxa"/>
            <w:tcBorders>
              <w:top w:val="single" w:sz="4" w:space="0" w:color="auto"/>
              <w:left w:val="nil"/>
              <w:bottom w:val="nil"/>
              <w:right w:val="nil"/>
            </w:tcBorders>
            <w:shd w:val="clear" w:color="auto" w:fill="auto"/>
            <w:vAlign w:val="center"/>
            <w:hideMark/>
          </w:tcPr>
          <w:p w14:paraId="462CC397"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633</w:t>
            </w:r>
          </w:p>
        </w:tc>
        <w:tc>
          <w:tcPr>
            <w:tcW w:w="637" w:type="dxa"/>
            <w:tcBorders>
              <w:top w:val="single" w:sz="4" w:space="0" w:color="auto"/>
              <w:left w:val="nil"/>
              <w:bottom w:val="nil"/>
              <w:right w:val="nil"/>
            </w:tcBorders>
            <w:shd w:val="clear" w:color="auto" w:fill="auto"/>
            <w:vAlign w:val="center"/>
            <w:hideMark/>
          </w:tcPr>
          <w:p w14:paraId="3E586194"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06</w:t>
            </w:r>
          </w:p>
        </w:tc>
        <w:tc>
          <w:tcPr>
            <w:tcW w:w="638" w:type="dxa"/>
            <w:tcBorders>
              <w:top w:val="single" w:sz="4" w:space="0" w:color="auto"/>
              <w:left w:val="nil"/>
              <w:bottom w:val="nil"/>
              <w:right w:val="nil"/>
            </w:tcBorders>
            <w:shd w:val="clear" w:color="auto" w:fill="auto"/>
            <w:vAlign w:val="center"/>
            <w:hideMark/>
          </w:tcPr>
          <w:p w14:paraId="5FA44FE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08</w:t>
            </w:r>
          </w:p>
        </w:tc>
        <w:tc>
          <w:tcPr>
            <w:tcW w:w="638" w:type="dxa"/>
            <w:tcBorders>
              <w:top w:val="single" w:sz="4" w:space="0" w:color="auto"/>
              <w:left w:val="nil"/>
              <w:bottom w:val="nil"/>
              <w:right w:val="nil"/>
            </w:tcBorders>
            <w:shd w:val="clear" w:color="auto" w:fill="auto"/>
            <w:vAlign w:val="center"/>
            <w:hideMark/>
          </w:tcPr>
          <w:p w14:paraId="3D9ACC74"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35</w:t>
            </w:r>
          </w:p>
        </w:tc>
        <w:tc>
          <w:tcPr>
            <w:tcW w:w="638" w:type="dxa"/>
            <w:tcBorders>
              <w:top w:val="single" w:sz="4" w:space="0" w:color="auto"/>
              <w:left w:val="nil"/>
              <w:bottom w:val="nil"/>
              <w:right w:val="nil"/>
            </w:tcBorders>
            <w:shd w:val="clear" w:color="auto" w:fill="auto"/>
            <w:vAlign w:val="center"/>
            <w:hideMark/>
          </w:tcPr>
          <w:p w14:paraId="76A24F0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15</w:t>
            </w:r>
          </w:p>
        </w:tc>
        <w:tc>
          <w:tcPr>
            <w:tcW w:w="638" w:type="dxa"/>
            <w:tcBorders>
              <w:top w:val="single" w:sz="4" w:space="0" w:color="auto"/>
              <w:left w:val="nil"/>
              <w:bottom w:val="nil"/>
              <w:right w:val="nil"/>
            </w:tcBorders>
            <w:shd w:val="clear" w:color="auto" w:fill="auto"/>
            <w:vAlign w:val="center"/>
            <w:hideMark/>
          </w:tcPr>
          <w:p w14:paraId="4BBFF93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69</w:t>
            </w:r>
          </w:p>
        </w:tc>
        <w:tc>
          <w:tcPr>
            <w:tcW w:w="638" w:type="dxa"/>
            <w:tcBorders>
              <w:top w:val="single" w:sz="4" w:space="0" w:color="auto"/>
              <w:left w:val="nil"/>
              <w:bottom w:val="nil"/>
              <w:right w:val="nil"/>
            </w:tcBorders>
            <w:shd w:val="clear" w:color="auto" w:fill="auto"/>
            <w:vAlign w:val="center"/>
            <w:hideMark/>
          </w:tcPr>
          <w:p w14:paraId="1EC9B709"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08</w:t>
            </w:r>
          </w:p>
        </w:tc>
        <w:tc>
          <w:tcPr>
            <w:tcW w:w="774" w:type="dxa"/>
            <w:tcBorders>
              <w:top w:val="single" w:sz="4" w:space="0" w:color="auto"/>
              <w:left w:val="nil"/>
              <w:bottom w:val="nil"/>
              <w:right w:val="single" w:sz="4" w:space="0" w:color="auto"/>
            </w:tcBorders>
            <w:shd w:val="clear" w:color="auto" w:fill="auto"/>
            <w:vAlign w:val="center"/>
            <w:hideMark/>
          </w:tcPr>
          <w:p w14:paraId="3B7FA33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67</w:t>
            </w:r>
          </w:p>
        </w:tc>
        <w:tc>
          <w:tcPr>
            <w:tcW w:w="856" w:type="dxa"/>
            <w:tcBorders>
              <w:top w:val="single" w:sz="4" w:space="0" w:color="auto"/>
              <w:left w:val="single" w:sz="4" w:space="0" w:color="auto"/>
              <w:bottom w:val="nil"/>
              <w:right w:val="single" w:sz="4" w:space="0" w:color="auto"/>
            </w:tcBorders>
            <w:shd w:val="clear" w:color="000000" w:fill="E7E6E6"/>
            <w:vAlign w:val="center"/>
            <w:hideMark/>
          </w:tcPr>
          <w:p w14:paraId="2AA66C99" w14:textId="41526543" w:rsidR="00085C08" w:rsidRPr="000764B9" w:rsidRDefault="00085C08" w:rsidP="000764B9">
            <w:pPr>
              <w:spacing w:beforeLines="60" w:before="144" w:afterLines="60" w:after="144" w:line="240" w:lineRule="auto"/>
              <w:jc w:val="center"/>
              <w:rPr>
                <w:color w:val="000000"/>
                <w:sz w:val="18"/>
                <w:szCs w:val="18"/>
              </w:rPr>
            </w:pPr>
            <w:r w:rsidRPr="000764B9">
              <w:rPr>
                <w:color w:val="000000"/>
                <w:sz w:val="18"/>
                <w:szCs w:val="18"/>
              </w:rPr>
              <w:t>0.7</w:t>
            </w:r>
            <w:r w:rsidR="00C525F3" w:rsidRPr="000764B9">
              <w:rPr>
                <w:color w:val="000000"/>
                <w:sz w:val="18"/>
                <w:szCs w:val="18"/>
              </w:rPr>
              <w:t>38</w:t>
            </w:r>
          </w:p>
        </w:tc>
      </w:tr>
      <w:tr w:rsidR="000764B9" w:rsidRPr="000764B9" w14:paraId="44E3168F" w14:textId="77777777" w:rsidTr="000764B9">
        <w:trPr>
          <w:trHeight w:val="115"/>
          <w:jc w:val="center"/>
        </w:trPr>
        <w:tc>
          <w:tcPr>
            <w:tcW w:w="1135" w:type="dxa"/>
            <w:tcBorders>
              <w:top w:val="nil"/>
              <w:left w:val="single" w:sz="4" w:space="0" w:color="auto"/>
              <w:bottom w:val="nil"/>
              <w:right w:val="single" w:sz="4" w:space="0" w:color="auto"/>
            </w:tcBorders>
            <w:shd w:val="clear" w:color="auto" w:fill="auto"/>
            <w:vAlign w:val="center"/>
            <w:hideMark/>
          </w:tcPr>
          <w:p w14:paraId="328C14BF" w14:textId="1F50900C" w:rsidR="00085C08" w:rsidRPr="000764B9" w:rsidRDefault="00990F8B" w:rsidP="0003569D">
            <w:pPr>
              <w:spacing w:beforeLines="60" w:before="144" w:afterLines="60" w:after="144" w:line="240" w:lineRule="auto"/>
              <w:rPr>
                <w:color w:val="000000"/>
                <w:sz w:val="18"/>
                <w:szCs w:val="18"/>
              </w:rPr>
            </w:pPr>
            <w:r w:rsidRPr="000764B9">
              <w:rPr>
                <w:color w:val="000000"/>
                <w:sz w:val="18"/>
                <w:szCs w:val="18"/>
              </w:rPr>
              <w:fldChar w:fldCharType="begin"/>
            </w:r>
            <w:r w:rsidRPr="000764B9">
              <w:rPr>
                <w:color w:val="000000"/>
                <w:sz w:val="18"/>
                <w:szCs w:val="18"/>
              </w:rPr>
              <w:instrText xml:space="preserve"> ADDIN ZOTERO_ITEM CSL_CITATION {"citationID":"VK2tTDjy","properties":{"formattedCitation":"[6]","plainCitation":"[6]","noteIndex":0},"citationItems":[{"id":40,"uris":["http://zotero.org/users/local/oPO7Jhp1/items/SHAX6LGX"],"uri":["http://zotero.org/users/local/oPO7Jhp1/items/SHAX6LGX"],"itemData":{"id":40,"type":"article-journal","title":"Learning to diagnose from scratch by exploiting dependencies among labels","container-title":"arXiv:1710.10501 [cs]","source":"arXiv.org","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URL":"http://arxiv.org/abs/1710.10501","note":"00023 \narXiv: 1710.10501","author":[{"family":"Yao","given":"Li"},{"family":"Poblenz","given":"Eric"},{"family":"Dagunts","given":"Dmitry"},{"family":"Covington","given":"Ben"},{"family":"Bernard","given":"Devon"},{"family":"Lyman","given":"Kevin"}],"issued":{"date-parts":[["2017",10,28]]},"accessed":{"date-parts":[["2018",12,1]]}}}],"schema":"https://github.com/citation-style-language/schema/raw/master/csl-citation.json"} </w:instrText>
            </w:r>
            <w:r w:rsidRPr="000764B9">
              <w:rPr>
                <w:color w:val="000000"/>
                <w:sz w:val="18"/>
                <w:szCs w:val="18"/>
              </w:rPr>
              <w:fldChar w:fldCharType="separate"/>
            </w:r>
            <w:r w:rsidRPr="000764B9">
              <w:rPr>
                <w:noProof/>
                <w:color w:val="000000"/>
                <w:sz w:val="18"/>
                <w:szCs w:val="18"/>
              </w:rPr>
              <w:t>[6]</w:t>
            </w:r>
            <w:r w:rsidRPr="000764B9">
              <w:rPr>
                <w:color w:val="000000"/>
                <w:sz w:val="18"/>
                <w:szCs w:val="18"/>
              </w:rPr>
              <w:fldChar w:fldCharType="end"/>
            </w:r>
          </w:p>
        </w:tc>
        <w:tc>
          <w:tcPr>
            <w:tcW w:w="637" w:type="dxa"/>
            <w:tcBorders>
              <w:top w:val="nil"/>
              <w:left w:val="single" w:sz="4" w:space="0" w:color="auto"/>
              <w:bottom w:val="nil"/>
              <w:right w:val="nil"/>
            </w:tcBorders>
            <w:shd w:val="clear" w:color="auto" w:fill="auto"/>
            <w:vAlign w:val="center"/>
            <w:hideMark/>
          </w:tcPr>
          <w:p w14:paraId="4304BB0E"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72</w:t>
            </w:r>
          </w:p>
        </w:tc>
        <w:tc>
          <w:tcPr>
            <w:tcW w:w="638" w:type="dxa"/>
            <w:tcBorders>
              <w:top w:val="nil"/>
              <w:left w:val="nil"/>
              <w:bottom w:val="nil"/>
              <w:right w:val="nil"/>
            </w:tcBorders>
            <w:shd w:val="clear" w:color="auto" w:fill="auto"/>
            <w:vAlign w:val="center"/>
            <w:hideMark/>
          </w:tcPr>
          <w:p w14:paraId="2788CF7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904</w:t>
            </w:r>
          </w:p>
        </w:tc>
        <w:tc>
          <w:tcPr>
            <w:tcW w:w="638" w:type="dxa"/>
            <w:tcBorders>
              <w:top w:val="nil"/>
              <w:left w:val="nil"/>
              <w:bottom w:val="nil"/>
              <w:right w:val="nil"/>
            </w:tcBorders>
            <w:shd w:val="clear" w:color="auto" w:fill="auto"/>
            <w:vAlign w:val="center"/>
            <w:hideMark/>
          </w:tcPr>
          <w:p w14:paraId="468CF295"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59</w:t>
            </w:r>
          </w:p>
        </w:tc>
        <w:tc>
          <w:tcPr>
            <w:tcW w:w="638" w:type="dxa"/>
            <w:tcBorders>
              <w:top w:val="nil"/>
              <w:left w:val="nil"/>
              <w:bottom w:val="nil"/>
              <w:right w:val="nil"/>
            </w:tcBorders>
            <w:shd w:val="clear" w:color="auto" w:fill="auto"/>
            <w:vAlign w:val="center"/>
            <w:hideMark/>
          </w:tcPr>
          <w:p w14:paraId="284327D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695</w:t>
            </w:r>
          </w:p>
        </w:tc>
        <w:tc>
          <w:tcPr>
            <w:tcW w:w="638" w:type="dxa"/>
            <w:tcBorders>
              <w:top w:val="nil"/>
              <w:left w:val="nil"/>
              <w:bottom w:val="nil"/>
              <w:right w:val="nil"/>
            </w:tcBorders>
            <w:shd w:val="clear" w:color="auto" w:fill="auto"/>
            <w:vAlign w:val="center"/>
            <w:hideMark/>
          </w:tcPr>
          <w:p w14:paraId="335CBB59"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92</w:t>
            </w:r>
          </w:p>
        </w:tc>
        <w:tc>
          <w:tcPr>
            <w:tcW w:w="638" w:type="dxa"/>
            <w:tcBorders>
              <w:top w:val="nil"/>
              <w:left w:val="nil"/>
              <w:bottom w:val="nil"/>
              <w:right w:val="nil"/>
            </w:tcBorders>
            <w:shd w:val="clear" w:color="auto" w:fill="auto"/>
            <w:vAlign w:val="center"/>
            <w:hideMark/>
          </w:tcPr>
          <w:p w14:paraId="078C276B"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17</w:t>
            </w:r>
          </w:p>
        </w:tc>
        <w:tc>
          <w:tcPr>
            <w:tcW w:w="638" w:type="dxa"/>
            <w:tcBorders>
              <w:top w:val="nil"/>
              <w:left w:val="nil"/>
              <w:bottom w:val="nil"/>
              <w:right w:val="nil"/>
            </w:tcBorders>
            <w:shd w:val="clear" w:color="auto" w:fill="auto"/>
            <w:vAlign w:val="center"/>
            <w:hideMark/>
          </w:tcPr>
          <w:p w14:paraId="26D0DE6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13</w:t>
            </w:r>
          </w:p>
        </w:tc>
        <w:tc>
          <w:tcPr>
            <w:tcW w:w="637" w:type="dxa"/>
            <w:tcBorders>
              <w:top w:val="nil"/>
              <w:left w:val="nil"/>
              <w:bottom w:val="nil"/>
              <w:right w:val="nil"/>
            </w:tcBorders>
            <w:shd w:val="clear" w:color="auto" w:fill="auto"/>
            <w:vAlign w:val="center"/>
            <w:hideMark/>
          </w:tcPr>
          <w:p w14:paraId="35F20265"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41</w:t>
            </w:r>
          </w:p>
        </w:tc>
        <w:tc>
          <w:tcPr>
            <w:tcW w:w="638" w:type="dxa"/>
            <w:tcBorders>
              <w:top w:val="nil"/>
              <w:left w:val="nil"/>
              <w:bottom w:val="nil"/>
              <w:right w:val="nil"/>
            </w:tcBorders>
            <w:shd w:val="clear" w:color="auto" w:fill="auto"/>
            <w:vAlign w:val="center"/>
            <w:hideMark/>
          </w:tcPr>
          <w:p w14:paraId="2052ADC4"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88</w:t>
            </w:r>
          </w:p>
        </w:tc>
        <w:tc>
          <w:tcPr>
            <w:tcW w:w="638" w:type="dxa"/>
            <w:tcBorders>
              <w:top w:val="nil"/>
              <w:left w:val="nil"/>
              <w:bottom w:val="nil"/>
              <w:right w:val="nil"/>
            </w:tcBorders>
            <w:shd w:val="clear" w:color="auto" w:fill="auto"/>
            <w:vAlign w:val="center"/>
            <w:hideMark/>
          </w:tcPr>
          <w:p w14:paraId="1EE10036"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82</w:t>
            </w:r>
          </w:p>
        </w:tc>
        <w:tc>
          <w:tcPr>
            <w:tcW w:w="638" w:type="dxa"/>
            <w:tcBorders>
              <w:top w:val="nil"/>
              <w:left w:val="nil"/>
              <w:bottom w:val="nil"/>
              <w:right w:val="nil"/>
            </w:tcBorders>
            <w:shd w:val="clear" w:color="auto" w:fill="auto"/>
            <w:vAlign w:val="center"/>
            <w:hideMark/>
          </w:tcPr>
          <w:p w14:paraId="38D1E073"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29</w:t>
            </w:r>
          </w:p>
        </w:tc>
        <w:tc>
          <w:tcPr>
            <w:tcW w:w="638" w:type="dxa"/>
            <w:tcBorders>
              <w:top w:val="nil"/>
              <w:left w:val="nil"/>
              <w:bottom w:val="nil"/>
              <w:right w:val="nil"/>
            </w:tcBorders>
            <w:shd w:val="clear" w:color="auto" w:fill="auto"/>
            <w:vAlign w:val="center"/>
            <w:hideMark/>
          </w:tcPr>
          <w:p w14:paraId="669C6488"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67</w:t>
            </w:r>
          </w:p>
        </w:tc>
        <w:tc>
          <w:tcPr>
            <w:tcW w:w="638" w:type="dxa"/>
            <w:tcBorders>
              <w:top w:val="nil"/>
              <w:left w:val="nil"/>
              <w:bottom w:val="nil"/>
              <w:right w:val="nil"/>
            </w:tcBorders>
            <w:shd w:val="clear" w:color="auto" w:fill="auto"/>
            <w:vAlign w:val="center"/>
            <w:hideMark/>
          </w:tcPr>
          <w:p w14:paraId="18C99D8F"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65</w:t>
            </w:r>
          </w:p>
        </w:tc>
        <w:tc>
          <w:tcPr>
            <w:tcW w:w="774" w:type="dxa"/>
            <w:tcBorders>
              <w:top w:val="nil"/>
              <w:left w:val="nil"/>
              <w:bottom w:val="nil"/>
              <w:right w:val="single" w:sz="4" w:space="0" w:color="auto"/>
            </w:tcBorders>
            <w:shd w:val="clear" w:color="auto" w:fill="auto"/>
            <w:vAlign w:val="center"/>
            <w:hideMark/>
          </w:tcPr>
          <w:p w14:paraId="09AE3CDC" w14:textId="7777777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914</w:t>
            </w:r>
          </w:p>
        </w:tc>
        <w:tc>
          <w:tcPr>
            <w:tcW w:w="856" w:type="dxa"/>
            <w:tcBorders>
              <w:top w:val="nil"/>
              <w:left w:val="single" w:sz="4" w:space="0" w:color="auto"/>
              <w:bottom w:val="nil"/>
              <w:right w:val="single" w:sz="4" w:space="0" w:color="auto"/>
            </w:tcBorders>
            <w:shd w:val="clear" w:color="000000" w:fill="E7E6E6"/>
            <w:vAlign w:val="center"/>
            <w:hideMark/>
          </w:tcPr>
          <w:p w14:paraId="7C618974" w14:textId="53E5FBB5" w:rsidR="00085C08" w:rsidRPr="000764B9" w:rsidRDefault="00085C08" w:rsidP="000764B9">
            <w:pPr>
              <w:spacing w:beforeLines="60" w:before="144" w:afterLines="60" w:after="144" w:line="240" w:lineRule="auto"/>
              <w:jc w:val="center"/>
              <w:rPr>
                <w:color w:val="000000"/>
                <w:sz w:val="18"/>
                <w:szCs w:val="18"/>
              </w:rPr>
            </w:pPr>
            <w:r w:rsidRPr="000764B9">
              <w:rPr>
                <w:color w:val="000000"/>
                <w:sz w:val="18"/>
                <w:szCs w:val="18"/>
              </w:rPr>
              <w:t>0.8</w:t>
            </w:r>
            <w:r w:rsidR="00C525F3" w:rsidRPr="000764B9">
              <w:rPr>
                <w:color w:val="000000"/>
                <w:sz w:val="18"/>
                <w:szCs w:val="18"/>
              </w:rPr>
              <w:t>03</w:t>
            </w:r>
          </w:p>
        </w:tc>
      </w:tr>
      <w:tr w:rsidR="000764B9" w:rsidRPr="000764B9" w14:paraId="09F32593" w14:textId="77777777" w:rsidTr="000764B9">
        <w:trPr>
          <w:trHeight w:val="47"/>
          <w:jc w:val="center"/>
        </w:trPr>
        <w:tc>
          <w:tcPr>
            <w:tcW w:w="1135" w:type="dxa"/>
            <w:tcBorders>
              <w:top w:val="nil"/>
              <w:left w:val="single" w:sz="4" w:space="0" w:color="auto"/>
              <w:bottom w:val="nil"/>
              <w:right w:val="single" w:sz="4" w:space="0" w:color="auto"/>
            </w:tcBorders>
            <w:shd w:val="clear" w:color="auto" w:fill="auto"/>
            <w:vAlign w:val="center"/>
            <w:hideMark/>
          </w:tcPr>
          <w:p w14:paraId="56E549AF" w14:textId="3CB2CF41" w:rsidR="00085C08" w:rsidRPr="000764B9" w:rsidRDefault="00990F8B" w:rsidP="0003569D">
            <w:pPr>
              <w:spacing w:beforeLines="60" w:before="144" w:afterLines="60" w:after="144" w:line="240" w:lineRule="auto"/>
              <w:rPr>
                <w:color w:val="000000"/>
                <w:sz w:val="18"/>
                <w:szCs w:val="18"/>
              </w:rPr>
            </w:pPr>
            <w:r w:rsidRPr="000764B9">
              <w:rPr>
                <w:color w:val="000000"/>
                <w:sz w:val="18"/>
                <w:szCs w:val="18"/>
              </w:rPr>
              <w:fldChar w:fldCharType="begin"/>
            </w:r>
            <w:r w:rsidRPr="000764B9">
              <w:rPr>
                <w:color w:val="000000"/>
                <w:sz w:val="18"/>
                <w:szCs w:val="18"/>
              </w:rPr>
              <w:instrText xml:space="preserve"> ADDIN ZOTERO_ITEM CSL_CITATION {"citationID":"tyNhzJqG","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rsidRPr="000764B9">
              <w:rPr>
                <w:color w:val="000000"/>
                <w:sz w:val="18"/>
                <w:szCs w:val="18"/>
              </w:rPr>
              <w:fldChar w:fldCharType="separate"/>
            </w:r>
            <w:r w:rsidRPr="000764B9">
              <w:rPr>
                <w:noProof/>
                <w:color w:val="000000"/>
                <w:sz w:val="18"/>
                <w:szCs w:val="18"/>
              </w:rPr>
              <w:t>[5]</w:t>
            </w:r>
            <w:r w:rsidRPr="000764B9">
              <w:rPr>
                <w:color w:val="000000"/>
                <w:sz w:val="18"/>
                <w:szCs w:val="18"/>
              </w:rPr>
              <w:fldChar w:fldCharType="end"/>
            </w:r>
          </w:p>
        </w:tc>
        <w:tc>
          <w:tcPr>
            <w:tcW w:w="637" w:type="dxa"/>
            <w:tcBorders>
              <w:top w:val="nil"/>
              <w:left w:val="single" w:sz="4" w:space="0" w:color="auto"/>
              <w:bottom w:val="nil"/>
              <w:right w:val="nil"/>
            </w:tcBorders>
            <w:shd w:val="clear" w:color="auto" w:fill="auto"/>
            <w:vAlign w:val="center"/>
            <w:hideMark/>
          </w:tcPr>
          <w:p w14:paraId="3548A155" w14:textId="55839B3B"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09</w:t>
            </w:r>
          </w:p>
        </w:tc>
        <w:tc>
          <w:tcPr>
            <w:tcW w:w="638" w:type="dxa"/>
            <w:tcBorders>
              <w:top w:val="nil"/>
              <w:left w:val="nil"/>
              <w:bottom w:val="nil"/>
              <w:right w:val="nil"/>
            </w:tcBorders>
            <w:shd w:val="clear" w:color="auto" w:fill="auto"/>
            <w:vAlign w:val="center"/>
            <w:hideMark/>
          </w:tcPr>
          <w:p w14:paraId="3E61FCCA" w14:textId="7C825F65" w:rsidR="00085C08" w:rsidRPr="000764B9" w:rsidRDefault="00085C08" w:rsidP="0003569D">
            <w:pPr>
              <w:spacing w:beforeLines="60" w:before="144" w:afterLines="60" w:after="144" w:line="240" w:lineRule="auto"/>
              <w:rPr>
                <w:color w:val="0432FF"/>
                <w:sz w:val="18"/>
                <w:szCs w:val="18"/>
              </w:rPr>
            </w:pPr>
            <w:r w:rsidRPr="000764B9">
              <w:rPr>
                <w:color w:val="0432FF"/>
                <w:sz w:val="18"/>
                <w:szCs w:val="18"/>
              </w:rPr>
              <w:t>0.92</w:t>
            </w:r>
            <w:r w:rsidR="008E4977" w:rsidRPr="000764B9">
              <w:rPr>
                <w:color w:val="0432FF"/>
                <w:sz w:val="18"/>
                <w:szCs w:val="18"/>
              </w:rPr>
              <w:t>5</w:t>
            </w:r>
          </w:p>
        </w:tc>
        <w:tc>
          <w:tcPr>
            <w:tcW w:w="638" w:type="dxa"/>
            <w:tcBorders>
              <w:top w:val="nil"/>
              <w:left w:val="nil"/>
              <w:bottom w:val="nil"/>
              <w:right w:val="nil"/>
            </w:tcBorders>
            <w:shd w:val="clear" w:color="auto" w:fill="auto"/>
            <w:vAlign w:val="center"/>
            <w:hideMark/>
          </w:tcPr>
          <w:p w14:paraId="502BB317" w14:textId="04EA7441"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6</w:t>
            </w:r>
            <w:r w:rsidR="008E4977" w:rsidRPr="000764B9">
              <w:rPr>
                <w:color w:val="000000"/>
                <w:sz w:val="18"/>
                <w:szCs w:val="18"/>
              </w:rPr>
              <w:t>4</w:t>
            </w:r>
          </w:p>
        </w:tc>
        <w:tc>
          <w:tcPr>
            <w:tcW w:w="638" w:type="dxa"/>
            <w:tcBorders>
              <w:top w:val="nil"/>
              <w:left w:val="nil"/>
              <w:bottom w:val="nil"/>
              <w:right w:val="nil"/>
            </w:tcBorders>
            <w:shd w:val="clear" w:color="auto" w:fill="auto"/>
            <w:vAlign w:val="center"/>
            <w:hideMark/>
          </w:tcPr>
          <w:p w14:paraId="37824DCD" w14:textId="0854D631" w:rsidR="00085C08" w:rsidRPr="000764B9" w:rsidRDefault="00085C08" w:rsidP="0003569D">
            <w:pPr>
              <w:spacing w:beforeLines="60" w:before="144" w:afterLines="60" w:after="144" w:line="240" w:lineRule="auto"/>
              <w:rPr>
                <w:color w:val="000000"/>
                <w:sz w:val="18"/>
                <w:szCs w:val="18"/>
              </w:rPr>
            </w:pPr>
            <w:r w:rsidRPr="000764B9">
              <w:rPr>
                <w:color w:val="0331FF"/>
                <w:sz w:val="18"/>
                <w:szCs w:val="18"/>
              </w:rPr>
              <w:t>0.73</w:t>
            </w:r>
            <w:r w:rsidR="00AD7265" w:rsidRPr="000764B9">
              <w:rPr>
                <w:color w:val="0331FF"/>
                <w:sz w:val="18"/>
                <w:szCs w:val="18"/>
              </w:rPr>
              <w:t>5</w:t>
            </w:r>
          </w:p>
        </w:tc>
        <w:tc>
          <w:tcPr>
            <w:tcW w:w="638" w:type="dxa"/>
            <w:tcBorders>
              <w:top w:val="nil"/>
              <w:left w:val="nil"/>
              <w:bottom w:val="nil"/>
              <w:right w:val="nil"/>
            </w:tcBorders>
            <w:shd w:val="clear" w:color="auto" w:fill="auto"/>
            <w:vAlign w:val="center"/>
            <w:hideMark/>
          </w:tcPr>
          <w:p w14:paraId="1CEF8026" w14:textId="17F81B3B" w:rsidR="00085C08" w:rsidRPr="000764B9" w:rsidRDefault="00085C08" w:rsidP="0003569D">
            <w:pPr>
              <w:spacing w:beforeLines="60" w:before="144" w:afterLines="60" w:after="144" w:line="240" w:lineRule="auto"/>
              <w:rPr>
                <w:color w:val="000000"/>
                <w:sz w:val="18"/>
                <w:szCs w:val="18"/>
              </w:rPr>
            </w:pPr>
            <w:r w:rsidRPr="000764B9">
              <w:rPr>
                <w:color w:val="0331FF"/>
                <w:sz w:val="18"/>
                <w:szCs w:val="18"/>
              </w:rPr>
              <w:t>0.867</w:t>
            </w:r>
          </w:p>
        </w:tc>
        <w:tc>
          <w:tcPr>
            <w:tcW w:w="638" w:type="dxa"/>
            <w:tcBorders>
              <w:top w:val="nil"/>
              <w:left w:val="nil"/>
              <w:bottom w:val="nil"/>
              <w:right w:val="nil"/>
            </w:tcBorders>
            <w:shd w:val="clear" w:color="auto" w:fill="auto"/>
            <w:vAlign w:val="center"/>
            <w:hideMark/>
          </w:tcPr>
          <w:p w14:paraId="2B140101" w14:textId="7B486198"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80</w:t>
            </w:r>
          </w:p>
        </w:tc>
        <w:tc>
          <w:tcPr>
            <w:tcW w:w="638" w:type="dxa"/>
            <w:tcBorders>
              <w:top w:val="nil"/>
              <w:left w:val="nil"/>
              <w:bottom w:val="nil"/>
              <w:right w:val="nil"/>
            </w:tcBorders>
            <w:shd w:val="clear" w:color="auto" w:fill="auto"/>
            <w:vAlign w:val="center"/>
            <w:hideMark/>
          </w:tcPr>
          <w:p w14:paraId="39775CFA" w14:textId="77777777" w:rsidR="00085C08" w:rsidRPr="000764B9" w:rsidRDefault="00085C08" w:rsidP="0003569D">
            <w:pPr>
              <w:spacing w:beforeLines="60" w:before="144" w:afterLines="60" w:after="144" w:line="240" w:lineRule="auto"/>
              <w:rPr>
                <w:color w:val="000000"/>
                <w:sz w:val="18"/>
                <w:szCs w:val="18"/>
              </w:rPr>
            </w:pPr>
            <w:r w:rsidRPr="000764B9">
              <w:rPr>
                <w:color w:val="0432FF"/>
                <w:sz w:val="18"/>
                <w:szCs w:val="18"/>
              </w:rPr>
              <w:t>0.768</w:t>
            </w:r>
          </w:p>
        </w:tc>
        <w:tc>
          <w:tcPr>
            <w:tcW w:w="637" w:type="dxa"/>
            <w:tcBorders>
              <w:top w:val="nil"/>
              <w:left w:val="nil"/>
              <w:bottom w:val="nil"/>
              <w:right w:val="nil"/>
            </w:tcBorders>
            <w:shd w:val="clear" w:color="auto" w:fill="auto"/>
            <w:vAlign w:val="center"/>
            <w:hideMark/>
          </w:tcPr>
          <w:p w14:paraId="3336C5F4" w14:textId="42AC8E2E" w:rsidR="00085C08" w:rsidRPr="000764B9" w:rsidRDefault="00085C08" w:rsidP="0003569D">
            <w:pPr>
              <w:spacing w:beforeLines="60" w:before="144" w:afterLines="60" w:after="144" w:line="240" w:lineRule="auto"/>
              <w:rPr>
                <w:color w:val="000000"/>
                <w:sz w:val="18"/>
                <w:szCs w:val="18"/>
              </w:rPr>
            </w:pPr>
            <w:r w:rsidRPr="000764B9">
              <w:rPr>
                <w:color w:val="0432FF"/>
                <w:sz w:val="18"/>
                <w:szCs w:val="18"/>
              </w:rPr>
              <w:t>0.88</w:t>
            </w:r>
            <w:r w:rsidR="00AD7265" w:rsidRPr="000764B9">
              <w:rPr>
                <w:color w:val="0432FF"/>
                <w:sz w:val="18"/>
                <w:szCs w:val="18"/>
              </w:rPr>
              <w:t>9</w:t>
            </w:r>
          </w:p>
        </w:tc>
        <w:tc>
          <w:tcPr>
            <w:tcW w:w="638" w:type="dxa"/>
            <w:tcBorders>
              <w:top w:val="nil"/>
              <w:left w:val="nil"/>
              <w:bottom w:val="nil"/>
              <w:right w:val="nil"/>
            </w:tcBorders>
            <w:shd w:val="clear" w:color="auto" w:fill="auto"/>
            <w:vAlign w:val="center"/>
            <w:hideMark/>
          </w:tcPr>
          <w:p w14:paraId="5754E107" w14:textId="47D08A97"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790</w:t>
            </w:r>
          </w:p>
        </w:tc>
        <w:tc>
          <w:tcPr>
            <w:tcW w:w="638" w:type="dxa"/>
            <w:tcBorders>
              <w:top w:val="nil"/>
              <w:left w:val="nil"/>
              <w:bottom w:val="nil"/>
              <w:right w:val="nil"/>
            </w:tcBorders>
            <w:shd w:val="clear" w:color="auto" w:fill="auto"/>
            <w:vAlign w:val="center"/>
            <w:hideMark/>
          </w:tcPr>
          <w:p w14:paraId="6E49BD01" w14:textId="229323B8"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8</w:t>
            </w:r>
            <w:r w:rsidR="00AD7265" w:rsidRPr="000764B9">
              <w:rPr>
                <w:color w:val="000000"/>
                <w:sz w:val="18"/>
                <w:szCs w:val="18"/>
              </w:rPr>
              <w:t>8</w:t>
            </w:r>
          </w:p>
        </w:tc>
        <w:tc>
          <w:tcPr>
            <w:tcW w:w="638" w:type="dxa"/>
            <w:tcBorders>
              <w:top w:val="nil"/>
              <w:left w:val="nil"/>
              <w:bottom w:val="nil"/>
              <w:right w:val="nil"/>
            </w:tcBorders>
            <w:shd w:val="clear" w:color="auto" w:fill="auto"/>
            <w:vAlign w:val="center"/>
            <w:hideMark/>
          </w:tcPr>
          <w:p w14:paraId="1DE4CC0C" w14:textId="0C154FB3" w:rsidR="00085C08" w:rsidRPr="000764B9" w:rsidRDefault="00085C08" w:rsidP="0003569D">
            <w:pPr>
              <w:spacing w:beforeLines="60" w:before="144" w:afterLines="60" w:after="144" w:line="240" w:lineRule="auto"/>
              <w:rPr>
                <w:color w:val="FF0000"/>
                <w:sz w:val="18"/>
                <w:szCs w:val="18"/>
              </w:rPr>
            </w:pPr>
            <w:r w:rsidRPr="000764B9">
              <w:rPr>
                <w:color w:val="FF0000"/>
                <w:sz w:val="18"/>
                <w:szCs w:val="18"/>
              </w:rPr>
              <w:t>0.937</w:t>
            </w:r>
          </w:p>
        </w:tc>
        <w:tc>
          <w:tcPr>
            <w:tcW w:w="638" w:type="dxa"/>
            <w:tcBorders>
              <w:top w:val="nil"/>
              <w:left w:val="nil"/>
              <w:bottom w:val="nil"/>
              <w:right w:val="nil"/>
            </w:tcBorders>
            <w:shd w:val="clear" w:color="auto" w:fill="auto"/>
            <w:vAlign w:val="center"/>
            <w:hideMark/>
          </w:tcPr>
          <w:p w14:paraId="6D74A56C" w14:textId="5A9DD4DE"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80</w:t>
            </w:r>
            <w:r w:rsidR="00AD7265" w:rsidRPr="000764B9">
              <w:rPr>
                <w:color w:val="000000"/>
                <w:sz w:val="18"/>
                <w:szCs w:val="18"/>
              </w:rPr>
              <w:t>5</w:t>
            </w:r>
          </w:p>
        </w:tc>
        <w:tc>
          <w:tcPr>
            <w:tcW w:w="638" w:type="dxa"/>
            <w:tcBorders>
              <w:top w:val="nil"/>
              <w:left w:val="nil"/>
              <w:bottom w:val="nil"/>
              <w:right w:val="nil"/>
            </w:tcBorders>
            <w:shd w:val="clear" w:color="auto" w:fill="auto"/>
            <w:vAlign w:val="center"/>
            <w:hideMark/>
          </w:tcPr>
          <w:p w14:paraId="2EFB21DD" w14:textId="7E9EE4D8" w:rsidR="00085C08" w:rsidRPr="000764B9" w:rsidRDefault="00085C08" w:rsidP="0003569D">
            <w:pPr>
              <w:spacing w:beforeLines="60" w:before="144" w:afterLines="60" w:after="144" w:line="240" w:lineRule="auto"/>
              <w:rPr>
                <w:color w:val="0432FF"/>
                <w:sz w:val="18"/>
                <w:szCs w:val="18"/>
              </w:rPr>
            </w:pPr>
            <w:r w:rsidRPr="000764B9">
              <w:rPr>
                <w:color w:val="0432FF"/>
                <w:sz w:val="18"/>
                <w:szCs w:val="18"/>
              </w:rPr>
              <w:t>0.806</w:t>
            </w:r>
          </w:p>
        </w:tc>
        <w:tc>
          <w:tcPr>
            <w:tcW w:w="774" w:type="dxa"/>
            <w:tcBorders>
              <w:top w:val="nil"/>
              <w:left w:val="nil"/>
              <w:bottom w:val="nil"/>
              <w:right w:val="single" w:sz="4" w:space="0" w:color="auto"/>
            </w:tcBorders>
            <w:shd w:val="clear" w:color="auto" w:fill="auto"/>
            <w:vAlign w:val="center"/>
            <w:hideMark/>
          </w:tcPr>
          <w:p w14:paraId="734ED80D" w14:textId="30BE2808" w:rsidR="00085C08" w:rsidRPr="000764B9" w:rsidRDefault="00085C08" w:rsidP="0003569D">
            <w:pPr>
              <w:spacing w:beforeLines="60" w:before="144" w:afterLines="60" w:after="144" w:line="240" w:lineRule="auto"/>
              <w:rPr>
                <w:color w:val="000000"/>
                <w:sz w:val="18"/>
                <w:szCs w:val="18"/>
              </w:rPr>
            </w:pPr>
            <w:r w:rsidRPr="000764B9">
              <w:rPr>
                <w:color w:val="000000"/>
                <w:sz w:val="18"/>
                <w:szCs w:val="18"/>
              </w:rPr>
              <w:t>0.916</w:t>
            </w:r>
          </w:p>
        </w:tc>
        <w:tc>
          <w:tcPr>
            <w:tcW w:w="856" w:type="dxa"/>
            <w:tcBorders>
              <w:top w:val="nil"/>
              <w:left w:val="single" w:sz="4" w:space="0" w:color="auto"/>
              <w:bottom w:val="nil"/>
              <w:right w:val="single" w:sz="4" w:space="0" w:color="auto"/>
            </w:tcBorders>
            <w:shd w:val="clear" w:color="000000" w:fill="E7E6E6"/>
            <w:vAlign w:val="center"/>
            <w:hideMark/>
          </w:tcPr>
          <w:p w14:paraId="32C3507A" w14:textId="77777777" w:rsidR="00085C08" w:rsidRPr="000764B9" w:rsidRDefault="00085C08" w:rsidP="000764B9">
            <w:pPr>
              <w:spacing w:beforeLines="60" w:before="144" w:afterLines="60" w:after="144" w:line="240" w:lineRule="auto"/>
              <w:jc w:val="center"/>
              <w:rPr>
                <w:color w:val="000000"/>
                <w:sz w:val="18"/>
                <w:szCs w:val="18"/>
              </w:rPr>
            </w:pPr>
            <w:r w:rsidRPr="000764B9">
              <w:rPr>
                <w:color w:val="000000"/>
                <w:sz w:val="18"/>
                <w:szCs w:val="18"/>
              </w:rPr>
              <w:t>0.841</w:t>
            </w:r>
          </w:p>
        </w:tc>
      </w:tr>
      <w:tr w:rsidR="000764B9" w:rsidRPr="000764B9" w14:paraId="2AE163C9" w14:textId="77777777" w:rsidTr="000764B9">
        <w:trPr>
          <w:trHeight w:val="106"/>
          <w:jc w:val="center"/>
        </w:trPr>
        <w:tc>
          <w:tcPr>
            <w:tcW w:w="1135" w:type="dxa"/>
            <w:tcBorders>
              <w:top w:val="nil"/>
              <w:left w:val="single" w:sz="4" w:space="0" w:color="auto"/>
              <w:bottom w:val="single" w:sz="4" w:space="0" w:color="auto"/>
              <w:right w:val="single" w:sz="4" w:space="0" w:color="auto"/>
            </w:tcBorders>
            <w:shd w:val="clear" w:color="auto" w:fill="auto"/>
            <w:vAlign w:val="center"/>
          </w:tcPr>
          <w:p w14:paraId="20627173" w14:textId="3B95D9CA" w:rsidR="003668A6" w:rsidRPr="000764B9" w:rsidRDefault="00990F8B" w:rsidP="0003569D">
            <w:pPr>
              <w:spacing w:beforeLines="60" w:before="144" w:afterLines="60" w:after="144" w:line="240" w:lineRule="auto"/>
              <w:rPr>
                <w:noProof/>
                <w:color w:val="000000"/>
                <w:sz w:val="18"/>
                <w:szCs w:val="18"/>
              </w:rPr>
            </w:pPr>
            <w:r w:rsidRPr="000764B9">
              <w:rPr>
                <w:noProof/>
                <w:color w:val="000000"/>
                <w:sz w:val="18"/>
                <w:szCs w:val="18"/>
              </w:rPr>
              <w:fldChar w:fldCharType="begin"/>
            </w:r>
            <w:r w:rsidRPr="000764B9">
              <w:rPr>
                <w:noProof/>
                <w:color w:val="000000"/>
                <w:sz w:val="18"/>
                <w:szCs w:val="18"/>
              </w:rPr>
              <w:instrText xml:space="preserve"> ADDIN ZOTERO_ITEM CSL_CITATION {"citationID":"8ZNftbtW","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Pr="000764B9">
              <w:rPr>
                <w:noProof/>
                <w:color w:val="000000"/>
                <w:sz w:val="18"/>
                <w:szCs w:val="18"/>
              </w:rPr>
              <w:fldChar w:fldCharType="separate"/>
            </w:r>
            <w:r w:rsidRPr="000764B9">
              <w:rPr>
                <w:noProof/>
                <w:color w:val="000000"/>
                <w:sz w:val="18"/>
                <w:szCs w:val="18"/>
              </w:rPr>
              <w:t>[7]</w:t>
            </w:r>
            <w:r w:rsidRPr="000764B9">
              <w:rPr>
                <w:noProof/>
                <w:color w:val="000000"/>
                <w:sz w:val="18"/>
                <w:szCs w:val="18"/>
              </w:rPr>
              <w:fldChar w:fldCharType="end"/>
            </w:r>
            <w:r w:rsidR="003668A6" w:rsidRPr="000764B9">
              <w:rPr>
                <w:noProof/>
                <w:color w:val="000000"/>
                <w:sz w:val="18"/>
                <w:szCs w:val="18"/>
              </w:rPr>
              <w:t xml:space="preserve"> </w:t>
            </w:r>
          </w:p>
        </w:tc>
        <w:tc>
          <w:tcPr>
            <w:tcW w:w="637" w:type="dxa"/>
            <w:tcBorders>
              <w:top w:val="nil"/>
              <w:left w:val="single" w:sz="4" w:space="0" w:color="auto"/>
              <w:bottom w:val="single" w:sz="4" w:space="0" w:color="auto"/>
              <w:right w:val="nil"/>
            </w:tcBorders>
            <w:shd w:val="clear" w:color="auto" w:fill="auto"/>
            <w:vAlign w:val="center"/>
          </w:tcPr>
          <w:p w14:paraId="7BA701F2" w14:textId="1C6D965E"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853</w:t>
            </w:r>
          </w:p>
        </w:tc>
        <w:tc>
          <w:tcPr>
            <w:tcW w:w="638" w:type="dxa"/>
            <w:tcBorders>
              <w:top w:val="nil"/>
              <w:left w:val="nil"/>
              <w:bottom w:val="single" w:sz="4" w:space="0" w:color="auto"/>
              <w:right w:val="nil"/>
            </w:tcBorders>
            <w:shd w:val="clear" w:color="auto" w:fill="auto"/>
            <w:vAlign w:val="center"/>
          </w:tcPr>
          <w:p w14:paraId="51029175" w14:textId="77031B76"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939</w:t>
            </w:r>
          </w:p>
        </w:tc>
        <w:tc>
          <w:tcPr>
            <w:tcW w:w="638" w:type="dxa"/>
            <w:tcBorders>
              <w:top w:val="nil"/>
              <w:left w:val="nil"/>
              <w:bottom w:val="single" w:sz="4" w:space="0" w:color="auto"/>
              <w:right w:val="nil"/>
            </w:tcBorders>
            <w:shd w:val="clear" w:color="auto" w:fill="auto"/>
            <w:vAlign w:val="center"/>
          </w:tcPr>
          <w:p w14:paraId="6A9308BF" w14:textId="679B3796"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903</w:t>
            </w:r>
          </w:p>
        </w:tc>
        <w:tc>
          <w:tcPr>
            <w:tcW w:w="638" w:type="dxa"/>
            <w:tcBorders>
              <w:top w:val="nil"/>
              <w:left w:val="nil"/>
              <w:bottom w:val="single" w:sz="4" w:space="0" w:color="auto"/>
              <w:right w:val="nil"/>
            </w:tcBorders>
            <w:shd w:val="clear" w:color="auto" w:fill="auto"/>
            <w:vAlign w:val="center"/>
          </w:tcPr>
          <w:p w14:paraId="25C38006" w14:textId="5A28AA2E"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754</w:t>
            </w:r>
          </w:p>
        </w:tc>
        <w:tc>
          <w:tcPr>
            <w:tcW w:w="638" w:type="dxa"/>
            <w:tcBorders>
              <w:top w:val="nil"/>
              <w:left w:val="nil"/>
              <w:bottom w:val="single" w:sz="4" w:space="0" w:color="auto"/>
              <w:right w:val="nil"/>
            </w:tcBorders>
            <w:shd w:val="clear" w:color="auto" w:fill="auto"/>
            <w:vAlign w:val="center"/>
          </w:tcPr>
          <w:p w14:paraId="58132A97" w14:textId="11E90C5D"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902</w:t>
            </w:r>
          </w:p>
        </w:tc>
        <w:tc>
          <w:tcPr>
            <w:tcW w:w="638" w:type="dxa"/>
            <w:tcBorders>
              <w:top w:val="nil"/>
              <w:left w:val="nil"/>
              <w:bottom w:val="single" w:sz="4" w:space="0" w:color="auto"/>
              <w:right w:val="nil"/>
            </w:tcBorders>
            <w:shd w:val="clear" w:color="auto" w:fill="auto"/>
            <w:vAlign w:val="center"/>
          </w:tcPr>
          <w:p w14:paraId="7255B679" w14:textId="6E895141"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828</w:t>
            </w:r>
          </w:p>
        </w:tc>
        <w:tc>
          <w:tcPr>
            <w:tcW w:w="638" w:type="dxa"/>
            <w:tcBorders>
              <w:top w:val="nil"/>
              <w:left w:val="nil"/>
              <w:bottom w:val="single" w:sz="4" w:space="0" w:color="auto"/>
              <w:right w:val="nil"/>
            </w:tcBorders>
            <w:shd w:val="clear" w:color="auto" w:fill="auto"/>
            <w:vAlign w:val="center"/>
          </w:tcPr>
          <w:p w14:paraId="5D463512" w14:textId="20EAD596"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774</w:t>
            </w:r>
          </w:p>
        </w:tc>
        <w:tc>
          <w:tcPr>
            <w:tcW w:w="637" w:type="dxa"/>
            <w:tcBorders>
              <w:top w:val="nil"/>
              <w:left w:val="nil"/>
              <w:bottom w:val="single" w:sz="4" w:space="0" w:color="auto"/>
              <w:right w:val="nil"/>
            </w:tcBorders>
            <w:shd w:val="clear" w:color="auto" w:fill="auto"/>
            <w:vAlign w:val="center"/>
          </w:tcPr>
          <w:p w14:paraId="696EC9C8" w14:textId="460FD54F"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921</w:t>
            </w:r>
          </w:p>
        </w:tc>
        <w:tc>
          <w:tcPr>
            <w:tcW w:w="638" w:type="dxa"/>
            <w:tcBorders>
              <w:top w:val="nil"/>
              <w:left w:val="nil"/>
              <w:bottom w:val="single" w:sz="4" w:space="0" w:color="auto"/>
              <w:right w:val="nil"/>
            </w:tcBorders>
            <w:shd w:val="clear" w:color="auto" w:fill="auto"/>
            <w:vAlign w:val="center"/>
          </w:tcPr>
          <w:p w14:paraId="5A3FDA1E" w14:textId="18A98DC8"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842</w:t>
            </w:r>
          </w:p>
        </w:tc>
        <w:tc>
          <w:tcPr>
            <w:tcW w:w="638" w:type="dxa"/>
            <w:tcBorders>
              <w:top w:val="nil"/>
              <w:left w:val="nil"/>
              <w:bottom w:val="single" w:sz="4" w:space="0" w:color="auto"/>
              <w:right w:val="nil"/>
            </w:tcBorders>
            <w:shd w:val="clear" w:color="auto" w:fill="auto"/>
            <w:vAlign w:val="center"/>
          </w:tcPr>
          <w:p w14:paraId="5E9F9048" w14:textId="5CF76944"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924</w:t>
            </w:r>
          </w:p>
        </w:tc>
        <w:tc>
          <w:tcPr>
            <w:tcW w:w="638" w:type="dxa"/>
            <w:tcBorders>
              <w:top w:val="nil"/>
              <w:left w:val="nil"/>
              <w:bottom w:val="single" w:sz="4" w:space="0" w:color="auto"/>
              <w:right w:val="nil"/>
            </w:tcBorders>
            <w:shd w:val="clear" w:color="auto" w:fill="auto"/>
            <w:vAlign w:val="center"/>
          </w:tcPr>
          <w:p w14:paraId="2A6EFCC3" w14:textId="328F1869" w:rsidR="003668A6" w:rsidRPr="000764B9" w:rsidRDefault="003668A6" w:rsidP="0003569D">
            <w:pPr>
              <w:spacing w:beforeLines="60" w:before="144" w:afterLines="60" w:after="144" w:line="240" w:lineRule="auto"/>
              <w:rPr>
                <w:color w:val="0432FF"/>
                <w:sz w:val="18"/>
                <w:szCs w:val="18"/>
              </w:rPr>
            </w:pPr>
            <w:r w:rsidRPr="000764B9">
              <w:rPr>
                <w:color w:val="0432FF"/>
                <w:sz w:val="18"/>
                <w:szCs w:val="18"/>
              </w:rPr>
              <w:t>0.932</w:t>
            </w:r>
          </w:p>
        </w:tc>
        <w:tc>
          <w:tcPr>
            <w:tcW w:w="638" w:type="dxa"/>
            <w:tcBorders>
              <w:top w:val="nil"/>
              <w:left w:val="nil"/>
              <w:bottom w:val="single" w:sz="4" w:space="0" w:color="auto"/>
              <w:right w:val="nil"/>
            </w:tcBorders>
            <w:shd w:val="clear" w:color="auto" w:fill="auto"/>
            <w:vAlign w:val="center"/>
          </w:tcPr>
          <w:p w14:paraId="7EE3A02D" w14:textId="01B220A1"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864</w:t>
            </w:r>
          </w:p>
        </w:tc>
        <w:tc>
          <w:tcPr>
            <w:tcW w:w="638" w:type="dxa"/>
            <w:tcBorders>
              <w:top w:val="nil"/>
              <w:left w:val="nil"/>
              <w:bottom w:val="single" w:sz="4" w:space="0" w:color="auto"/>
              <w:right w:val="nil"/>
            </w:tcBorders>
            <w:shd w:val="clear" w:color="auto" w:fill="auto"/>
            <w:vAlign w:val="center"/>
          </w:tcPr>
          <w:p w14:paraId="7D84C84B" w14:textId="3699F930" w:rsidR="003668A6" w:rsidRPr="000764B9" w:rsidRDefault="003668A6" w:rsidP="0003569D">
            <w:pPr>
              <w:spacing w:beforeLines="60" w:before="144" w:afterLines="60" w:after="144" w:line="240" w:lineRule="auto"/>
              <w:rPr>
                <w:color w:val="FF0000"/>
                <w:sz w:val="18"/>
                <w:szCs w:val="18"/>
              </w:rPr>
            </w:pPr>
            <w:r w:rsidRPr="000764B9">
              <w:rPr>
                <w:color w:val="FF0000"/>
                <w:sz w:val="18"/>
                <w:szCs w:val="18"/>
              </w:rPr>
              <w:t>0.837</w:t>
            </w:r>
          </w:p>
        </w:tc>
        <w:tc>
          <w:tcPr>
            <w:tcW w:w="774" w:type="dxa"/>
            <w:tcBorders>
              <w:top w:val="nil"/>
              <w:left w:val="nil"/>
              <w:bottom w:val="single" w:sz="4" w:space="0" w:color="auto"/>
              <w:right w:val="single" w:sz="4" w:space="0" w:color="auto"/>
            </w:tcBorders>
            <w:shd w:val="clear" w:color="auto" w:fill="auto"/>
            <w:vAlign w:val="center"/>
          </w:tcPr>
          <w:p w14:paraId="6A04DF74" w14:textId="157F28AE" w:rsidR="003668A6" w:rsidRPr="000764B9" w:rsidRDefault="003668A6" w:rsidP="0003569D">
            <w:pPr>
              <w:spacing w:beforeLines="60" w:before="144" w:afterLines="60" w:after="144" w:line="240" w:lineRule="auto"/>
              <w:rPr>
                <w:color w:val="0432FF"/>
                <w:sz w:val="18"/>
                <w:szCs w:val="18"/>
              </w:rPr>
            </w:pPr>
            <w:r w:rsidRPr="000764B9">
              <w:rPr>
                <w:color w:val="0432FF"/>
                <w:sz w:val="18"/>
                <w:szCs w:val="18"/>
              </w:rPr>
              <w:t>0.921</w:t>
            </w:r>
          </w:p>
        </w:tc>
        <w:tc>
          <w:tcPr>
            <w:tcW w:w="856" w:type="dxa"/>
            <w:tcBorders>
              <w:top w:val="nil"/>
              <w:left w:val="single" w:sz="4" w:space="0" w:color="auto"/>
              <w:bottom w:val="single" w:sz="4" w:space="0" w:color="auto"/>
              <w:right w:val="single" w:sz="4" w:space="0" w:color="auto"/>
            </w:tcBorders>
            <w:shd w:val="clear" w:color="000000" w:fill="E7E6E6"/>
            <w:vAlign w:val="center"/>
          </w:tcPr>
          <w:p w14:paraId="57FD48DE" w14:textId="067D1556" w:rsidR="003668A6" w:rsidRPr="000764B9" w:rsidRDefault="003668A6" w:rsidP="000764B9">
            <w:pPr>
              <w:spacing w:beforeLines="60" w:before="144" w:afterLines="60" w:after="144" w:line="240" w:lineRule="auto"/>
              <w:jc w:val="center"/>
              <w:rPr>
                <w:color w:val="FF0000"/>
                <w:sz w:val="18"/>
                <w:szCs w:val="18"/>
              </w:rPr>
            </w:pPr>
            <w:r w:rsidRPr="000764B9">
              <w:rPr>
                <w:color w:val="FF0000"/>
                <w:sz w:val="18"/>
                <w:szCs w:val="18"/>
              </w:rPr>
              <w:t>0.871</w:t>
            </w:r>
          </w:p>
        </w:tc>
      </w:tr>
      <w:tr w:rsidR="000764B9" w:rsidRPr="000764B9" w14:paraId="5BBAB4B6" w14:textId="77777777" w:rsidTr="000764B9">
        <w:trPr>
          <w:trHeight w:val="47"/>
          <w:jc w:val="center"/>
        </w:trPr>
        <w:tc>
          <w:tcPr>
            <w:tcW w:w="1135" w:type="dxa"/>
            <w:tcBorders>
              <w:top w:val="single" w:sz="4" w:space="0" w:color="auto"/>
              <w:left w:val="single" w:sz="4" w:space="0" w:color="auto"/>
              <w:bottom w:val="nil"/>
              <w:right w:val="single" w:sz="4" w:space="0" w:color="auto"/>
            </w:tcBorders>
            <w:shd w:val="clear" w:color="auto" w:fill="auto"/>
            <w:vAlign w:val="center"/>
          </w:tcPr>
          <w:p w14:paraId="3509BD50" w14:textId="3B977074" w:rsidR="00BB3991" w:rsidRPr="000764B9" w:rsidRDefault="00BB3991" w:rsidP="0003569D">
            <w:pPr>
              <w:spacing w:beforeLines="60" w:before="144" w:afterLines="60" w:after="144" w:line="240" w:lineRule="auto"/>
              <w:rPr>
                <w:b/>
                <w:noProof/>
                <w:color w:val="000000"/>
                <w:sz w:val="18"/>
                <w:szCs w:val="18"/>
              </w:rPr>
            </w:pPr>
            <w:r w:rsidRPr="000764B9">
              <w:rPr>
                <w:b/>
                <w:noProof/>
                <w:color w:val="000000"/>
                <w:sz w:val="18"/>
                <w:szCs w:val="18"/>
              </w:rPr>
              <w:t>Resnet-50</w:t>
            </w:r>
          </w:p>
        </w:tc>
        <w:tc>
          <w:tcPr>
            <w:tcW w:w="637" w:type="dxa"/>
            <w:tcBorders>
              <w:top w:val="single" w:sz="4" w:space="0" w:color="auto"/>
              <w:left w:val="single" w:sz="4" w:space="0" w:color="auto"/>
              <w:bottom w:val="nil"/>
              <w:right w:val="nil"/>
            </w:tcBorders>
            <w:shd w:val="clear" w:color="auto" w:fill="auto"/>
            <w:vAlign w:val="center"/>
          </w:tcPr>
          <w:p w14:paraId="51B081ED" w14:textId="68D81598"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54</w:t>
            </w:r>
          </w:p>
        </w:tc>
        <w:tc>
          <w:tcPr>
            <w:tcW w:w="638" w:type="dxa"/>
            <w:tcBorders>
              <w:top w:val="single" w:sz="4" w:space="0" w:color="auto"/>
              <w:left w:val="nil"/>
              <w:bottom w:val="nil"/>
              <w:right w:val="nil"/>
            </w:tcBorders>
            <w:shd w:val="clear" w:color="auto" w:fill="auto"/>
            <w:vAlign w:val="center"/>
          </w:tcPr>
          <w:p w14:paraId="7B752F18" w14:textId="0A7C93F6"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85</w:t>
            </w:r>
          </w:p>
        </w:tc>
        <w:tc>
          <w:tcPr>
            <w:tcW w:w="638" w:type="dxa"/>
            <w:tcBorders>
              <w:top w:val="single" w:sz="4" w:space="0" w:color="auto"/>
              <w:left w:val="nil"/>
              <w:bottom w:val="nil"/>
              <w:right w:val="nil"/>
            </w:tcBorders>
            <w:shd w:val="clear" w:color="auto" w:fill="auto"/>
            <w:vAlign w:val="center"/>
          </w:tcPr>
          <w:p w14:paraId="599CAF4B" w14:textId="1A18DF4E"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06</w:t>
            </w:r>
          </w:p>
        </w:tc>
        <w:tc>
          <w:tcPr>
            <w:tcW w:w="638" w:type="dxa"/>
            <w:tcBorders>
              <w:top w:val="single" w:sz="4" w:space="0" w:color="auto"/>
              <w:left w:val="nil"/>
              <w:bottom w:val="nil"/>
              <w:right w:val="nil"/>
            </w:tcBorders>
            <w:shd w:val="clear" w:color="auto" w:fill="auto"/>
            <w:vAlign w:val="center"/>
          </w:tcPr>
          <w:p w14:paraId="6AFDA896" w14:textId="4A3F2F1E" w:rsidR="00BB3991" w:rsidRPr="000764B9" w:rsidRDefault="008E4977"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w:t>
            </w:r>
            <w:r w:rsidR="00BB3991" w:rsidRPr="000764B9">
              <w:rPr>
                <w:rFonts w:ascii="Times New Roman" w:hAnsi="Times New Roman" w:cs="Times New Roman"/>
                <w:b/>
                <w:color w:val="000000"/>
                <w:sz w:val="18"/>
                <w:szCs w:val="18"/>
              </w:rPr>
              <w:t>64</w:t>
            </w:r>
            <w:r w:rsidR="00C525F3" w:rsidRPr="000764B9">
              <w:rPr>
                <w:rFonts w:ascii="Times New Roman" w:hAnsi="Times New Roman" w:cs="Times New Roman"/>
                <w:b/>
                <w:color w:val="000000"/>
                <w:sz w:val="18"/>
                <w:szCs w:val="18"/>
              </w:rPr>
              <w:t>2</w:t>
            </w:r>
          </w:p>
        </w:tc>
        <w:tc>
          <w:tcPr>
            <w:tcW w:w="638" w:type="dxa"/>
            <w:tcBorders>
              <w:top w:val="single" w:sz="4" w:space="0" w:color="auto"/>
              <w:left w:val="nil"/>
              <w:bottom w:val="nil"/>
              <w:right w:val="nil"/>
            </w:tcBorders>
            <w:shd w:val="clear" w:color="auto" w:fill="auto"/>
            <w:vAlign w:val="center"/>
          </w:tcPr>
          <w:p w14:paraId="20396241" w14:textId="327D91C4"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49</w:t>
            </w:r>
          </w:p>
        </w:tc>
        <w:tc>
          <w:tcPr>
            <w:tcW w:w="638" w:type="dxa"/>
            <w:tcBorders>
              <w:top w:val="single" w:sz="4" w:space="0" w:color="auto"/>
              <w:left w:val="nil"/>
              <w:bottom w:val="nil"/>
              <w:right w:val="nil"/>
            </w:tcBorders>
            <w:shd w:val="clear" w:color="auto" w:fill="auto"/>
            <w:vAlign w:val="center"/>
          </w:tcPr>
          <w:p w14:paraId="547B107C" w14:textId="77A6C25A"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684</w:t>
            </w:r>
          </w:p>
        </w:tc>
        <w:tc>
          <w:tcPr>
            <w:tcW w:w="638" w:type="dxa"/>
            <w:tcBorders>
              <w:top w:val="single" w:sz="4" w:space="0" w:color="auto"/>
              <w:left w:val="nil"/>
              <w:bottom w:val="nil"/>
              <w:right w:val="nil"/>
            </w:tcBorders>
            <w:shd w:val="clear" w:color="auto" w:fill="auto"/>
            <w:vAlign w:val="center"/>
          </w:tcPr>
          <w:p w14:paraId="103439B8" w14:textId="05531FB9"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04</w:t>
            </w:r>
          </w:p>
        </w:tc>
        <w:tc>
          <w:tcPr>
            <w:tcW w:w="637" w:type="dxa"/>
            <w:tcBorders>
              <w:top w:val="single" w:sz="4" w:space="0" w:color="auto"/>
              <w:left w:val="nil"/>
              <w:bottom w:val="nil"/>
              <w:right w:val="nil"/>
            </w:tcBorders>
            <w:shd w:val="clear" w:color="auto" w:fill="auto"/>
            <w:vAlign w:val="center"/>
          </w:tcPr>
          <w:p w14:paraId="3E970510" w14:textId="7995A2B5"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24</w:t>
            </w:r>
          </w:p>
        </w:tc>
        <w:tc>
          <w:tcPr>
            <w:tcW w:w="638" w:type="dxa"/>
            <w:tcBorders>
              <w:top w:val="single" w:sz="4" w:space="0" w:color="auto"/>
              <w:left w:val="nil"/>
              <w:bottom w:val="nil"/>
              <w:right w:val="nil"/>
            </w:tcBorders>
            <w:shd w:val="clear" w:color="auto" w:fill="auto"/>
            <w:vAlign w:val="center"/>
          </w:tcPr>
          <w:p w14:paraId="42A9F9A6" w14:textId="029379EB"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26</w:t>
            </w:r>
          </w:p>
        </w:tc>
        <w:tc>
          <w:tcPr>
            <w:tcW w:w="638" w:type="dxa"/>
            <w:tcBorders>
              <w:top w:val="single" w:sz="4" w:space="0" w:color="auto"/>
              <w:left w:val="nil"/>
              <w:bottom w:val="nil"/>
              <w:right w:val="nil"/>
            </w:tcBorders>
            <w:shd w:val="clear" w:color="auto" w:fill="auto"/>
            <w:vAlign w:val="center"/>
          </w:tcPr>
          <w:p w14:paraId="0DDB300C" w14:textId="7FF46AE4" w:rsidR="00BB3991" w:rsidRPr="000764B9" w:rsidRDefault="00BB3991"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w:t>
            </w:r>
            <w:r w:rsidR="00C525F3" w:rsidRPr="000764B9">
              <w:rPr>
                <w:rFonts w:ascii="Times New Roman" w:hAnsi="Times New Roman" w:cs="Times New Roman"/>
                <w:b/>
                <w:color w:val="000000"/>
                <w:sz w:val="18"/>
                <w:szCs w:val="18"/>
              </w:rPr>
              <w:t>828</w:t>
            </w:r>
          </w:p>
        </w:tc>
        <w:tc>
          <w:tcPr>
            <w:tcW w:w="638" w:type="dxa"/>
            <w:tcBorders>
              <w:top w:val="single" w:sz="4" w:space="0" w:color="auto"/>
              <w:left w:val="nil"/>
              <w:bottom w:val="nil"/>
              <w:right w:val="nil"/>
            </w:tcBorders>
            <w:shd w:val="clear" w:color="auto" w:fill="auto"/>
            <w:vAlign w:val="center"/>
          </w:tcPr>
          <w:p w14:paraId="2CCEEE90" w14:textId="391DB50A" w:rsidR="00BB3991" w:rsidRPr="000764B9" w:rsidRDefault="00C525F3"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89</w:t>
            </w:r>
          </w:p>
        </w:tc>
        <w:tc>
          <w:tcPr>
            <w:tcW w:w="638" w:type="dxa"/>
            <w:tcBorders>
              <w:top w:val="single" w:sz="4" w:space="0" w:color="auto"/>
              <w:left w:val="nil"/>
              <w:bottom w:val="nil"/>
              <w:right w:val="nil"/>
            </w:tcBorders>
            <w:shd w:val="clear" w:color="auto" w:fill="auto"/>
            <w:vAlign w:val="center"/>
          </w:tcPr>
          <w:p w14:paraId="19A2D89D" w14:textId="2BCBF33B" w:rsidR="00BB3991" w:rsidRPr="000764B9" w:rsidRDefault="00C525F3"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66</w:t>
            </w:r>
          </w:p>
        </w:tc>
        <w:tc>
          <w:tcPr>
            <w:tcW w:w="638" w:type="dxa"/>
            <w:tcBorders>
              <w:top w:val="single" w:sz="4" w:space="0" w:color="auto"/>
              <w:left w:val="nil"/>
              <w:bottom w:val="nil"/>
              <w:right w:val="nil"/>
            </w:tcBorders>
            <w:shd w:val="clear" w:color="auto" w:fill="auto"/>
            <w:vAlign w:val="center"/>
          </w:tcPr>
          <w:p w14:paraId="175CD1C2" w14:textId="24B04295" w:rsidR="00BB3991" w:rsidRPr="000764B9" w:rsidRDefault="00C525F3"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01</w:t>
            </w:r>
          </w:p>
        </w:tc>
        <w:tc>
          <w:tcPr>
            <w:tcW w:w="774" w:type="dxa"/>
            <w:tcBorders>
              <w:top w:val="single" w:sz="4" w:space="0" w:color="auto"/>
              <w:left w:val="nil"/>
              <w:bottom w:val="nil"/>
              <w:right w:val="single" w:sz="4" w:space="0" w:color="auto"/>
            </w:tcBorders>
            <w:shd w:val="clear" w:color="auto" w:fill="auto"/>
            <w:vAlign w:val="center"/>
          </w:tcPr>
          <w:p w14:paraId="5EE7C755" w14:textId="50835A32" w:rsidR="00BB3991" w:rsidRPr="000764B9" w:rsidRDefault="00C525F3"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84</w:t>
            </w:r>
          </w:p>
        </w:tc>
        <w:tc>
          <w:tcPr>
            <w:tcW w:w="856" w:type="dxa"/>
            <w:tcBorders>
              <w:top w:val="single" w:sz="4" w:space="0" w:color="auto"/>
              <w:left w:val="single" w:sz="4" w:space="0" w:color="auto"/>
              <w:bottom w:val="nil"/>
              <w:right w:val="single" w:sz="4" w:space="0" w:color="auto"/>
            </w:tcBorders>
            <w:shd w:val="clear" w:color="000000" w:fill="E7E6E6"/>
            <w:vAlign w:val="center"/>
          </w:tcPr>
          <w:p w14:paraId="7CD6E922" w14:textId="529242F7" w:rsidR="00BB3991" w:rsidRPr="000764B9" w:rsidRDefault="00C525F3" w:rsidP="000764B9">
            <w:pPr>
              <w:pStyle w:val="HTMLPreformatted"/>
              <w:spacing w:beforeLines="60" w:before="144" w:afterLines="60" w:after="144" w:line="240" w:lineRule="auto"/>
              <w:jc w:val="center"/>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54</w:t>
            </w:r>
          </w:p>
        </w:tc>
      </w:tr>
      <w:tr w:rsidR="000764B9" w:rsidRPr="000764B9" w14:paraId="046CC18D" w14:textId="77777777" w:rsidTr="000764B9">
        <w:trPr>
          <w:trHeight w:val="47"/>
          <w:jc w:val="center"/>
        </w:trPr>
        <w:tc>
          <w:tcPr>
            <w:tcW w:w="1135" w:type="dxa"/>
            <w:tcBorders>
              <w:top w:val="nil"/>
              <w:left w:val="single" w:sz="4" w:space="0" w:color="auto"/>
              <w:bottom w:val="nil"/>
              <w:right w:val="single" w:sz="4" w:space="0" w:color="auto"/>
            </w:tcBorders>
            <w:shd w:val="clear" w:color="auto" w:fill="auto"/>
            <w:vAlign w:val="center"/>
          </w:tcPr>
          <w:p w14:paraId="41D52F33" w14:textId="6672B046" w:rsidR="00DC6D46" w:rsidRPr="000764B9" w:rsidRDefault="00C32DB2" w:rsidP="0003569D">
            <w:pPr>
              <w:spacing w:beforeLines="60" w:before="144" w:afterLines="60" w:after="144" w:line="240" w:lineRule="auto"/>
              <w:rPr>
                <w:b/>
                <w:noProof/>
                <w:color w:val="000000"/>
                <w:sz w:val="18"/>
                <w:szCs w:val="18"/>
              </w:rPr>
            </w:pPr>
            <w:r w:rsidRPr="000764B9">
              <w:rPr>
                <w:b/>
                <w:noProof/>
                <w:color w:val="000000"/>
                <w:sz w:val="18"/>
                <w:szCs w:val="18"/>
              </w:rPr>
              <w:t>One-</w:t>
            </w:r>
            <w:r w:rsidR="00DC6D46" w:rsidRPr="000764B9">
              <w:rPr>
                <w:b/>
                <w:noProof/>
                <w:color w:val="000000"/>
                <w:sz w:val="18"/>
                <w:szCs w:val="18"/>
              </w:rPr>
              <w:t>stage</w:t>
            </w:r>
          </w:p>
        </w:tc>
        <w:tc>
          <w:tcPr>
            <w:tcW w:w="637" w:type="dxa"/>
            <w:tcBorders>
              <w:top w:val="nil"/>
              <w:left w:val="single" w:sz="4" w:space="0" w:color="auto"/>
              <w:bottom w:val="nil"/>
              <w:right w:val="nil"/>
            </w:tcBorders>
            <w:shd w:val="clear" w:color="auto" w:fill="auto"/>
            <w:vAlign w:val="center"/>
          </w:tcPr>
          <w:p w14:paraId="2A8085C1" w14:textId="03CABE81"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w:t>
            </w:r>
            <w:r w:rsidR="00C525F3" w:rsidRPr="000764B9">
              <w:rPr>
                <w:rFonts w:ascii="Times New Roman" w:hAnsi="Times New Roman" w:cs="Times New Roman"/>
                <w:b/>
                <w:color w:val="000000"/>
                <w:sz w:val="18"/>
                <w:szCs w:val="18"/>
              </w:rPr>
              <w:t>2</w:t>
            </w:r>
          </w:p>
        </w:tc>
        <w:tc>
          <w:tcPr>
            <w:tcW w:w="638" w:type="dxa"/>
            <w:tcBorders>
              <w:top w:val="nil"/>
              <w:left w:val="nil"/>
              <w:bottom w:val="nil"/>
              <w:right w:val="nil"/>
            </w:tcBorders>
            <w:shd w:val="clear" w:color="auto" w:fill="auto"/>
            <w:vAlign w:val="center"/>
          </w:tcPr>
          <w:p w14:paraId="1F9808DE" w14:textId="505FFF57"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916</w:t>
            </w:r>
          </w:p>
        </w:tc>
        <w:tc>
          <w:tcPr>
            <w:tcW w:w="638" w:type="dxa"/>
            <w:tcBorders>
              <w:top w:val="nil"/>
              <w:left w:val="nil"/>
              <w:bottom w:val="nil"/>
              <w:right w:val="nil"/>
            </w:tcBorders>
            <w:shd w:val="clear" w:color="auto" w:fill="auto"/>
            <w:vAlign w:val="center"/>
          </w:tcPr>
          <w:p w14:paraId="2698F8A1" w14:textId="212B53BD"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8</w:t>
            </w:r>
            <w:r w:rsidR="00C525F3" w:rsidRPr="000764B9">
              <w:rPr>
                <w:rFonts w:ascii="Times New Roman" w:hAnsi="Times New Roman" w:cs="Times New Roman"/>
                <w:b/>
                <w:color w:val="000000"/>
                <w:sz w:val="18"/>
                <w:szCs w:val="18"/>
              </w:rPr>
              <w:t>1</w:t>
            </w:r>
          </w:p>
        </w:tc>
        <w:tc>
          <w:tcPr>
            <w:tcW w:w="638" w:type="dxa"/>
            <w:tcBorders>
              <w:top w:val="nil"/>
              <w:left w:val="nil"/>
              <w:bottom w:val="nil"/>
              <w:right w:val="nil"/>
            </w:tcBorders>
            <w:shd w:val="clear" w:color="auto" w:fill="auto"/>
            <w:vAlign w:val="center"/>
          </w:tcPr>
          <w:p w14:paraId="5586F302" w14:textId="138008B8"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w:t>
            </w:r>
            <w:r w:rsidR="00C525F3" w:rsidRPr="000764B9">
              <w:rPr>
                <w:rFonts w:ascii="Times New Roman" w:hAnsi="Times New Roman" w:cs="Times New Roman"/>
                <w:b/>
                <w:color w:val="000000"/>
                <w:sz w:val="18"/>
                <w:szCs w:val="18"/>
              </w:rPr>
              <w:t>1</w:t>
            </w:r>
          </w:p>
        </w:tc>
        <w:tc>
          <w:tcPr>
            <w:tcW w:w="638" w:type="dxa"/>
            <w:tcBorders>
              <w:top w:val="nil"/>
              <w:left w:val="nil"/>
              <w:bottom w:val="nil"/>
              <w:right w:val="nil"/>
            </w:tcBorders>
            <w:shd w:val="clear" w:color="auto" w:fill="auto"/>
            <w:vAlign w:val="center"/>
          </w:tcPr>
          <w:p w14:paraId="3525683F" w14:textId="3479B0B0"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51</w:t>
            </w:r>
          </w:p>
        </w:tc>
        <w:tc>
          <w:tcPr>
            <w:tcW w:w="638" w:type="dxa"/>
            <w:tcBorders>
              <w:top w:val="nil"/>
              <w:left w:val="nil"/>
              <w:bottom w:val="nil"/>
              <w:right w:val="nil"/>
            </w:tcBorders>
            <w:shd w:val="clear" w:color="auto" w:fill="auto"/>
            <w:vAlign w:val="center"/>
          </w:tcPr>
          <w:p w14:paraId="771D0E87" w14:textId="3B7C11A6"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74</w:t>
            </w:r>
          </w:p>
        </w:tc>
        <w:tc>
          <w:tcPr>
            <w:tcW w:w="638" w:type="dxa"/>
            <w:tcBorders>
              <w:top w:val="nil"/>
              <w:left w:val="nil"/>
              <w:bottom w:val="nil"/>
              <w:right w:val="nil"/>
            </w:tcBorders>
            <w:shd w:val="clear" w:color="auto" w:fill="auto"/>
            <w:vAlign w:val="center"/>
          </w:tcPr>
          <w:p w14:paraId="30C3427C" w14:textId="7F4B5E00"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w:t>
            </w:r>
            <w:r w:rsidR="00C525F3" w:rsidRPr="000764B9">
              <w:rPr>
                <w:rFonts w:ascii="Times New Roman" w:hAnsi="Times New Roman" w:cs="Times New Roman"/>
                <w:b/>
                <w:color w:val="000000"/>
                <w:sz w:val="18"/>
                <w:szCs w:val="18"/>
              </w:rPr>
              <w:t>6</w:t>
            </w:r>
          </w:p>
        </w:tc>
        <w:tc>
          <w:tcPr>
            <w:tcW w:w="637" w:type="dxa"/>
            <w:tcBorders>
              <w:top w:val="nil"/>
              <w:left w:val="nil"/>
              <w:bottom w:val="nil"/>
              <w:right w:val="nil"/>
            </w:tcBorders>
            <w:shd w:val="clear" w:color="auto" w:fill="auto"/>
            <w:vAlign w:val="center"/>
          </w:tcPr>
          <w:p w14:paraId="4DDA692F" w14:textId="0F111454"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79</w:t>
            </w:r>
          </w:p>
        </w:tc>
        <w:tc>
          <w:tcPr>
            <w:tcW w:w="638" w:type="dxa"/>
            <w:tcBorders>
              <w:top w:val="nil"/>
              <w:left w:val="nil"/>
              <w:bottom w:val="nil"/>
              <w:right w:val="nil"/>
            </w:tcBorders>
            <w:shd w:val="clear" w:color="auto" w:fill="auto"/>
            <w:vAlign w:val="center"/>
          </w:tcPr>
          <w:p w14:paraId="4F021D9E" w14:textId="14B9C78D"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11</w:t>
            </w:r>
          </w:p>
        </w:tc>
        <w:tc>
          <w:tcPr>
            <w:tcW w:w="638" w:type="dxa"/>
            <w:tcBorders>
              <w:top w:val="nil"/>
              <w:left w:val="nil"/>
              <w:bottom w:val="nil"/>
              <w:right w:val="nil"/>
            </w:tcBorders>
            <w:shd w:val="clear" w:color="auto" w:fill="auto"/>
            <w:vAlign w:val="center"/>
          </w:tcPr>
          <w:p w14:paraId="1F3725AB" w14:textId="36291BA7"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98</w:t>
            </w:r>
          </w:p>
        </w:tc>
        <w:tc>
          <w:tcPr>
            <w:tcW w:w="638" w:type="dxa"/>
            <w:tcBorders>
              <w:top w:val="nil"/>
              <w:left w:val="nil"/>
              <w:bottom w:val="nil"/>
              <w:right w:val="nil"/>
            </w:tcBorders>
            <w:shd w:val="clear" w:color="auto" w:fill="auto"/>
            <w:vAlign w:val="center"/>
          </w:tcPr>
          <w:p w14:paraId="21ACE0D9" w14:textId="14E4D020"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91</w:t>
            </w:r>
            <w:r w:rsidR="00C525F3" w:rsidRPr="000764B9">
              <w:rPr>
                <w:rFonts w:ascii="Times New Roman" w:hAnsi="Times New Roman" w:cs="Times New Roman"/>
                <w:b/>
                <w:color w:val="000000"/>
                <w:sz w:val="18"/>
                <w:szCs w:val="18"/>
              </w:rPr>
              <w:t>4</w:t>
            </w:r>
          </w:p>
        </w:tc>
        <w:tc>
          <w:tcPr>
            <w:tcW w:w="638" w:type="dxa"/>
            <w:tcBorders>
              <w:top w:val="nil"/>
              <w:left w:val="nil"/>
              <w:bottom w:val="nil"/>
              <w:right w:val="nil"/>
            </w:tcBorders>
            <w:shd w:val="clear" w:color="auto" w:fill="auto"/>
            <w:vAlign w:val="center"/>
          </w:tcPr>
          <w:p w14:paraId="003AA281" w14:textId="29112668"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2</w:t>
            </w:r>
          </w:p>
        </w:tc>
        <w:tc>
          <w:tcPr>
            <w:tcW w:w="638" w:type="dxa"/>
            <w:tcBorders>
              <w:top w:val="nil"/>
              <w:left w:val="nil"/>
              <w:bottom w:val="nil"/>
              <w:right w:val="nil"/>
            </w:tcBorders>
            <w:shd w:val="clear" w:color="auto" w:fill="auto"/>
            <w:vAlign w:val="center"/>
          </w:tcPr>
          <w:p w14:paraId="6478CEC8" w14:textId="6A503E48"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77</w:t>
            </w:r>
            <w:r w:rsidR="00C525F3" w:rsidRPr="000764B9">
              <w:rPr>
                <w:rFonts w:ascii="Times New Roman" w:hAnsi="Times New Roman" w:cs="Times New Roman"/>
                <w:b/>
                <w:color w:val="000000"/>
                <w:sz w:val="18"/>
                <w:szCs w:val="18"/>
              </w:rPr>
              <w:t>4</w:t>
            </w:r>
          </w:p>
        </w:tc>
        <w:tc>
          <w:tcPr>
            <w:tcW w:w="774" w:type="dxa"/>
            <w:tcBorders>
              <w:top w:val="nil"/>
              <w:left w:val="nil"/>
              <w:bottom w:val="nil"/>
              <w:right w:val="single" w:sz="4" w:space="0" w:color="auto"/>
            </w:tcBorders>
            <w:shd w:val="clear" w:color="auto" w:fill="auto"/>
            <w:vAlign w:val="center"/>
          </w:tcPr>
          <w:p w14:paraId="09A1B709" w14:textId="71FABCAE" w:rsidR="00DC6D46" w:rsidRPr="000764B9" w:rsidRDefault="00AB7F22" w:rsidP="0003569D">
            <w:pPr>
              <w:pStyle w:val="HTMLPreformatted"/>
              <w:spacing w:beforeLines="60" w:before="144" w:afterLines="60" w:after="144" w:line="240" w:lineRule="auto"/>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94</w:t>
            </w:r>
            <w:r w:rsidR="00C525F3" w:rsidRPr="000764B9">
              <w:rPr>
                <w:rFonts w:ascii="Times New Roman" w:hAnsi="Times New Roman" w:cs="Times New Roman"/>
                <w:b/>
                <w:color w:val="000000"/>
                <w:sz w:val="18"/>
                <w:szCs w:val="18"/>
              </w:rPr>
              <w:t>3</w:t>
            </w:r>
          </w:p>
        </w:tc>
        <w:tc>
          <w:tcPr>
            <w:tcW w:w="856" w:type="dxa"/>
            <w:tcBorders>
              <w:top w:val="nil"/>
              <w:left w:val="single" w:sz="4" w:space="0" w:color="auto"/>
              <w:bottom w:val="nil"/>
              <w:right w:val="single" w:sz="4" w:space="0" w:color="auto"/>
            </w:tcBorders>
            <w:shd w:val="clear" w:color="000000" w:fill="E7E6E6"/>
            <w:vAlign w:val="center"/>
          </w:tcPr>
          <w:p w14:paraId="1BF7971C" w14:textId="159AC6E9" w:rsidR="00DC6D46" w:rsidRPr="000764B9" w:rsidRDefault="00AB7F22" w:rsidP="000764B9">
            <w:pPr>
              <w:pStyle w:val="HTMLPreformatted"/>
              <w:spacing w:beforeLines="60" w:before="144" w:afterLines="60" w:after="144" w:line="240" w:lineRule="auto"/>
              <w:jc w:val="center"/>
              <w:textAlignment w:val="baseline"/>
              <w:rPr>
                <w:rFonts w:ascii="Times New Roman" w:hAnsi="Times New Roman" w:cs="Times New Roman"/>
                <w:b/>
                <w:color w:val="000000"/>
                <w:sz w:val="18"/>
                <w:szCs w:val="18"/>
              </w:rPr>
            </w:pPr>
            <w:r w:rsidRPr="000764B9">
              <w:rPr>
                <w:rFonts w:ascii="Times New Roman" w:hAnsi="Times New Roman" w:cs="Times New Roman"/>
                <w:b/>
                <w:color w:val="000000"/>
                <w:sz w:val="18"/>
                <w:szCs w:val="18"/>
              </w:rPr>
              <w:t>0.839</w:t>
            </w:r>
          </w:p>
        </w:tc>
      </w:tr>
      <w:tr w:rsidR="000764B9" w:rsidRPr="000764B9" w14:paraId="5EAE0D2A" w14:textId="77777777" w:rsidTr="000764B9">
        <w:trPr>
          <w:trHeight w:val="68"/>
          <w:jc w:val="center"/>
        </w:trPr>
        <w:tc>
          <w:tcPr>
            <w:tcW w:w="1135" w:type="dxa"/>
            <w:tcBorders>
              <w:top w:val="nil"/>
              <w:left w:val="single" w:sz="4" w:space="0" w:color="auto"/>
              <w:bottom w:val="single" w:sz="4" w:space="0" w:color="auto"/>
              <w:right w:val="single" w:sz="4" w:space="0" w:color="auto"/>
            </w:tcBorders>
            <w:shd w:val="clear" w:color="auto" w:fill="auto"/>
            <w:vAlign w:val="center"/>
          </w:tcPr>
          <w:p w14:paraId="6A4E1E29" w14:textId="57242BE5" w:rsidR="00DC6D46" w:rsidRPr="000764B9" w:rsidRDefault="00C32DB2" w:rsidP="0003569D">
            <w:pPr>
              <w:spacing w:beforeLines="60" w:before="144" w:afterLines="60" w:after="144" w:line="240" w:lineRule="auto"/>
              <w:rPr>
                <w:b/>
                <w:noProof/>
                <w:color w:val="000000"/>
                <w:sz w:val="18"/>
                <w:szCs w:val="18"/>
              </w:rPr>
            </w:pPr>
            <w:r w:rsidRPr="000764B9">
              <w:rPr>
                <w:b/>
                <w:noProof/>
                <w:color w:val="000000"/>
                <w:sz w:val="18"/>
                <w:szCs w:val="18"/>
              </w:rPr>
              <w:t>Two-</w:t>
            </w:r>
            <w:r w:rsidR="00DC6D46" w:rsidRPr="000764B9">
              <w:rPr>
                <w:b/>
                <w:noProof/>
                <w:color w:val="000000"/>
                <w:sz w:val="18"/>
                <w:szCs w:val="18"/>
              </w:rPr>
              <w:t>stage</w:t>
            </w:r>
          </w:p>
        </w:tc>
        <w:tc>
          <w:tcPr>
            <w:tcW w:w="637" w:type="dxa"/>
            <w:tcBorders>
              <w:top w:val="nil"/>
              <w:left w:val="single" w:sz="4" w:space="0" w:color="auto"/>
              <w:bottom w:val="single" w:sz="4" w:space="0" w:color="auto"/>
              <w:right w:val="nil"/>
            </w:tcBorders>
            <w:shd w:val="clear" w:color="auto" w:fill="auto"/>
            <w:vAlign w:val="center"/>
          </w:tcPr>
          <w:p w14:paraId="51E8033B" w14:textId="217A11E6"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3</w:t>
            </w:r>
            <w:r w:rsidR="00C525F3" w:rsidRPr="000764B9">
              <w:rPr>
                <w:rFonts w:ascii="Times New Roman" w:hAnsi="Times New Roman" w:cs="Times New Roman"/>
                <w:b/>
                <w:color w:val="0432FF"/>
                <w:sz w:val="18"/>
                <w:szCs w:val="18"/>
              </w:rPr>
              <w:t>1</w:t>
            </w:r>
          </w:p>
        </w:tc>
        <w:tc>
          <w:tcPr>
            <w:tcW w:w="638" w:type="dxa"/>
            <w:tcBorders>
              <w:top w:val="nil"/>
              <w:left w:val="nil"/>
              <w:bottom w:val="single" w:sz="4" w:space="0" w:color="auto"/>
              <w:right w:val="nil"/>
            </w:tcBorders>
            <w:shd w:val="clear" w:color="auto" w:fill="auto"/>
            <w:vAlign w:val="center"/>
          </w:tcPr>
          <w:p w14:paraId="4CD0BD55" w14:textId="13AEC8CB"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00000" w:themeColor="text1"/>
                <w:sz w:val="18"/>
                <w:szCs w:val="18"/>
              </w:rPr>
              <w:t>0.91</w:t>
            </w:r>
            <w:r w:rsidR="00C525F3" w:rsidRPr="000764B9">
              <w:rPr>
                <w:rFonts w:ascii="Times New Roman" w:hAnsi="Times New Roman" w:cs="Times New Roman"/>
                <w:b/>
                <w:color w:val="000000" w:themeColor="text1"/>
                <w:sz w:val="18"/>
                <w:szCs w:val="18"/>
              </w:rPr>
              <w:t>8</w:t>
            </w:r>
          </w:p>
        </w:tc>
        <w:tc>
          <w:tcPr>
            <w:tcW w:w="638" w:type="dxa"/>
            <w:tcBorders>
              <w:top w:val="nil"/>
              <w:left w:val="nil"/>
              <w:bottom w:val="single" w:sz="4" w:space="0" w:color="auto"/>
              <w:right w:val="nil"/>
            </w:tcBorders>
            <w:shd w:val="clear" w:color="auto" w:fill="auto"/>
            <w:vAlign w:val="center"/>
          </w:tcPr>
          <w:p w14:paraId="7EFC49FB" w14:textId="196A22C8"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8</w:t>
            </w:r>
            <w:r w:rsidR="00C525F3" w:rsidRPr="000764B9">
              <w:rPr>
                <w:rFonts w:ascii="Times New Roman" w:hAnsi="Times New Roman" w:cs="Times New Roman"/>
                <w:b/>
                <w:color w:val="0432FF"/>
                <w:sz w:val="18"/>
                <w:szCs w:val="18"/>
              </w:rPr>
              <w:t>3</w:t>
            </w:r>
          </w:p>
        </w:tc>
        <w:tc>
          <w:tcPr>
            <w:tcW w:w="638" w:type="dxa"/>
            <w:tcBorders>
              <w:top w:val="nil"/>
              <w:left w:val="nil"/>
              <w:bottom w:val="single" w:sz="4" w:space="0" w:color="auto"/>
              <w:right w:val="nil"/>
            </w:tcBorders>
            <w:shd w:val="clear" w:color="auto" w:fill="auto"/>
            <w:vAlign w:val="center"/>
          </w:tcPr>
          <w:p w14:paraId="2FAF15CD" w14:textId="7FEA5118"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00000" w:themeColor="text1"/>
                <w:sz w:val="18"/>
                <w:szCs w:val="18"/>
              </w:rPr>
            </w:pPr>
            <w:r w:rsidRPr="000764B9">
              <w:rPr>
                <w:rFonts w:ascii="Times New Roman" w:hAnsi="Times New Roman" w:cs="Times New Roman"/>
                <w:b/>
                <w:color w:val="000000" w:themeColor="text1"/>
                <w:sz w:val="18"/>
                <w:szCs w:val="18"/>
              </w:rPr>
              <w:t>0.71</w:t>
            </w:r>
            <w:r w:rsidR="00C525F3" w:rsidRPr="000764B9">
              <w:rPr>
                <w:rFonts w:ascii="Times New Roman" w:hAnsi="Times New Roman" w:cs="Times New Roman"/>
                <w:b/>
                <w:color w:val="000000" w:themeColor="text1"/>
                <w:sz w:val="18"/>
                <w:szCs w:val="18"/>
              </w:rPr>
              <w:t>2</w:t>
            </w:r>
          </w:p>
        </w:tc>
        <w:tc>
          <w:tcPr>
            <w:tcW w:w="638" w:type="dxa"/>
            <w:tcBorders>
              <w:top w:val="nil"/>
              <w:left w:val="nil"/>
              <w:bottom w:val="single" w:sz="4" w:space="0" w:color="auto"/>
              <w:right w:val="nil"/>
            </w:tcBorders>
            <w:shd w:val="clear" w:color="auto" w:fill="auto"/>
            <w:vAlign w:val="center"/>
          </w:tcPr>
          <w:p w14:paraId="6AE41770" w14:textId="40913772"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00000" w:themeColor="text1"/>
                <w:sz w:val="18"/>
                <w:szCs w:val="18"/>
              </w:rPr>
              <w:t>0.85</w:t>
            </w:r>
            <w:r w:rsidR="00C525F3" w:rsidRPr="000764B9">
              <w:rPr>
                <w:rFonts w:ascii="Times New Roman" w:hAnsi="Times New Roman" w:cs="Times New Roman"/>
                <w:b/>
                <w:color w:val="000000" w:themeColor="text1"/>
                <w:sz w:val="18"/>
                <w:szCs w:val="18"/>
              </w:rPr>
              <w:t>9</w:t>
            </w:r>
          </w:p>
        </w:tc>
        <w:tc>
          <w:tcPr>
            <w:tcW w:w="638" w:type="dxa"/>
            <w:tcBorders>
              <w:top w:val="nil"/>
              <w:left w:val="nil"/>
              <w:bottom w:val="single" w:sz="4" w:space="0" w:color="auto"/>
              <w:right w:val="nil"/>
            </w:tcBorders>
            <w:shd w:val="clear" w:color="auto" w:fill="auto"/>
            <w:vAlign w:val="center"/>
          </w:tcPr>
          <w:p w14:paraId="4B6405D8" w14:textId="5929191A"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78</w:t>
            </w:r>
            <w:r w:rsidR="00C525F3" w:rsidRPr="000764B9">
              <w:rPr>
                <w:rFonts w:ascii="Times New Roman" w:hAnsi="Times New Roman" w:cs="Times New Roman"/>
                <w:b/>
                <w:color w:val="0432FF"/>
                <w:sz w:val="18"/>
                <w:szCs w:val="18"/>
              </w:rPr>
              <w:t>9</w:t>
            </w:r>
          </w:p>
        </w:tc>
        <w:tc>
          <w:tcPr>
            <w:tcW w:w="638" w:type="dxa"/>
            <w:tcBorders>
              <w:top w:val="nil"/>
              <w:left w:val="nil"/>
              <w:bottom w:val="single" w:sz="4" w:space="0" w:color="auto"/>
              <w:right w:val="nil"/>
            </w:tcBorders>
            <w:shd w:val="clear" w:color="auto" w:fill="auto"/>
            <w:vAlign w:val="center"/>
          </w:tcPr>
          <w:p w14:paraId="57410782" w14:textId="6BAE2CC9"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00000" w:themeColor="text1"/>
                <w:sz w:val="18"/>
                <w:szCs w:val="18"/>
              </w:rPr>
              <w:t>0.76</w:t>
            </w:r>
            <w:r w:rsidR="00C525F3" w:rsidRPr="000764B9">
              <w:rPr>
                <w:rFonts w:ascii="Times New Roman" w:hAnsi="Times New Roman" w:cs="Times New Roman"/>
                <w:b/>
                <w:color w:val="000000" w:themeColor="text1"/>
                <w:sz w:val="18"/>
                <w:szCs w:val="18"/>
              </w:rPr>
              <w:t>5</w:t>
            </w:r>
          </w:p>
        </w:tc>
        <w:tc>
          <w:tcPr>
            <w:tcW w:w="637" w:type="dxa"/>
            <w:tcBorders>
              <w:top w:val="nil"/>
              <w:left w:val="nil"/>
              <w:bottom w:val="single" w:sz="4" w:space="0" w:color="auto"/>
              <w:right w:val="nil"/>
            </w:tcBorders>
            <w:shd w:val="clear" w:color="auto" w:fill="auto"/>
            <w:vAlign w:val="center"/>
          </w:tcPr>
          <w:p w14:paraId="74C9F079" w14:textId="4E454338"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00000" w:themeColor="text1"/>
                <w:sz w:val="18"/>
                <w:szCs w:val="18"/>
              </w:rPr>
              <w:t>0.88</w:t>
            </w:r>
            <w:r w:rsidR="00536F8F" w:rsidRPr="000764B9">
              <w:rPr>
                <w:rFonts w:ascii="Times New Roman" w:hAnsi="Times New Roman" w:cs="Times New Roman"/>
                <w:b/>
                <w:color w:val="000000" w:themeColor="text1"/>
                <w:sz w:val="18"/>
                <w:szCs w:val="18"/>
              </w:rPr>
              <w:t>0</w:t>
            </w:r>
          </w:p>
        </w:tc>
        <w:tc>
          <w:tcPr>
            <w:tcW w:w="638" w:type="dxa"/>
            <w:tcBorders>
              <w:top w:val="nil"/>
              <w:left w:val="nil"/>
              <w:bottom w:val="single" w:sz="4" w:space="0" w:color="auto"/>
              <w:right w:val="nil"/>
            </w:tcBorders>
            <w:shd w:val="clear" w:color="auto" w:fill="auto"/>
            <w:vAlign w:val="center"/>
          </w:tcPr>
          <w:p w14:paraId="021B4188" w14:textId="4D208339"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13</w:t>
            </w:r>
          </w:p>
        </w:tc>
        <w:tc>
          <w:tcPr>
            <w:tcW w:w="638" w:type="dxa"/>
            <w:tcBorders>
              <w:top w:val="nil"/>
              <w:left w:val="nil"/>
              <w:bottom w:val="single" w:sz="4" w:space="0" w:color="auto"/>
              <w:right w:val="nil"/>
            </w:tcBorders>
            <w:shd w:val="clear" w:color="auto" w:fill="auto"/>
            <w:vAlign w:val="center"/>
          </w:tcPr>
          <w:p w14:paraId="6AAD9D59" w14:textId="40F9D538"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9</w:t>
            </w:r>
            <w:r w:rsidR="00C525F3" w:rsidRPr="000764B9">
              <w:rPr>
                <w:rFonts w:ascii="Times New Roman" w:hAnsi="Times New Roman" w:cs="Times New Roman"/>
                <w:b/>
                <w:color w:val="0432FF"/>
                <w:sz w:val="18"/>
                <w:szCs w:val="18"/>
              </w:rPr>
              <w:t>9</w:t>
            </w:r>
          </w:p>
        </w:tc>
        <w:tc>
          <w:tcPr>
            <w:tcW w:w="638" w:type="dxa"/>
            <w:tcBorders>
              <w:top w:val="nil"/>
              <w:left w:val="nil"/>
              <w:bottom w:val="single" w:sz="4" w:space="0" w:color="auto"/>
              <w:right w:val="nil"/>
            </w:tcBorders>
            <w:shd w:val="clear" w:color="auto" w:fill="auto"/>
            <w:vAlign w:val="center"/>
          </w:tcPr>
          <w:p w14:paraId="217A6037" w14:textId="6BCED217"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00000" w:themeColor="text1"/>
                <w:sz w:val="18"/>
                <w:szCs w:val="18"/>
              </w:rPr>
              <w:t>0.911</w:t>
            </w:r>
          </w:p>
        </w:tc>
        <w:tc>
          <w:tcPr>
            <w:tcW w:w="638" w:type="dxa"/>
            <w:tcBorders>
              <w:top w:val="nil"/>
              <w:left w:val="nil"/>
              <w:bottom w:val="single" w:sz="4" w:space="0" w:color="auto"/>
              <w:right w:val="nil"/>
            </w:tcBorders>
            <w:shd w:val="clear" w:color="auto" w:fill="auto"/>
            <w:vAlign w:val="center"/>
          </w:tcPr>
          <w:p w14:paraId="6EC9D247" w14:textId="795A6BE6"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2</w:t>
            </w:r>
            <w:r w:rsidR="00C525F3" w:rsidRPr="000764B9">
              <w:rPr>
                <w:rFonts w:ascii="Times New Roman" w:hAnsi="Times New Roman" w:cs="Times New Roman"/>
                <w:b/>
                <w:color w:val="0432FF"/>
                <w:sz w:val="18"/>
                <w:szCs w:val="18"/>
              </w:rPr>
              <w:t>6</w:t>
            </w:r>
          </w:p>
        </w:tc>
        <w:tc>
          <w:tcPr>
            <w:tcW w:w="638" w:type="dxa"/>
            <w:tcBorders>
              <w:top w:val="nil"/>
              <w:left w:val="nil"/>
              <w:bottom w:val="single" w:sz="4" w:space="0" w:color="auto"/>
              <w:right w:val="nil"/>
            </w:tcBorders>
            <w:shd w:val="clear" w:color="auto" w:fill="auto"/>
            <w:vAlign w:val="center"/>
          </w:tcPr>
          <w:p w14:paraId="4F94E5C1" w14:textId="658D9C88"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000000" w:themeColor="text1"/>
                <w:sz w:val="18"/>
                <w:szCs w:val="18"/>
              </w:rPr>
            </w:pPr>
            <w:r w:rsidRPr="000764B9">
              <w:rPr>
                <w:rFonts w:ascii="Times New Roman" w:hAnsi="Times New Roman" w:cs="Times New Roman"/>
                <w:b/>
                <w:color w:val="000000" w:themeColor="text1"/>
                <w:sz w:val="18"/>
                <w:szCs w:val="18"/>
              </w:rPr>
              <w:t>0.78</w:t>
            </w:r>
            <w:r w:rsidR="00C525F3" w:rsidRPr="000764B9">
              <w:rPr>
                <w:rFonts w:ascii="Times New Roman" w:hAnsi="Times New Roman" w:cs="Times New Roman"/>
                <w:b/>
                <w:color w:val="000000" w:themeColor="text1"/>
                <w:sz w:val="18"/>
                <w:szCs w:val="18"/>
              </w:rPr>
              <w:t>2</w:t>
            </w:r>
          </w:p>
        </w:tc>
        <w:tc>
          <w:tcPr>
            <w:tcW w:w="774" w:type="dxa"/>
            <w:tcBorders>
              <w:top w:val="nil"/>
              <w:left w:val="nil"/>
              <w:bottom w:val="single" w:sz="4" w:space="0" w:color="auto"/>
              <w:right w:val="single" w:sz="4" w:space="0" w:color="auto"/>
            </w:tcBorders>
            <w:shd w:val="clear" w:color="auto" w:fill="auto"/>
            <w:vAlign w:val="center"/>
          </w:tcPr>
          <w:p w14:paraId="1E3EEF9D" w14:textId="6C8DB5CD" w:rsidR="00DC6D46" w:rsidRPr="000764B9" w:rsidRDefault="003668A6" w:rsidP="0003569D">
            <w:pPr>
              <w:pStyle w:val="HTMLPreformatted"/>
              <w:spacing w:beforeLines="60" w:before="144" w:afterLines="60" w:after="144" w:line="240" w:lineRule="auto"/>
              <w:textAlignment w:val="baseline"/>
              <w:rPr>
                <w:rFonts w:ascii="Times New Roman" w:hAnsi="Times New Roman" w:cs="Times New Roman"/>
                <w:b/>
                <w:color w:val="FF0000"/>
                <w:sz w:val="18"/>
                <w:szCs w:val="18"/>
              </w:rPr>
            </w:pPr>
            <w:r w:rsidRPr="000764B9">
              <w:rPr>
                <w:rFonts w:ascii="Times New Roman" w:hAnsi="Times New Roman" w:cs="Times New Roman"/>
                <w:b/>
                <w:color w:val="FF0000"/>
                <w:sz w:val="18"/>
                <w:szCs w:val="18"/>
              </w:rPr>
              <w:t>0.943</w:t>
            </w:r>
          </w:p>
        </w:tc>
        <w:tc>
          <w:tcPr>
            <w:tcW w:w="856" w:type="dxa"/>
            <w:tcBorders>
              <w:top w:val="nil"/>
              <w:left w:val="single" w:sz="4" w:space="0" w:color="auto"/>
              <w:bottom w:val="single" w:sz="4" w:space="0" w:color="auto"/>
              <w:right w:val="single" w:sz="4" w:space="0" w:color="auto"/>
            </w:tcBorders>
            <w:shd w:val="clear" w:color="000000" w:fill="E7E6E6"/>
            <w:vAlign w:val="center"/>
          </w:tcPr>
          <w:p w14:paraId="6F7B0CFC" w14:textId="13847D80" w:rsidR="00DC6D46" w:rsidRPr="000764B9" w:rsidRDefault="00AB7F22" w:rsidP="000764B9">
            <w:pPr>
              <w:pStyle w:val="HTMLPreformatted"/>
              <w:keepNext/>
              <w:spacing w:beforeLines="60" w:before="144" w:afterLines="60" w:after="144" w:line="240" w:lineRule="auto"/>
              <w:jc w:val="center"/>
              <w:textAlignment w:val="baseline"/>
              <w:rPr>
                <w:rFonts w:ascii="Times New Roman" w:hAnsi="Times New Roman" w:cs="Times New Roman"/>
                <w:b/>
                <w:color w:val="0432FF"/>
                <w:sz w:val="18"/>
                <w:szCs w:val="18"/>
              </w:rPr>
            </w:pPr>
            <w:r w:rsidRPr="000764B9">
              <w:rPr>
                <w:rFonts w:ascii="Times New Roman" w:hAnsi="Times New Roman" w:cs="Times New Roman"/>
                <w:b/>
                <w:color w:val="0432FF"/>
                <w:sz w:val="18"/>
                <w:szCs w:val="18"/>
              </w:rPr>
              <w:t>0.843</w:t>
            </w:r>
          </w:p>
        </w:tc>
      </w:tr>
    </w:tbl>
    <w:p w14:paraId="00925C44" w14:textId="409F6D62" w:rsidR="00CA75D9" w:rsidRPr="00F72473" w:rsidRDefault="00CA75D9" w:rsidP="0077522F">
      <w:pPr>
        <w:pStyle w:val="Caption"/>
      </w:pPr>
      <w:bookmarkStart w:id="135" w:name="_Ref2352536"/>
      <w:bookmarkStart w:id="136" w:name="_Toc3193039"/>
      <w:r>
        <w:t xml:space="preserve">Table </w:t>
      </w:r>
      <w:r w:rsidR="005853B3">
        <w:fldChar w:fldCharType="begin"/>
      </w:r>
      <w:r w:rsidR="005853B3">
        <w:instrText xml:space="preserve"> STYLEREF 1 \s </w:instrText>
      </w:r>
      <w:r w:rsidR="005853B3">
        <w:fldChar w:fldCharType="separate"/>
      </w:r>
      <w:r w:rsidR="00166471">
        <w:rPr>
          <w:noProof/>
        </w:rPr>
        <w:t>4</w:t>
      </w:r>
      <w:r w:rsidR="005853B3">
        <w:rPr>
          <w:noProof/>
        </w:rPr>
        <w:fldChar w:fldCharType="end"/>
      </w:r>
      <w:r w:rsidR="003541E0">
        <w:t>.</w:t>
      </w:r>
      <w:r w:rsidR="005853B3">
        <w:fldChar w:fldCharType="begin"/>
      </w:r>
      <w:r w:rsidR="005853B3">
        <w:instrText xml:space="preserve"> SEQ Table \* ARABIC \s 1 </w:instrText>
      </w:r>
      <w:r w:rsidR="005853B3">
        <w:fldChar w:fldCharType="separate"/>
      </w:r>
      <w:r w:rsidR="00166471">
        <w:rPr>
          <w:noProof/>
        </w:rPr>
        <w:t>5</w:t>
      </w:r>
      <w:r w:rsidR="005853B3">
        <w:rPr>
          <w:noProof/>
        </w:rPr>
        <w:fldChar w:fldCharType="end"/>
      </w:r>
      <w:bookmarkEnd w:id="135"/>
      <w:r>
        <w:t xml:space="preserve">: </w:t>
      </w:r>
      <w:r w:rsidRPr="00761F7B">
        <w:t>Evaluation of different model on ChestX-ray 14 dataset, the performance is reported using</w:t>
      </w:r>
      <w:r w:rsidR="002041BE">
        <w:t xml:space="preserve"> the</w:t>
      </w:r>
      <w:r w:rsidRPr="00761F7B">
        <w:t xml:space="preserve"> AUC score. Each pathology is denoted with its ﬁrst four characteristics, e.g., Atelectasis with Atel. Pneumonia and Pneumothorax are denoted as Pneu1 and Pneu2, r</w:t>
      </w:r>
      <w:r w:rsidRPr="006D260C">
        <w:t xml:space="preserve">espectively. PT represents Pleural Thickening. For each column, the best and second-best results are highlighted in </w:t>
      </w:r>
      <w:r w:rsidRPr="00F72473">
        <w:rPr>
          <w:color w:val="FF0000"/>
        </w:rPr>
        <w:t>red</w:t>
      </w:r>
      <w:r w:rsidRPr="00AD7265">
        <w:rPr>
          <w:color w:val="FF0000"/>
        </w:rPr>
        <w:t xml:space="preserve"> </w:t>
      </w:r>
      <w:r w:rsidRPr="006D260C">
        <w:t xml:space="preserve">and </w:t>
      </w:r>
      <w:r w:rsidRPr="00F72473">
        <w:rPr>
          <w:color w:val="0331FF"/>
        </w:rPr>
        <w:t>blue</w:t>
      </w:r>
      <w:r w:rsidRPr="006D260C">
        <w:t>, respectively.</w:t>
      </w:r>
      <w:r w:rsidR="00F72473">
        <w:t xml:space="preserve"> The result</w:t>
      </w:r>
      <w:r w:rsidR="00370B2D">
        <w:t>s</w:t>
      </w:r>
      <w:r w:rsidR="00F72473">
        <w:t xml:space="preserve"> of our experiments </w:t>
      </w:r>
      <w:r w:rsidR="00370B2D">
        <w:t>are</w:t>
      </w:r>
      <w:r w:rsidR="00F72473">
        <w:t xml:space="preserve"> show</w:t>
      </w:r>
      <w:r w:rsidR="002041BE">
        <w:t>n</w:t>
      </w:r>
      <w:r w:rsidR="00F72473">
        <w:t xml:space="preserve"> in </w:t>
      </w:r>
      <w:r w:rsidR="00F72473">
        <w:rPr>
          <w:b/>
        </w:rPr>
        <w:t>bold</w:t>
      </w:r>
      <w:r w:rsidR="00F72473">
        <w:t>.</w:t>
      </w:r>
      <w:bookmarkEnd w:id="136"/>
    </w:p>
    <w:p w14:paraId="626B5567" w14:textId="1D9C531D" w:rsidR="008424C4" w:rsidRPr="00ED6881" w:rsidRDefault="009B3FC1" w:rsidP="00ED6881">
      <w:r>
        <w:fldChar w:fldCharType="begin"/>
      </w:r>
      <w:r>
        <w:instrText xml:space="preserve"> REF _Ref2352536 \h </w:instrText>
      </w:r>
      <w:r>
        <w:fldChar w:fldCharType="separate"/>
      </w:r>
      <w:r w:rsidR="00166471">
        <w:t xml:space="preserve">Table </w:t>
      </w:r>
      <w:r w:rsidR="00166471">
        <w:rPr>
          <w:noProof/>
        </w:rPr>
        <w:t>4</w:t>
      </w:r>
      <w:r w:rsidR="00166471">
        <w:t>.</w:t>
      </w:r>
      <w:r w:rsidR="00166471">
        <w:rPr>
          <w:noProof/>
        </w:rPr>
        <w:t>5</w:t>
      </w:r>
      <w:r>
        <w:fldChar w:fldCharType="end"/>
      </w:r>
      <w:r>
        <w:t xml:space="preserve"> shows the results of our proposed method compare to various implementations in literature.</w:t>
      </w:r>
      <w:r w:rsidR="002B7F5C">
        <w:t xml:space="preserve"> </w:t>
      </w:r>
      <w:r w:rsidR="002B7F5C" w:rsidRPr="002B7F5C">
        <w:rPr>
          <w:color w:val="000000"/>
        </w:rPr>
        <w:fldChar w:fldCharType="begin"/>
      </w:r>
      <w:r w:rsidR="002B7F5C">
        <w:rPr>
          <w:color w:val="000000"/>
        </w:rPr>
        <w:instrText xml:space="preserve"> ADDIN ZOTERO_ITEM CSL_CITATION {"citationID":"cvDRJQUL","properties":{"formattedCitation":"[4]","plainCitation":"[4]","noteIndex":0},"citationItems":[{"id":29,"uris":["http://zotero.org/users/local/oPO7Jhp1/items/JMXJ6N9F"],"uri":["http://zotero.org/users/local/oPO7Jhp1/items/JMXJ6N9F"],"itemData":{"id":29,"type":"article-journal","title":"ChestX-ray8: Hospital-scale Chest X-ray Database and Benchmarks on Weakly-Supervised Classification and Localization of Common Thorax Diseases","container-title":"arXiv:1705.02315 [cs]","source":"arXiv.org","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URL":"http://arxiv.org/abs/1705.02315","note":"00132 \narXiv: 1705.02315","shortTitle":"ChestX-ray8","author":[{"family":"Wang","given":"Xiaosong"},{"family":"Peng","given":"Yifan"},{"family":"Lu","given":"Le"},{"family":"Lu","given":"Zhiyong"},{"family":"Bagheri","given":"Mohammadhadi"},{"family":"Summers","given":"Ronald M."}],"issued":{"date-parts":[["2017",5,5]]},"accessed":{"date-parts":[["2018",12,1]]}}}],"schema":"https://github.com/citation-style-language/schema/raw/master/csl-citation.json"} </w:instrText>
      </w:r>
      <w:r w:rsidR="002B7F5C" w:rsidRPr="002B7F5C">
        <w:rPr>
          <w:color w:val="000000"/>
        </w:rPr>
        <w:fldChar w:fldCharType="separate"/>
      </w:r>
      <w:r w:rsidR="002B7F5C" w:rsidRPr="002B7F5C">
        <w:rPr>
          <w:noProof/>
          <w:color w:val="000000"/>
        </w:rPr>
        <w:t>[4]</w:t>
      </w:r>
      <w:r w:rsidR="002B7F5C" w:rsidRPr="002B7F5C">
        <w:rPr>
          <w:color w:val="000000"/>
        </w:rPr>
        <w:fldChar w:fldCharType="end"/>
      </w:r>
      <w:r w:rsidR="002B7F5C">
        <w:rPr>
          <w:color w:val="000000"/>
        </w:rPr>
        <w:t xml:space="preserve"> provide</w:t>
      </w:r>
      <w:r w:rsidR="00521829">
        <w:rPr>
          <w:color w:val="000000"/>
        </w:rPr>
        <w:t>d</w:t>
      </w:r>
      <w:r w:rsidR="002B7F5C">
        <w:rPr>
          <w:color w:val="000000"/>
        </w:rPr>
        <w:t xml:space="preserve"> the dataset and a baseline model,</w:t>
      </w:r>
      <w:r w:rsidR="002B7F5C" w:rsidRPr="002B7F5C">
        <w:rPr>
          <w:color w:val="000000"/>
        </w:rPr>
        <w:t xml:space="preserve"> </w:t>
      </w:r>
      <w:r w:rsidR="002B7F5C" w:rsidRPr="002B7F5C">
        <w:rPr>
          <w:color w:val="000000"/>
        </w:rPr>
        <w:fldChar w:fldCharType="begin"/>
      </w:r>
      <w:r w:rsidR="002B7F5C">
        <w:rPr>
          <w:color w:val="000000"/>
        </w:rPr>
        <w:instrText xml:space="preserve"> ADDIN ZOTERO_ITEM CSL_CITATION {"citationID":"hcWYfRY1","properties":{"formattedCitation":"[6]","plainCitation":"[6]","noteIndex":0},"citationItems":[{"id":40,"uris":["http://zotero.org/users/local/oPO7Jhp1/items/SHAX6LGX"],"uri":["http://zotero.org/users/local/oPO7Jhp1/items/SHAX6LGX"],"itemData":{"id":40,"type":"article-journal","title":"Learning to diagnose from scratch by exploiting dependencies among labels","container-title":"arXiv:1710.10501 [cs]","source":"arXiv.org","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URL":"http://arxiv.org/abs/1710.10501","note":"00023 \narXiv: 1710.10501","author":[{"family":"Yao","given":"Li"},{"family":"Poblenz","given":"Eric"},{"family":"Dagunts","given":"Dmitry"},{"family":"Covington","given":"Ben"},{"family":"Bernard","given":"Devon"},{"family":"Lyman","given":"Kevin"}],"issued":{"date-parts":[["2017",10,28]]},"accessed":{"date-parts":[["2018",12,1]]}}}],"schema":"https://github.com/citation-style-language/schema/raw/master/csl-citation.json"} </w:instrText>
      </w:r>
      <w:r w:rsidR="002B7F5C" w:rsidRPr="002B7F5C">
        <w:rPr>
          <w:color w:val="000000"/>
        </w:rPr>
        <w:fldChar w:fldCharType="separate"/>
      </w:r>
      <w:r w:rsidR="002B7F5C" w:rsidRPr="002B7F5C">
        <w:rPr>
          <w:noProof/>
          <w:color w:val="000000"/>
        </w:rPr>
        <w:t>[6]</w:t>
      </w:r>
      <w:r w:rsidR="002B7F5C" w:rsidRPr="002B7F5C">
        <w:rPr>
          <w:color w:val="000000"/>
        </w:rPr>
        <w:fldChar w:fldCharType="end"/>
      </w:r>
      <w:r w:rsidR="002B7F5C">
        <w:rPr>
          <w:color w:val="000000"/>
        </w:rPr>
        <w:t xml:space="preserve"> use</w:t>
      </w:r>
      <w:r w:rsidR="00521829">
        <w:rPr>
          <w:color w:val="000000"/>
        </w:rPr>
        <w:t>d</w:t>
      </w:r>
      <w:r w:rsidR="002B7F5C">
        <w:rPr>
          <w:color w:val="000000"/>
        </w:rPr>
        <w:t xml:space="preserve"> DenseNet as features extractor and Long Short Term memory to exploit label dependencies, </w:t>
      </w:r>
      <w:r w:rsidR="002B7F5C">
        <w:fldChar w:fldCharType="begin"/>
      </w:r>
      <w:r w:rsidR="002B7F5C">
        <w:instrText xml:space="preserve"> ADDIN ZOTERO_ITEM CSL_CITATION {"citationID":"FTNlNaxC","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rsidR="002B7F5C">
        <w:fldChar w:fldCharType="separate"/>
      </w:r>
      <w:r w:rsidR="002B7F5C">
        <w:rPr>
          <w:noProof/>
        </w:rPr>
        <w:t>[5]</w:t>
      </w:r>
      <w:r w:rsidR="002B7F5C">
        <w:fldChar w:fldCharType="end"/>
      </w:r>
      <w:r w:rsidR="002B7F5C">
        <w:rPr>
          <w:color w:val="000000"/>
        </w:rPr>
        <w:t xml:space="preserve"> use</w:t>
      </w:r>
      <w:r w:rsidR="00521829">
        <w:rPr>
          <w:color w:val="000000"/>
        </w:rPr>
        <w:t>d</w:t>
      </w:r>
      <w:r w:rsidR="002B7F5C">
        <w:rPr>
          <w:color w:val="000000"/>
        </w:rPr>
        <w:t xml:space="preserve"> the one-stage model and </w:t>
      </w:r>
      <w:r w:rsidR="002B7F5C">
        <w:fldChar w:fldCharType="begin"/>
      </w:r>
      <w:r w:rsidR="002B7F5C">
        <w:instrText xml:space="preserve"> ADDIN ZOTERO_ITEM CSL_CITATION {"citationID":"Ok13mIFJ","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2B7F5C">
        <w:fldChar w:fldCharType="separate"/>
      </w:r>
      <w:r w:rsidR="002B7F5C">
        <w:rPr>
          <w:noProof/>
        </w:rPr>
        <w:t>[7]</w:t>
      </w:r>
      <w:r w:rsidR="002B7F5C">
        <w:fldChar w:fldCharType="end"/>
      </w:r>
      <w:r w:rsidR="002B7F5C">
        <w:t xml:space="preserve"> use</w:t>
      </w:r>
      <w:r w:rsidR="00521829">
        <w:t>d</w:t>
      </w:r>
      <w:r w:rsidR="002B7F5C">
        <w:t xml:space="preserve"> three-stage model</w:t>
      </w:r>
      <w:r w:rsidR="00521829">
        <w:t xml:space="preserve"> and</w:t>
      </w:r>
      <w:r>
        <w:t xml:space="preserve"> outperformed other approach</w:t>
      </w:r>
      <w:r w:rsidR="001F3CC2">
        <w:t>es</w:t>
      </w:r>
      <w:r w:rsidR="00521829">
        <w:t xml:space="preserve"> for almost</w:t>
      </w:r>
      <w:r>
        <w:t xml:space="preserve"> every disease by a large margin. </w:t>
      </w:r>
      <w:r w:rsidR="002B7F5C">
        <w:t>Our method used a two-stage model</w:t>
      </w:r>
      <w:r w:rsidR="00521829">
        <w:t xml:space="preserve"> and have achieved mean </w:t>
      </w:r>
      <w:r w:rsidR="00357F59">
        <w:t>a</w:t>
      </w:r>
      <w:r w:rsidR="009356D8">
        <w:t>n</w:t>
      </w:r>
      <w:r w:rsidR="00357F59">
        <w:t xml:space="preserve"> </w:t>
      </w:r>
      <w:r w:rsidR="00521829">
        <w:t>AUC of 0.843.</w:t>
      </w:r>
      <w:r w:rsidR="002B7F5C">
        <w:t xml:space="preserve"> </w:t>
      </w:r>
      <w:r>
        <w:t xml:space="preserve">Our result could be comparable to </w:t>
      </w:r>
      <w:r>
        <w:fldChar w:fldCharType="begin"/>
      </w:r>
      <w:r w:rsidR="002B7F5C">
        <w:instrText xml:space="preserve"> ADDIN ZOTERO_ITEM CSL_CITATION {"citationID":"vzpa7q4G","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fldChar w:fldCharType="separate"/>
      </w:r>
      <w:r>
        <w:rPr>
          <w:noProof/>
        </w:rPr>
        <w:t>[5]</w:t>
      </w:r>
      <w:r>
        <w:fldChar w:fldCharType="end"/>
      </w:r>
      <w:r>
        <w:t xml:space="preserve">, with each method performed better on different diseases. However, the average performance of our approach was better than </w:t>
      </w:r>
      <w:r>
        <w:fldChar w:fldCharType="begin"/>
      </w:r>
      <w:r w:rsidR="00D6751B">
        <w:instrText xml:space="preserve"> ADDIN ZOTERO_ITEM CSL_CITATION {"citationID":"aEuWiUDZ","properties":{"formattedCitation":"[5]","plainCitation":"[5]","noteIndex":0},"citationItems":[{"id":9,"uris":["http://zotero.org/users/local/oPO7Jhp1/items/LRLZ8N7S"],"uri":["http://zotero.org/users/local/oPO7Jhp1/items/LRLZ8N7S"],"itemData":{"id":9,"type":"article-journal","title":"CheXNet: Radiologist-Level Pneumonia Detection on Chest X-Rays with Deep Learning","container-title":"arXiv:1711.05225 [cs, stat]","source":"arXiv.org","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URL":"http://arxiv.org/abs/1711.05225","note":"00121 \narXiv: 1711.05225","shortTitle":"CheXNet","author":[{"family":"Rajpurkar","given":"Pranav"},{"family":"Irvin","given":"Jeremy"},{"family":"Zhu","given":"Kaylie"},{"family":"Yang","given":"Brandon"},{"family":"Mehta","given":"Hershel"},{"family":"Duan","given":"Tony"},{"family":"Ding","given":"Daisy"},{"family":"Bagul","given":"Aarti"},{"family":"Langlotz","given":"Curtis"},{"family":"Shpanskaya","given":"Katie"},{"family":"Lungren","given":"Matthew P."},{"family":"Ng","given":"Andrew Y."}],"issued":{"date-parts":[["2017",11,14]]},"accessed":{"date-parts":[["2018",12,1]]}}}],"schema":"https://github.com/citation-style-language/schema/raw/master/csl-citation.json"} </w:instrText>
      </w:r>
      <w:r>
        <w:fldChar w:fldCharType="separate"/>
      </w:r>
      <w:r>
        <w:rPr>
          <w:noProof/>
        </w:rPr>
        <w:t>[5]</w:t>
      </w:r>
      <w:r>
        <w:fldChar w:fldCharType="end"/>
      </w:r>
      <w:r w:rsidR="009D2BEE">
        <w:t>.</w:t>
      </w:r>
      <w:r w:rsidR="00521829">
        <w:t xml:space="preserve"> Our method also includes lung segmentation, which</w:t>
      </w:r>
      <w:r w:rsidR="00357F59">
        <w:t xml:space="preserve"> is</w:t>
      </w:r>
      <w:r w:rsidR="00521829">
        <w:t xml:space="preserve"> useful for other thoracic tasks. In the other hand, all of the three models in </w:t>
      </w:r>
      <w:r w:rsidR="00521829">
        <w:fldChar w:fldCharType="begin"/>
      </w:r>
      <w:r w:rsidR="00521829">
        <w:instrText xml:space="preserve"> ADDIN ZOTERO_ITEM CSL_CITATION {"citationID":"Ok13mIFJ","properties":{"formattedCitation":"[7]","plainCitation":"[7]","noteIndex":0},"citationItems":[{"id":113,"uris":["http://zotero.org/users/local/oPO7Jhp1/items/HLNACIBA"],"uri":["http://zotero.org/users/local/oPO7Jhp1/items/HLNACIBA"],"itemData":{"id":113,"type":"article-journal","title":"Diagnose like a Radiologist: Attention Guided Convolutional Neural Network for Thorax Disease Classification","source":"arxiv.org","URL":"https://arxiv.org/abs/1801.09927","note":"00009","shortTitle":"Diagnose like a Radiologist","language":"en","author":[{"family":"Guan","given":"Qingji"},{"family":"Huang","given":"Yaping"},{"family":"Zhong","given":"Zhun"},{"family":"Zheng","given":"Zhedong"},{"family":"Zheng","given":"Liang"},{"family":"Yang","given":"Yi"}],"issued":{"date-parts":[["2018",1,30]]},"accessed":{"date-parts":[["2018",12,4]]}}}],"schema":"https://github.com/citation-style-language/schema/raw/master/csl-citation.json"} </w:instrText>
      </w:r>
      <w:r w:rsidR="00521829">
        <w:fldChar w:fldCharType="separate"/>
      </w:r>
      <w:r w:rsidR="00521829">
        <w:rPr>
          <w:noProof/>
        </w:rPr>
        <w:t>[7]</w:t>
      </w:r>
      <w:r w:rsidR="00521829">
        <w:fldChar w:fldCharType="end"/>
      </w:r>
      <w:r w:rsidR="00521829">
        <w:t xml:space="preserve"> are specifically design</w:t>
      </w:r>
      <w:r w:rsidR="00357F59">
        <w:t>ed</w:t>
      </w:r>
      <w:r w:rsidR="00521829">
        <w:t xml:space="preserve"> for</w:t>
      </w:r>
      <w:r w:rsidR="00357F59">
        <w:t xml:space="preserve"> the</w:t>
      </w:r>
      <w:r w:rsidR="00521829">
        <w:t xml:space="preserve"> classification task, which limit</w:t>
      </w:r>
      <w:r w:rsidR="00357F59">
        <w:t>s</w:t>
      </w:r>
      <w:r w:rsidR="00521829">
        <w:t xml:space="preserve"> it extensible for other biomedical tasks.</w:t>
      </w:r>
      <w:r w:rsidR="00414C1A" w:rsidRPr="00085C08">
        <w:rPr>
          <w:szCs w:val="20"/>
        </w:rPr>
        <w:br w:type="page"/>
      </w:r>
    </w:p>
    <w:p w14:paraId="6E475043" w14:textId="7D476248" w:rsidR="007C323F" w:rsidRPr="00CA75D9" w:rsidRDefault="008424C4" w:rsidP="00CA75D9">
      <w:pPr>
        <w:pStyle w:val="Heading1"/>
      </w:pPr>
      <w:bookmarkStart w:id="137" w:name="_Toc1397421"/>
      <w:bookmarkStart w:id="138" w:name="_Ref1656556"/>
      <w:bookmarkStart w:id="139" w:name="_Ref1656565"/>
      <w:bookmarkStart w:id="140" w:name="_Toc3193030"/>
      <w:r w:rsidRPr="00CA75D9">
        <w:lastRenderedPageBreak/>
        <w:t>Conclusion</w:t>
      </w:r>
      <w:bookmarkEnd w:id="137"/>
      <w:bookmarkEnd w:id="138"/>
      <w:bookmarkEnd w:id="139"/>
      <w:bookmarkEnd w:id="140"/>
    </w:p>
    <w:p w14:paraId="41438BFD" w14:textId="7194B2BE" w:rsidR="002C58AC" w:rsidRDefault="007C323F" w:rsidP="006D260C">
      <w:r w:rsidRPr="007C323F">
        <w:t xml:space="preserve">CXR is the most common medical imaging data available. It plays an important role in the diagnosis of many different lung and heart diseases. The development of a </w:t>
      </w:r>
      <w:r w:rsidR="00917C31">
        <w:t>Computer-aid</w:t>
      </w:r>
      <w:r w:rsidRPr="007C323F">
        <w:t xml:space="preserve">ed </w:t>
      </w:r>
      <w:r w:rsidR="00F14841">
        <w:t>Detection</w:t>
      </w:r>
      <w:r w:rsidRPr="007C323F">
        <w:t xml:space="preserve"> (CAD) which can help the radiologist to make </w:t>
      </w:r>
      <w:r w:rsidR="001F3CC2">
        <w:t xml:space="preserve">a </w:t>
      </w:r>
      <w:r w:rsidRPr="007C323F">
        <w:t>better decision faster is very important. Our study ai</w:t>
      </w:r>
      <w:r w:rsidR="00A1420D">
        <w:t xml:space="preserve">med </w:t>
      </w:r>
      <w:r w:rsidRPr="007C323F">
        <w:t xml:space="preserve">to create a prediction model that </w:t>
      </w:r>
      <w:r w:rsidR="00F90ED0">
        <w:t>would</w:t>
      </w:r>
      <w:r w:rsidRPr="007C323F">
        <w:t xml:space="preserve"> be the brain of such a system. The proposed Segmentation Guided Thorax Classification (SGTC) has two stages, the lung segmentation stage and the thorax classification stage. In the segmentation stage, Unet was used to segment the lung, from the resulted mask, the region of interest is cut out from the CXR image to use as input for </w:t>
      </w:r>
      <w:r w:rsidR="001F3CC2">
        <w:t xml:space="preserve">the </w:t>
      </w:r>
      <w:r w:rsidRPr="007C323F">
        <w:t>sub-sequence stage</w:t>
      </w:r>
      <w:r w:rsidR="001F3CC2">
        <w:t>s</w:t>
      </w:r>
      <w:r w:rsidRPr="007C323F">
        <w:t>. In the thorax classification stage, we leverage two novel DL model named ResNet-50 and DenseNet-121. The proposed model is then run on ChestX-ray 14 dataset with labels of 14 different lung and heart failures. We have achieved the AUC of 0.843 and also produce Class Activation Map (CAM) that can greatly augment radiologist interpretation.</w:t>
      </w:r>
    </w:p>
    <w:p w14:paraId="594D3F4C" w14:textId="58BE2232" w:rsidR="003F6CDA" w:rsidRDefault="00FD43E6" w:rsidP="006D260C">
      <w:r w:rsidRPr="00FD43E6">
        <w:t xml:space="preserve">The result, however, is still far from ready for real-world clinical usage and many more works need to be done. </w:t>
      </w:r>
      <w:r w:rsidR="008469E1">
        <w:t>There are several concerns about the ChestX</w:t>
      </w:r>
      <w:r w:rsidR="001F3CC2">
        <w:t>-</w:t>
      </w:r>
      <w:r w:rsidR="008469E1">
        <w:t>ray-14 dataset. First, the images h</w:t>
      </w:r>
      <w:r w:rsidR="006A0824">
        <w:t>ad</w:t>
      </w:r>
      <w:r w:rsidR="008469E1">
        <w:t xml:space="preserve"> been downscaled from about 2000x3000 pixels to 1024x1024 pixels. In addition, the images also ha</w:t>
      </w:r>
      <w:r w:rsidR="006A0824">
        <w:t>d</w:t>
      </w:r>
      <w:r w:rsidR="008469E1">
        <w:t xml:space="preserve"> been heavily reduced in </w:t>
      </w:r>
      <w:r w:rsidR="001A5B75">
        <w:t xml:space="preserve">the </w:t>
      </w:r>
      <w:r w:rsidR="008469E1">
        <w:t>number of grey-levels from 2</w:t>
      </w:r>
      <w:r w:rsidR="008469E1">
        <w:rPr>
          <w:vertAlign w:val="superscript"/>
        </w:rPr>
        <w:t>16</w:t>
      </w:r>
      <w:r w:rsidR="008469E1">
        <w:t xml:space="preserve"> to 2</w:t>
      </w:r>
      <w:r w:rsidR="008469E1">
        <w:rPr>
          <w:vertAlign w:val="superscript"/>
        </w:rPr>
        <w:t>8</w:t>
      </w:r>
      <w:r w:rsidR="008469E1">
        <w:t xml:space="preserve">. This reduction in image quality can hurt the model since </w:t>
      </w:r>
      <w:r w:rsidR="0065238B">
        <w:t xml:space="preserve">subtle or small pathology can be missed out. Second, </w:t>
      </w:r>
      <w:r w:rsidR="006A0824">
        <w:t xml:space="preserve">some labels cannot be easily distinguished from a raw CXR, such as “consolidation” and “pneumonia” can have a similar visual </w:t>
      </w:r>
      <w:r w:rsidR="004B0936" w:rsidRPr="004B0936">
        <w:t>appearance</w:t>
      </w:r>
      <w:r w:rsidR="006A0824">
        <w:t>. Third, some of the labels ignored the</w:t>
      </w:r>
      <w:r w:rsidR="003F6CDA">
        <w:t xml:space="preserve"> clinical important sub-labels, such as a deadly pneumothorax and a treatable pneumothorax. This can lead the model to learn unimportant or even dangerous thing.</w:t>
      </w:r>
    </w:p>
    <w:p w14:paraId="5455AF56" w14:textId="0590ECE3" w:rsidR="003C5859" w:rsidRDefault="003F6CDA" w:rsidP="006D260C">
      <w:r>
        <w:t xml:space="preserve">In recent week, </w:t>
      </w:r>
      <w:r w:rsidR="00667F9D">
        <w:t>t</w:t>
      </w:r>
      <w:r w:rsidR="00FD43E6" w:rsidRPr="00FD43E6">
        <w:t>here have been 2 large datasets on CXR image released</w:t>
      </w:r>
      <w:r w:rsidR="00667F9D">
        <w:t xml:space="preserve"> </w:t>
      </w:r>
      <w:r w:rsidR="00FD43E6" w:rsidRPr="00FD43E6">
        <w:t>with many similar attributes of ChestX-ray 14 dataset</w:t>
      </w:r>
      <w:r w:rsidR="00667F9D">
        <w:t xml:space="preserve"> and addressed some of the above issue</w:t>
      </w:r>
      <w:r w:rsidR="00C90BCB">
        <w:t>s</w:t>
      </w:r>
      <w:r w:rsidR="00667F9D">
        <w:t xml:space="preserve">. The first one, </w:t>
      </w:r>
      <w:r w:rsidR="00667F9D">
        <w:lastRenderedPageBreak/>
        <w:t xml:space="preserve">CheXpert </w:t>
      </w:r>
      <w:r w:rsidR="00667F9D">
        <w:fldChar w:fldCharType="begin"/>
      </w:r>
      <w:r w:rsidR="003F653E">
        <w:instrText xml:space="preserve"> ADDIN ZOTERO_ITEM CSL_CITATION {"citationID":"fb5kPRox","properties":{"formattedCitation":"[43]","plainCitation":"[43]","noteIndex":0},"citationItems":[{"id":414,"uris":["http://zotero.org/users/local/oPO7Jhp1/items/CKDWYEYI"],"uri":["http://zotero.org/users/local/oPO7Jhp1/items/CKDWYEYI"],"itemData":{"id":414,"type":"article-journal","title":"CheXpert: A Large Chest Radiograph Dataset with Uncertainty Labels and Expert Comparison","container-title":"arXiv:1901.07031 [cs, eess]","source":"arXiv.org","abstract":"Large, labeled datasets have driven deep learning methods to achieve expert-level performance on a variety of medical imaging tasks. We present CheXpert, a large dataset that contains 224,316 chest radiographs of 65,240 patients. We design a labeler to automatically detect the presence of 14 observations in radiology reports, capturing uncertainties inherent in radiograph interpretation. We investigate different approaches to using the uncertainty labels for training convolutional neural networks that output the probability of these observations given the available frontal and lateral radiographs. On a validation set of 200 chest radiographic studies which were manually annotated by 3 board-certified radiologists, we find that different uncertainty approaches are useful for different pathologies. We then evaluate our best model on a test set composed of 500 chest radiographic studies annotated by a consensus of 5 board-certified radiologists, and compare the performance of our model to that of 3 additional radiologists in the detection of 5 selected pathologies. On Cardiomegaly, Edema, and Pleural Effusion, the model ROC and PR curves lie above all 3 radiologist operating points. We release the dataset to the public as a standard benchmark to evaluate performance of chest radiograph interpretation models. The dataset is freely available at https://stanfordmlgroup.github.io/competitions/chexpert .","URL":"http://arxiv.org/abs/1901.07031","note":"00000 \narXiv: 1901.07031","shortTitle":"CheXpert","author":[{"family":"Irvin","given":"Jeremy"},{"family":"Rajpurkar","given":"Pranav"},{"family":"Ko","given":"Michael"},{"family":"Yu","given":"Yifan"},{"family":"Ciurea-Ilcus","given":"Silviana"},{"family":"Chute","given":"Chris"},{"family":"Marklund","given":"Henrik"},{"family":"Haghgoo","given":"Behzad"},{"family":"Ball","given":"Robyn"},{"family":"Shpanskaya","given":"Katie"},{"family":"Seekins","given":"Jayne"},{"family":"Mong","given":"David A."},{"family":"Halabi","given":"Safwan S."},{"family":"Sandberg","given":"Jesse K."},{"family":"Jones","given":"Ricky"},{"family":"Larson","given":"David B."},{"family":"Langlotz","given":"Curtis P."},{"family":"Patel","given":"Bhavik N."},{"family":"Lungren","given":"Matthew P."},{"family":"Ng","given":"Andrew Y."}],"issued":{"date-parts":[["2019",1,21]]},"accessed":{"date-parts":[["2019",1,25]]}}}],"schema":"https://github.com/citation-style-language/schema/raw/master/csl-citation.json"} </w:instrText>
      </w:r>
      <w:r w:rsidR="00667F9D">
        <w:fldChar w:fldCharType="separate"/>
      </w:r>
      <w:r w:rsidR="003F653E">
        <w:rPr>
          <w:noProof/>
        </w:rPr>
        <w:t>[43]</w:t>
      </w:r>
      <w:r w:rsidR="00667F9D">
        <w:fldChar w:fldCharType="end"/>
      </w:r>
      <w:r w:rsidR="00667F9D">
        <w:t xml:space="preserve">, contains 224,316 CXRs from 65,240 patients. The second, MIMIC-CXR </w:t>
      </w:r>
      <w:r w:rsidR="00667F9D">
        <w:fldChar w:fldCharType="begin"/>
      </w:r>
      <w:r w:rsidR="003F653E">
        <w:instrText xml:space="preserve"> ADDIN ZOTERO_ITEM CSL_CITATION {"citationID":"luZdgDAA","properties":{"formattedCitation":"[44]","plainCitation":"[44]","noteIndex":0},"citationItems":[{"id":428,"uris":["http://zotero.org/users/local/oPO7Jhp1/items/P6P9VPT2"],"uri":["http://zotero.org/users/local/oPO7Jhp1/items/P6P9VPT2"],"itemData":{"id":428,"type":"article-journal","title":"MIMIC-CXR: A large publicly available database of labeled chest radiographs","source":"arxiv.org","abstract":"Chest radiography is an extremely powerful imaging modality, allowing for a\ndetailed inspection of a patient's thorax, but requiring specialized training\nfor proper interpretation. With the advent of high performance general purpose\ncomputer vision algorithms, the accurate automated analysis of chest\nradiographs is becoming increasingly of interest to researchers. However, a key\nchallenge in the development of these techniques is the lack of sufficient\ndata. Here we describe MIMIC-CXR, a large dataset of 371,920 chest x-rays\nassociated with 227,943 imaging studies sourced from the Beth Israel Deaconess\nMedical Center between 2011 - 2016. Each imaging study can pertain to one or\nmore images, but most often are associated with two images: a frontal view and\na lateral view. Images are provided with 14 labels derived from a natural\nlanguage processing tool applied to the corresponding free-text radiology\nreports. All images have been de-identified to protect patient privacy. The\ndataset is made freely available to facilitate and encourage a wide range of\nresearch in medical computer vision.","URL":"https://arxiv.org/abs/1901.07042v2","note":"00000","shortTitle":"MIMIC-CXR","language":"en","author":[{"family":"Johnson","given":"Alistair E. W."},{"family":"Pollard","given":"Tom J."},{"family":"Berkowitz","given":"Seth J."},{"family":"Greenbaum","given":"Nathaniel R."},{"family":"Lungren","given":"Matthew P."},{"family":"Deng","given":"Chih-ying"},{"family":"Mark","given":"Roger G."},{"family":"Horng","given":"Steven"}],"issued":{"date-parts":[["2019",1,21]]},"accessed":{"date-parts":[["2019",1,28]]}}}],"schema":"https://github.com/citation-style-language/schema/raw/master/csl-citation.json"} </w:instrText>
      </w:r>
      <w:r w:rsidR="00667F9D">
        <w:fldChar w:fldCharType="separate"/>
      </w:r>
      <w:r w:rsidR="003F653E">
        <w:rPr>
          <w:noProof/>
        </w:rPr>
        <w:t>[44]</w:t>
      </w:r>
      <w:r w:rsidR="00667F9D">
        <w:fldChar w:fldCharType="end"/>
      </w:r>
      <w:r w:rsidR="00667F9D">
        <w:t xml:space="preserve">, contains </w:t>
      </w:r>
      <w:r w:rsidR="00667F9D" w:rsidRPr="00667F9D">
        <w:t>371,920</w:t>
      </w:r>
      <w:r w:rsidR="00667F9D">
        <w:t xml:space="preserve"> CXRs from </w:t>
      </w:r>
      <w:r w:rsidR="00667F9D" w:rsidRPr="00667F9D">
        <w:t>224,548</w:t>
      </w:r>
      <w:r w:rsidR="00667F9D">
        <w:t xml:space="preserve"> studies. The total number of images is enormous</w:t>
      </w:r>
      <w:r w:rsidR="00C90BCB">
        <w:t>,</w:t>
      </w:r>
      <w:r w:rsidR="00667F9D">
        <w:t xml:space="preserve"> nearly 1 </w:t>
      </w:r>
      <w:r w:rsidR="003C5859">
        <w:t>million</w:t>
      </w:r>
      <w:r w:rsidR="00667F9D">
        <w:t xml:space="preserve"> CXR publicly available for any researcher. </w:t>
      </w:r>
      <w:r w:rsidR="007E05A6">
        <w:t xml:space="preserve">Further study needs to take into account these datasets to make </w:t>
      </w:r>
      <w:r w:rsidR="00204D04">
        <w:t xml:space="preserve">a </w:t>
      </w:r>
      <w:r w:rsidR="007E05A6">
        <w:t>stronger claim about clinical relevance.</w:t>
      </w:r>
    </w:p>
    <w:p w14:paraId="731B6CC2" w14:textId="091C735F" w:rsidR="00A9786A" w:rsidRDefault="00A9786A" w:rsidP="006D260C">
      <w:r w:rsidRPr="00A9786A">
        <w:t>On the model side, the proposed method has many drawbacks. First, segmentation adds an extra layer of complexity to the system, the error of the segmentation stage can be cascaded to downstream stages. Second, the system did not take into account other clinical information such as age and gender distribution. It also did not look at the lateral view, which some pathologies are only visible on lateral projections. Third, the model is trained using only 1 CXR at the times, while in practice, radiologists usually have access to multiple CXRs of the same patient. Further study needs to investigate these issues to check if it improves the result.</w:t>
      </w:r>
    </w:p>
    <w:p w14:paraId="4F57A4FB" w14:textId="77777777" w:rsidR="00D90E5B" w:rsidRDefault="00D90E5B" w:rsidP="00D2764A">
      <w:r w:rsidRPr="00D90E5B">
        <w:t>While the proposed method gives good result in a controlled setting, it is unclear whether the system can work that well in the real world, uncontrolled clinical environment. In addition, this study did not consider how the radiologists work, and how the system can cooperate and augment their interpretation. We need to address all these issues to create a truly CAD system that can assist radiologist and save patients’ lives.</w:t>
      </w:r>
    </w:p>
    <w:p w14:paraId="15154028" w14:textId="64092EDC" w:rsidR="008424C4" w:rsidRPr="00085C08" w:rsidRDefault="008424C4" w:rsidP="006841C7">
      <w:pPr>
        <w:spacing w:line="480" w:lineRule="auto"/>
        <w:rPr>
          <w:szCs w:val="20"/>
        </w:rPr>
      </w:pPr>
      <w:r w:rsidRPr="00085C08">
        <w:rPr>
          <w:szCs w:val="20"/>
        </w:rPr>
        <w:br w:type="page"/>
      </w:r>
    </w:p>
    <w:p w14:paraId="7CBDC554" w14:textId="0047A4F9" w:rsidR="00732AFA" w:rsidRDefault="008424C4" w:rsidP="00B960A1">
      <w:pPr>
        <w:pStyle w:val="Heading1"/>
        <w:numPr>
          <w:ilvl w:val="0"/>
          <w:numId w:val="6"/>
        </w:numPr>
      </w:pPr>
      <w:bookmarkStart w:id="141" w:name="_Toc1397422"/>
      <w:bookmarkStart w:id="142" w:name="_Toc3193031"/>
      <w:r w:rsidRPr="007D5319">
        <w:lastRenderedPageBreak/>
        <w:t>Reference</w:t>
      </w:r>
      <w:commentRangeStart w:id="143"/>
      <w:commentRangeEnd w:id="143"/>
      <w:r w:rsidR="007F7F8D" w:rsidRPr="007D5319">
        <w:rPr>
          <w:rStyle w:val="CommentReference"/>
          <w:sz w:val="36"/>
          <w:szCs w:val="32"/>
        </w:rPr>
        <w:commentReference w:id="143"/>
      </w:r>
      <w:bookmarkEnd w:id="141"/>
      <w:bookmarkEnd w:id="142"/>
    </w:p>
    <w:p w14:paraId="1FA842D4" w14:textId="77777777" w:rsidR="002B7F5C" w:rsidRPr="002B7F5C" w:rsidRDefault="002B7F5C" w:rsidP="002B7F5C">
      <w:pPr>
        <w:pStyle w:val="Bibliography"/>
      </w:pPr>
      <w:r>
        <w:fldChar w:fldCharType="begin"/>
      </w:r>
      <w:r>
        <w:instrText xml:space="preserve"> ADDIN ZOTERO_BIBL {"uncited":[],"omitted":[],"custom":[]} CSL_BIBLIOGRAPHY </w:instrText>
      </w:r>
      <w:r>
        <w:fldChar w:fldCharType="separate"/>
      </w:r>
      <w:r w:rsidRPr="002B7F5C">
        <w:t>[1]</w:t>
      </w:r>
      <w:r w:rsidRPr="002B7F5C">
        <w:tab/>
        <w:t>D. Enarson, Respiratory diseases in the world: realities of today - opportunities for tomorrow : forum of international respiratory societies. Sheffield: European Respiratory Society, 2013.</w:t>
      </w:r>
    </w:p>
    <w:p w14:paraId="151872CB" w14:textId="77777777" w:rsidR="002B7F5C" w:rsidRPr="002B7F5C" w:rsidRDefault="002B7F5C" w:rsidP="002B7F5C">
      <w:pPr>
        <w:pStyle w:val="Bibliography"/>
      </w:pPr>
      <w:r w:rsidRPr="002B7F5C">
        <w:t>[2]</w:t>
      </w:r>
      <w:r w:rsidRPr="002B7F5C">
        <w:tab/>
        <w:t>“Vietnam,” Institute for Health Metrics and Evaluation, 09-Sep-2015. [Online]. Available: http://www.healthdata.org/vietnam. [Accessed: 18-Feb-2019].</w:t>
      </w:r>
    </w:p>
    <w:p w14:paraId="65F89CED" w14:textId="77777777" w:rsidR="002B7F5C" w:rsidRPr="002B7F5C" w:rsidRDefault="002B7F5C" w:rsidP="002B7F5C">
      <w:pPr>
        <w:pStyle w:val="Bibliography"/>
      </w:pPr>
      <w:r w:rsidRPr="002B7F5C">
        <w:t>[3]</w:t>
      </w:r>
      <w:r w:rsidRPr="002B7F5C">
        <w:tab/>
        <w:t>“In Radiology, Turnaround Time is King | Diagnostic Imaging.” [Online]. Available: https://www.diagnosticimaging.com/practice-management/radiology-turnaround-time-king. [Accessed: 28-Feb-2019].</w:t>
      </w:r>
    </w:p>
    <w:p w14:paraId="0DA91F5F" w14:textId="77777777" w:rsidR="002B7F5C" w:rsidRPr="002B7F5C" w:rsidRDefault="002B7F5C" w:rsidP="002B7F5C">
      <w:pPr>
        <w:pStyle w:val="Bibliography"/>
      </w:pPr>
      <w:r w:rsidRPr="002B7F5C">
        <w:t>[4]</w:t>
      </w:r>
      <w:r w:rsidRPr="002B7F5C">
        <w:tab/>
        <w:t>X. Wang, Y. Peng, L. Lu, Z. Lu, M. Bagheri, and R. M. Summers, “ChestX-ray8: Hospital-scale Chest X-ray Database and Benchmarks on Weakly-Supervised Classification and Localization of Common Thorax Diseases,” ArXiv170502315 Cs, May 2017.</w:t>
      </w:r>
    </w:p>
    <w:p w14:paraId="2C2528E0" w14:textId="77777777" w:rsidR="002B7F5C" w:rsidRPr="002B7F5C" w:rsidRDefault="002B7F5C" w:rsidP="002B7F5C">
      <w:pPr>
        <w:pStyle w:val="Bibliography"/>
      </w:pPr>
      <w:r w:rsidRPr="002B7F5C">
        <w:t>[5]</w:t>
      </w:r>
      <w:r w:rsidRPr="002B7F5C">
        <w:tab/>
        <w:t>P. Rajpurkar et al., “CheXNet: Radiologist-Level Pneumonia Detection on Chest X-Rays with Deep Learning,” ArXiv171105225 Cs Stat, Nov. 2017.</w:t>
      </w:r>
    </w:p>
    <w:p w14:paraId="289DD70B" w14:textId="77777777" w:rsidR="002B7F5C" w:rsidRPr="002B7F5C" w:rsidRDefault="002B7F5C" w:rsidP="002B7F5C">
      <w:pPr>
        <w:pStyle w:val="Bibliography"/>
      </w:pPr>
      <w:r w:rsidRPr="002B7F5C">
        <w:t>[6]</w:t>
      </w:r>
      <w:r w:rsidRPr="002B7F5C">
        <w:tab/>
        <w:t>L. Yao, E. Poblenz, D. Dagunts, B. Covington, D. Bernard, and K. Lyman, “Learning to diagnose from scratch by exploiting dependencies among labels,” ArXiv171010501 Cs, Oct. 2017.</w:t>
      </w:r>
    </w:p>
    <w:p w14:paraId="4A4F8747" w14:textId="77777777" w:rsidR="002B7F5C" w:rsidRPr="002B7F5C" w:rsidRDefault="002B7F5C" w:rsidP="002B7F5C">
      <w:pPr>
        <w:pStyle w:val="Bibliography"/>
      </w:pPr>
      <w:r w:rsidRPr="002B7F5C">
        <w:t>[7]</w:t>
      </w:r>
      <w:r w:rsidRPr="002B7F5C">
        <w:tab/>
        <w:t>Q. Guan, Y. Huang, Z. Zhong, Z. Zheng, L. Zheng, and Y. Yang, “Diagnose like a Radiologist: Attention Guided Convolutional Neural Network for Thorax Disease Classification,” Jan. 2018.</w:t>
      </w:r>
    </w:p>
    <w:p w14:paraId="6805972A" w14:textId="77777777" w:rsidR="002B7F5C" w:rsidRPr="002B7F5C" w:rsidRDefault="002B7F5C" w:rsidP="002B7F5C">
      <w:pPr>
        <w:pStyle w:val="Bibliography"/>
      </w:pPr>
      <w:r w:rsidRPr="002B7F5C">
        <w:lastRenderedPageBreak/>
        <w:t>[8]</w:t>
      </w:r>
      <w:r w:rsidRPr="002B7F5C">
        <w:tab/>
        <w:t>H.-C. Shin, K. Roberts, L. Lu, D. Demner-Fushman, J. Yao, and R. M. Summers, “Learning to Read Chest X-Rays: Recurrent Neural Cascade Model for Automated Image Annotation,” ArXiv160308486 Cs, Mar. 2016.</w:t>
      </w:r>
    </w:p>
    <w:p w14:paraId="3985276F" w14:textId="77777777" w:rsidR="002B7F5C" w:rsidRPr="002B7F5C" w:rsidRDefault="002B7F5C" w:rsidP="002B7F5C">
      <w:pPr>
        <w:pStyle w:val="Bibliography"/>
      </w:pPr>
      <w:r w:rsidRPr="002B7F5C">
        <w:t>[9]</w:t>
      </w:r>
      <w:r w:rsidRPr="002B7F5C">
        <w:tab/>
        <w:t>L. L. G. Oliveira, S. A. e Silva, L. H. V. Ribeiro, R. M. de Oliveira, C. J. Coelho, and A. L. S. S. Andrade, “Computer-aided diagnosis in chest radiography for detection of childhood pneumonia,” Int. J. Med. Inf., vol. 77, no. 8, pp. 555–564, Aug. 2008.</w:t>
      </w:r>
    </w:p>
    <w:p w14:paraId="4446ACDC" w14:textId="77777777" w:rsidR="002B7F5C" w:rsidRPr="002B7F5C" w:rsidRDefault="002B7F5C" w:rsidP="002B7F5C">
      <w:pPr>
        <w:pStyle w:val="Bibliography"/>
      </w:pPr>
      <w:r w:rsidRPr="002B7F5C">
        <w:t>[10]</w:t>
      </w:r>
      <w:r w:rsidRPr="002B7F5C">
        <w:tab/>
        <w:t>N. R. S. Parveen and M. M. Sathik, “Detection of Pneumonia in chest X-ray images,” J. X-Ray Sci. Technol., vol. 19, no. 4, pp. 423–428, 2011.</w:t>
      </w:r>
    </w:p>
    <w:p w14:paraId="66623E19" w14:textId="77777777" w:rsidR="002B7F5C" w:rsidRPr="002B7F5C" w:rsidRDefault="002B7F5C" w:rsidP="002B7F5C">
      <w:pPr>
        <w:pStyle w:val="Bibliography"/>
      </w:pPr>
      <w:r w:rsidRPr="002B7F5C">
        <w:t>[11]</w:t>
      </w:r>
      <w:r w:rsidRPr="002B7F5C">
        <w:tab/>
        <w:t>A. Krizhevsky, I. Sutskever, and G. E. Hinton, “ImageNet Classification with Deep Convolutional Neural Networks,” in Advances in Neural Information Processing Systems 25, F. Pereira, C. J. C. Burges, L. Bottou, and K. Q. Weinberger, Eds. Curran Associates, Inc., 2012, pp. 1097–1105.</w:t>
      </w:r>
    </w:p>
    <w:p w14:paraId="61F53E8A" w14:textId="77777777" w:rsidR="002B7F5C" w:rsidRPr="002B7F5C" w:rsidRDefault="002B7F5C" w:rsidP="002B7F5C">
      <w:pPr>
        <w:pStyle w:val="Bibliography"/>
      </w:pPr>
      <w:r w:rsidRPr="002B7F5C">
        <w:t>[12]</w:t>
      </w:r>
      <w:r w:rsidRPr="002B7F5C">
        <w:tab/>
        <w:t>J. Deng, W. Dong, R. Socher, L.-J. Li, K. Li, and L. Fei-Fei, “ImageNet: A Large-Scale Hierarchical Image Database,” p. 8.</w:t>
      </w:r>
    </w:p>
    <w:p w14:paraId="186D1ED5" w14:textId="77777777" w:rsidR="002B7F5C" w:rsidRPr="002B7F5C" w:rsidRDefault="002B7F5C" w:rsidP="002B7F5C">
      <w:pPr>
        <w:pStyle w:val="Bibliography"/>
      </w:pPr>
      <w:r w:rsidRPr="002B7F5C">
        <w:t>[13]</w:t>
      </w:r>
      <w:r w:rsidRPr="002B7F5C">
        <w:tab/>
        <w:t>K. He, X. Zhang, S. Ren, and J. Sun, “Deep Residual Learning for Image Recognition,” ArXiv151203385 Cs, Dec. 2015.</w:t>
      </w:r>
    </w:p>
    <w:p w14:paraId="2D449E08" w14:textId="77777777" w:rsidR="002B7F5C" w:rsidRPr="002B7F5C" w:rsidRDefault="002B7F5C" w:rsidP="002B7F5C">
      <w:pPr>
        <w:pStyle w:val="Bibliography"/>
      </w:pPr>
      <w:r w:rsidRPr="002B7F5C">
        <w:t>[14]</w:t>
      </w:r>
      <w:r w:rsidRPr="002B7F5C">
        <w:tab/>
        <w:t>G. Huang, Z. Liu, L. van der Maaten, and K. Q. Weinberger, “Densely Connected Convolutional Networks,” ArXiv160806993 Cs, Aug. 2016.</w:t>
      </w:r>
    </w:p>
    <w:p w14:paraId="3C6F6BC7" w14:textId="77777777" w:rsidR="002B7F5C" w:rsidRPr="002B7F5C" w:rsidRDefault="002B7F5C" w:rsidP="002B7F5C">
      <w:pPr>
        <w:pStyle w:val="Bibliography"/>
      </w:pPr>
      <w:r w:rsidRPr="002B7F5C">
        <w:t>[15]</w:t>
      </w:r>
      <w:r w:rsidRPr="002B7F5C">
        <w:tab/>
        <w:t>J. Redmon, S. Divvala, R. Girshick, and A. Farhadi, “You Only Look Once: Unified, Real-Time Object Detection,” ArXiv150602640 Cs, Jun. 2015.</w:t>
      </w:r>
    </w:p>
    <w:p w14:paraId="19868717" w14:textId="77777777" w:rsidR="002B7F5C" w:rsidRPr="002B7F5C" w:rsidRDefault="002B7F5C" w:rsidP="002B7F5C">
      <w:pPr>
        <w:pStyle w:val="Bibliography"/>
      </w:pPr>
      <w:r w:rsidRPr="002B7F5C">
        <w:t>[16]</w:t>
      </w:r>
      <w:r w:rsidRPr="002B7F5C">
        <w:tab/>
        <w:t>S. Ren, K. He, R. Girshick, and J. Sun, “Faster R-CNN: Towards Real-Time Object Detection with Region Proposal Networks,” ArXiv150601497 Cs, Jun. 2015.</w:t>
      </w:r>
    </w:p>
    <w:p w14:paraId="58F93001" w14:textId="77777777" w:rsidR="002B7F5C" w:rsidRPr="002B7F5C" w:rsidRDefault="002B7F5C" w:rsidP="002B7F5C">
      <w:pPr>
        <w:pStyle w:val="Bibliography"/>
      </w:pPr>
      <w:r w:rsidRPr="002B7F5C">
        <w:lastRenderedPageBreak/>
        <w:t>[17]</w:t>
      </w:r>
      <w:r w:rsidRPr="002B7F5C">
        <w:tab/>
        <w:t>L.-C. Chen, G. Papandreou, I. Kokkinos, K. Murphy, and A. L. Yuille, “DeepLab: Semantic Image Segmentation with Deep Convolutional Nets, Atrous Convolution, and Fully Connected CRFs,” ArXiv160600915 Cs, Jun. 2016.</w:t>
      </w:r>
    </w:p>
    <w:p w14:paraId="6AB38E79" w14:textId="77777777" w:rsidR="002B7F5C" w:rsidRPr="002B7F5C" w:rsidRDefault="002B7F5C" w:rsidP="002B7F5C">
      <w:pPr>
        <w:pStyle w:val="Bibliography"/>
      </w:pPr>
      <w:r w:rsidRPr="002B7F5C">
        <w:t>[18]</w:t>
      </w:r>
      <w:r w:rsidRPr="002B7F5C">
        <w:tab/>
        <w:t>F. Yu and V. Koltun, “Multi-Scale Context Aggregation by Dilated Convolutions,” ArXiv151107122 Cs, Nov. 2015.</w:t>
      </w:r>
    </w:p>
    <w:p w14:paraId="056D9852" w14:textId="77777777" w:rsidR="002B7F5C" w:rsidRPr="002B7F5C" w:rsidRDefault="002B7F5C" w:rsidP="002B7F5C">
      <w:pPr>
        <w:pStyle w:val="Bibliography"/>
      </w:pPr>
      <w:r w:rsidRPr="002B7F5C">
        <w:t>[19]</w:t>
      </w:r>
      <w:r w:rsidRPr="002B7F5C">
        <w:tab/>
        <w:t>V. Gulshan et al., “Development and Validation of a Deep Learning Algorithm for Detection of Diabetic Retinopathy in Retinal Fundus Photographs,” JAMA, vol. 316, no. 22, p. 2402, Dec. 2016.</w:t>
      </w:r>
    </w:p>
    <w:p w14:paraId="58792587" w14:textId="77777777" w:rsidR="002B7F5C" w:rsidRPr="002B7F5C" w:rsidRDefault="002B7F5C" w:rsidP="002B7F5C">
      <w:pPr>
        <w:pStyle w:val="Bibliography"/>
      </w:pPr>
      <w:r w:rsidRPr="002B7F5C">
        <w:t>[20]</w:t>
      </w:r>
      <w:r w:rsidRPr="002B7F5C">
        <w:tab/>
        <w:t>A. Esteva et al., “Dermatologist-level classification of skin cancer with deep neural networks,” Nature, vol. 542, no. 7639, p. 115, Feb. 2017.</w:t>
      </w:r>
    </w:p>
    <w:p w14:paraId="3AA19E89" w14:textId="77777777" w:rsidR="002B7F5C" w:rsidRPr="002B7F5C" w:rsidRDefault="002B7F5C" w:rsidP="002B7F5C">
      <w:pPr>
        <w:pStyle w:val="Bibliography"/>
      </w:pPr>
      <w:r w:rsidRPr="002B7F5C">
        <w:t>[21]</w:t>
      </w:r>
      <w:r w:rsidRPr="002B7F5C">
        <w:tab/>
        <w:t>Y. Liu et al., “Detecting Cancer Metastases on Gigapixel Pathology Images,” ArXiv170302442 Cs, Mar. 2017.</w:t>
      </w:r>
    </w:p>
    <w:p w14:paraId="654BB639" w14:textId="77777777" w:rsidR="002B7F5C" w:rsidRPr="002B7F5C" w:rsidRDefault="002B7F5C" w:rsidP="002B7F5C">
      <w:pPr>
        <w:pStyle w:val="Bibliography"/>
      </w:pPr>
      <w:r w:rsidRPr="002B7F5C">
        <w:t>[22]</w:t>
      </w:r>
      <w:r w:rsidRPr="002B7F5C">
        <w:tab/>
        <w:t>P. Rajpurkar, A. Y. Hannun, M. Haghpanahi, C. Bourn, and A. Y. Ng, “Cardiologist-Level Arrhythmia Detection with Convolutional Neural Networks,” ArXiv170701836 Cs, Jul. 2017.</w:t>
      </w:r>
    </w:p>
    <w:p w14:paraId="249A9B59" w14:textId="77777777" w:rsidR="002B7F5C" w:rsidRPr="002B7F5C" w:rsidRDefault="002B7F5C" w:rsidP="002B7F5C">
      <w:pPr>
        <w:pStyle w:val="Bibliography"/>
      </w:pPr>
      <w:r w:rsidRPr="002B7F5C">
        <w:t>[23]</w:t>
      </w:r>
      <w:r w:rsidRPr="002B7F5C">
        <w:tab/>
        <w:t>M. T. Islam, M. A. Aowal, A. T. Minhaz, and K. Ashraf, “Abnormality Detection and Localization in Chest X-Rays using Deep Convolutional Neural Networks,” ArXiv170509850 Cs, May 2017.</w:t>
      </w:r>
    </w:p>
    <w:p w14:paraId="5A467BB9" w14:textId="77777777" w:rsidR="002B7F5C" w:rsidRPr="002B7F5C" w:rsidRDefault="002B7F5C" w:rsidP="002B7F5C">
      <w:pPr>
        <w:pStyle w:val="Bibliography"/>
      </w:pPr>
      <w:r w:rsidRPr="002B7F5C">
        <w:t>[24]</w:t>
      </w:r>
      <w:r w:rsidRPr="002B7F5C">
        <w:tab/>
        <w:t>S. Hochreiter and J. Schmidhuber, “Long Short-Term Memory,” Neural Comput, vol. 9, no. 8, pp. 1735–1780, Nov. 1997.</w:t>
      </w:r>
    </w:p>
    <w:p w14:paraId="5D05529B" w14:textId="77777777" w:rsidR="002B7F5C" w:rsidRPr="002B7F5C" w:rsidRDefault="002B7F5C" w:rsidP="002B7F5C">
      <w:pPr>
        <w:pStyle w:val="Bibliography"/>
      </w:pPr>
      <w:r w:rsidRPr="002B7F5C">
        <w:t>[25]</w:t>
      </w:r>
      <w:r w:rsidRPr="002B7F5C">
        <w:tab/>
        <w:t>S. Candemir et al., “Lung Segmentation in Chest Radiographs Using Anatomical Atlases With Nonrigid Registration,” IEEE Trans. Med. Imaging, vol. 33, no. 2, pp. 577–590, Feb. 2014.</w:t>
      </w:r>
    </w:p>
    <w:p w14:paraId="303EDB74" w14:textId="77777777" w:rsidR="002B7F5C" w:rsidRPr="002B7F5C" w:rsidRDefault="002B7F5C" w:rsidP="002B7F5C">
      <w:pPr>
        <w:pStyle w:val="Bibliography"/>
      </w:pPr>
      <w:r w:rsidRPr="002B7F5C">
        <w:lastRenderedPageBreak/>
        <w:t>[26]</w:t>
      </w:r>
      <w:r w:rsidRPr="002B7F5C">
        <w:tab/>
        <w:t>D. G. Lowe, “Distinctive Image Features from Scale-Invariant Keypoints,” Int. J. Comput. Vis., vol. 60, no. 2, pp. 91–110, Nov. 2004.</w:t>
      </w:r>
    </w:p>
    <w:p w14:paraId="7675AE21" w14:textId="77777777" w:rsidR="002B7F5C" w:rsidRPr="002B7F5C" w:rsidRDefault="002B7F5C" w:rsidP="002B7F5C">
      <w:pPr>
        <w:pStyle w:val="Bibliography"/>
      </w:pPr>
      <w:r w:rsidRPr="002B7F5C">
        <w:t>[27]</w:t>
      </w:r>
      <w:r w:rsidRPr="002B7F5C">
        <w:tab/>
        <w:t>O. Ronneberger, P. Fischer, and T. Brox, “U-Net: Convolutional Networks for Biomedical Image Segmentation,” ArXiv150504597 Cs, May 2015.</w:t>
      </w:r>
    </w:p>
    <w:p w14:paraId="1BA622A6" w14:textId="77777777" w:rsidR="002B7F5C" w:rsidRPr="002B7F5C" w:rsidRDefault="002B7F5C" w:rsidP="002B7F5C">
      <w:pPr>
        <w:pStyle w:val="Bibliography"/>
      </w:pPr>
      <w:r w:rsidRPr="002B7F5C">
        <w:t>[28]</w:t>
      </w:r>
      <w:r w:rsidRPr="002B7F5C">
        <w:tab/>
        <w:t>J. Islam and Y. Zhang, “Towards Robust Lung Segmentation in Chest Radiographs with Deep Learning,” ArXiv181112638 Cs, Nov. 2018.</w:t>
      </w:r>
    </w:p>
    <w:p w14:paraId="4F8BFB1E" w14:textId="77777777" w:rsidR="002B7F5C" w:rsidRPr="002B7F5C" w:rsidRDefault="002B7F5C" w:rsidP="002B7F5C">
      <w:pPr>
        <w:pStyle w:val="Bibliography"/>
      </w:pPr>
      <w:r w:rsidRPr="002B7F5C">
        <w:t>[29]</w:t>
      </w:r>
      <w:r w:rsidRPr="002B7F5C">
        <w:tab/>
        <w:t>J. Shiraishi et al., “Development of a Digital Image Database for Chest Radiographs With and Without a Lung Nodule: Receiver Operating Characteristic Analysis of Radiologists’ Detection of Pulmonary Nodules,” Am. J. Roentgenol., vol. 174, no. 1, pp. 71–74, Jan. 2000.</w:t>
      </w:r>
    </w:p>
    <w:p w14:paraId="482D8C4F" w14:textId="77777777" w:rsidR="002B7F5C" w:rsidRPr="002B7F5C" w:rsidRDefault="002B7F5C" w:rsidP="002B7F5C">
      <w:pPr>
        <w:pStyle w:val="Bibliography"/>
      </w:pPr>
      <w:r w:rsidRPr="002B7F5C">
        <w:t>[30]</w:t>
      </w:r>
      <w:r w:rsidRPr="002B7F5C">
        <w:tab/>
        <w:t>B. Zhou, A. Khosla, A. Lapedriza, A. Oliva, and A. Torralba, “Learning Deep Features for Discriminative Localization,” in 2016 IEEE Conference on Computer Vision and Pattern Recognition (CVPR), Las Vegas, NV, USA, 2016, pp. 2921–2929.</w:t>
      </w:r>
    </w:p>
    <w:p w14:paraId="166C8772" w14:textId="77777777" w:rsidR="002B7F5C" w:rsidRPr="002B7F5C" w:rsidRDefault="002B7F5C" w:rsidP="002B7F5C">
      <w:pPr>
        <w:pStyle w:val="Bibliography"/>
      </w:pPr>
      <w:r w:rsidRPr="002B7F5C">
        <w:t>[31]</w:t>
      </w:r>
      <w:r w:rsidRPr="002B7F5C">
        <w:tab/>
        <w:t>“Chest Measurements,” Oregon Health &amp; Science University. [Online]. Available: http://www.ohsu.edu/xd/education/schools/school-of-medicine/departments/clinical-departments/diagnostic-radiology/pediatric-radiology-normal-measurements/chest-measurements.cfm. [Accessed: 27-Feb-2019].</w:t>
      </w:r>
    </w:p>
    <w:p w14:paraId="5C94E499" w14:textId="77777777" w:rsidR="002B7F5C" w:rsidRPr="002B7F5C" w:rsidRDefault="002B7F5C" w:rsidP="002B7F5C">
      <w:pPr>
        <w:pStyle w:val="Bibliography"/>
      </w:pPr>
      <w:r w:rsidRPr="002B7F5C">
        <w:t>[32]</w:t>
      </w:r>
      <w:r w:rsidRPr="002B7F5C">
        <w:tab/>
        <w:t>B. van Ginneken, M. B. Stegmann, and M. Loog, “Segmentation of anatomical structures in chest radiographs using supervised methods: a comparative study on a public database,” Med. Image Anal., vol. 10, no. 1, pp. 19–40, Feb. 2006.</w:t>
      </w:r>
    </w:p>
    <w:p w14:paraId="5712A6A9" w14:textId="77777777" w:rsidR="002B7F5C" w:rsidRPr="002B7F5C" w:rsidRDefault="002B7F5C" w:rsidP="002B7F5C">
      <w:pPr>
        <w:pStyle w:val="Bibliography"/>
      </w:pPr>
      <w:r w:rsidRPr="002B7F5C">
        <w:t>[33]</w:t>
      </w:r>
      <w:r w:rsidRPr="002B7F5C">
        <w:tab/>
        <w:t>S. Jaeger et al., “Automatic tuberculosis screening using chest radiographs,” IEEE Trans. Med. Imaging, vol. 33, no. 2, pp. 233–245, Feb. 2014.</w:t>
      </w:r>
    </w:p>
    <w:p w14:paraId="01907C83" w14:textId="77777777" w:rsidR="002B7F5C" w:rsidRPr="002B7F5C" w:rsidRDefault="002B7F5C" w:rsidP="002B7F5C">
      <w:pPr>
        <w:pStyle w:val="Bibliography"/>
      </w:pPr>
      <w:r w:rsidRPr="002B7F5C">
        <w:lastRenderedPageBreak/>
        <w:t>[34]</w:t>
      </w:r>
      <w:r w:rsidRPr="002B7F5C">
        <w:tab/>
        <w:t>V. Nair and G. E. Hinton, “Rectified Linear Units Improve Restricted Boltzmann Machines,” in Proceedings of the 27th International Conference on International Conference on Machine Learning, USA, 2010, pp. 807–814.</w:t>
      </w:r>
    </w:p>
    <w:p w14:paraId="1F055C46" w14:textId="77777777" w:rsidR="002B7F5C" w:rsidRPr="002B7F5C" w:rsidRDefault="002B7F5C" w:rsidP="002B7F5C">
      <w:pPr>
        <w:pStyle w:val="Bibliography"/>
      </w:pPr>
      <w:r w:rsidRPr="002B7F5C">
        <w:t>[35]</w:t>
      </w:r>
      <w:r w:rsidRPr="002B7F5C">
        <w:tab/>
        <w:t>S. Ioffe and C. Szegedy, “Batch Normalization: Accelerating Deep Network Training by Reducing Internal Covariate Shift,” ArXiv150203167 Cs, Feb. 2015.</w:t>
      </w:r>
    </w:p>
    <w:p w14:paraId="2BB1A321" w14:textId="77777777" w:rsidR="002B7F5C" w:rsidRPr="002B7F5C" w:rsidRDefault="002B7F5C" w:rsidP="002B7F5C">
      <w:pPr>
        <w:pStyle w:val="Bibliography"/>
      </w:pPr>
      <w:r w:rsidRPr="002B7F5C">
        <w:t>[36]</w:t>
      </w:r>
      <w:r w:rsidRPr="002B7F5C">
        <w:tab/>
        <w:t>N. Srivastava, G. Hinton, A. Krizhevsky, I. Sutskever, and R. Salakhutdinov, “Dropout: A Simple Way to Prevent Neural Networks from Overfitting,” J. Mach. Learn. Res., vol. 15, pp. 1929–1958, 2014.</w:t>
      </w:r>
    </w:p>
    <w:p w14:paraId="58CBE2B8" w14:textId="77777777" w:rsidR="002B7F5C" w:rsidRPr="002B7F5C" w:rsidRDefault="002B7F5C" w:rsidP="002B7F5C">
      <w:pPr>
        <w:pStyle w:val="Bibliography"/>
      </w:pPr>
      <w:r w:rsidRPr="002B7F5C">
        <w:t>[37]</w:t>
      </w:r>
      <w:r w:rsidRPr="002B7F5C">
        <w:tab/>
        <w:t>L. N. Smith, “Cyclical Learning Rates for Training Neural Networks,” ArXiv150601186 Cs, Jun. 2015.</w:t>
      </w:r>
    </w:p>
    <w:p w14:paraId="20C5981B" w14:textId="77777777" w:rsidR="002B7F5C" w:rsidRPr="002B7F5C" w:rsidRDefault="002B7F5C" w:rsidP="002B7F5C">
      <w:pPr>
        <w:pStyle w:val="Bibliography"/>
      </w:pPr>
      <w:r w:rsidRPr="002B7F5C">
        <w:t>[38]</w:t>
      </w:r>
      <w:r w:rsidRPr="002B7F5C">
        <w:tab/>
        <w:t>D. P. Kingma and J. Ba, “Adam: A Method for Stochastic Optimization,” ArXiv14126980 Cs, Dec. 2014.</w:t>
      </w:r>
    </w:p>
    <w:p w14:paraId="57690B24" w14:textId="77777777" w:rsidR="002B7F5C" w:rsidRPr="002B7F5C" w:rsidRDefault="002B7F5C" w:rsidP="002B7F5C">
      <w:pPr>
        <w:pStyle w:val="Bibliography"/>
      </w:pPr>
      <w:r w:rsidRPr="002B7F5C">
        <w:t>[39]</w:t>
      </w:r>
      <w:r w:rsidRPr="002B7F5C">
        <w:tab/>
        <w:t>T. Fawcett, “An introduction to ROC analysis,” Pattern Recognit. Lett., vol. 27, no. 8, pp. 861–874, Jun. 2006.</w:t>
      </w:r>
    </w:p>
    <w:p w14:paraId="73DD3AEB" w14:textId="77777777" w:rsidR="002B7F5C" w:rsidRPr="002B7F5C" w:rsidRDefault="002B7F5C" w:rsidP="002B7F5C">
      <w:pPr>
        <w:pStyle w:val="Bibliography"/>
      </w:pPr>
      <w:r w:rsidRPr="002B7F5C">
        <w:t>[40]</w:t>
      </w:r>
      <w:r w:rsidRPr="002B7F5C">
        <w:tab/>
        <w:t>A. P. Bradley, “The use of the area under the ROC curve in the evaluation of machine learning algorithms,” Pattern Recognit., vol. 30, no. 7, pp. 1145–1159, Jul. 1997.</w:t>
      </w:r>
    </w:p>
    <w:p w14:paraId="092A3738" w14:textId="77777777" w:rsidR="002B7F5C" w:rsidRPr="002B7F5C" w:rsidRDefault="002B7F5C" w:rsidP="002B7F5C">
      <w:pPr>
        <w:pStyle w:val="Bibliography"/>
      </w:pPr>
      <w:r w:rsidRPr="002B7F5C">
        <w:t>[41]</w:t>
      </w:r>
      <w:r w:rsidRPr="002B7F5C">
        <w:tab/>
        <w:t>D. M. W. Powers, “Evaluation: From Precision, Recall and F-Factor to ROC, Informedness, Markedness &amp; Correlation,” 2008.</w:t>
      </w:r>
    </w:p>
    <w:p w14:paraId="33951DE9" w14:textId="77777777" w:rsidR="002B7F5C" w:rsidRPr="002B7F5C" w:rsidRDefault="002B7F5C" w:rsidP="002B7F5C">
      <w:pPr>
        <w:pStyle w:val="Bibliography"/>
      </w:pPr>
      <w:r w:rsidRPr="002B7F5C">
        <w:t>[42]</w:t>
      </w:r>
      <w:r w:rsidRPr="002B7F5C">
        <w:tab/>
        <w:t>R. R. Selvaraju, M. Cogswell, A. Das, R. Vedantam, D. Parikh, and D. Batra, “Grad-CAM: Visual Explanations from Deep Networks via Gradient-based Localization,” ArXiv161002391 Cs, Oct. 2016.</w:t>
      </w:r>
    </w:p>
    <w:p w14:paraId="7AA940D1" w14:textId="77777777" w:rsidR="002B7F5C" w:rsidRPr="002B7F5C" w:rsidRDefault="002B7F5C" w:rsidP="002B7F5C">
      <w:pPr>
        <w:pStyle w:val="Bibliography"/>
      </w:pPr>
      <w:r w:rsidRPr="002B7F5C">
        <w:lastRenderedPageBreak/>
        <w:t>[43]</w:t>
      </w:r>
      <w:r w:rsidRPr="002B7F5C">
        <w:tab/>
        <w:t>J. Irvin et al., “CheXpert: A Large Chest Radiograph Dataset with Uncertainty Labels and Expert Comparison,” ArXiv190107031 Cs Eess, Jan. 2019.</w:t>
      </w:r>
    </w:p>
    <w:p w14:paraId="4A289593" w14:textId="77777777" w:rsidR="002B7F5C" w:rsidRPr="002B7F5C" w:rsidRDefault="002B7F5C" w:rsidP="002B7F5C">
      <w:pPr>
        <w:pStyle w:val="Bibliography"/>
      </w:pPr>
      <w:r w:rsidRPr="002B7F5C">
        <w:t>[44]</w:t>
      </w:r>
      <w:r w:rsidRPr="002B7F5C">
        <w:tab/>
        <w:t>A. E. W. Johnson et al., “MIMIC-CXR: A large publicly available database of labeled chest radiographs,” Jan. 2019.</w:t>
      </w:r>
    </w:p>
    <w:p w14:paraId="57908A98" w14:textId="0CAD3692" w:rsidR="00C70C65" w:rsidRPr="00C70C65" w:rsidRDefault="002B7F5C" w:rsidP="00C70C65">
      <w:r>
        <w:fldChar w:fldCharType="end"/>
      </w:r>
    </w:p>
    <w:sectPr w:rsidR="00C70C65" w:rsidRPr="00C70C65" w:rsidSect="00215178">
      <w:pgSz w:w="12240" w:h="15840"/>
      <w:pgMar w:top="2160" w:right="1440" w:bottom="216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Tran Quang Dat" w:date="2019-03-05T10:18:00Z" w:initials="TQD">
    <w:p w14:paraId="140033F2" w14:textId="2AC58CD1" w:rsidR="00224AEA" w:rsidRDefault="00224AEA">
      <w:pPr>
        <w:pStyle w:val="CommentText"/>
      </w:pPr>
      <w:r>
        <w:rPr>
          <w:rStyle w:val="CommentReference"/>
        </w:rPr>
        <w:annotationRef/>
      </w:r>
      <w:r w:rsidRPr="00BA2A9E">
        <w:t>Though limitation, one interesting question to ask is what will happen if the process continues to advance forward</w:t>
      </w:r>
    </w:p>
  </w:comment>
  <w:comment w:id="28" w:author="Tran Quang Dat" w:date="2019-02-18T13:26:00Z" w:initials="TQD">
    <w:p w14:paraId="6977B9A5" w14:textId="06026A05" w:rsidR="00224AEA" w:rsidRDefault="00224AEA">
      <w:pPr>
        <w:pStyle w:val="CommentText"/>
      </w:pPr>
      <w:r>
        <w:rPr>
          <w:rStyle w:val="CommentReference"/>
        </w:rPr>
        <w:annotationRef/>
      </w:r>
      <w:r>
        <w:t>No Finding, not Normal</w:t>
      </w:r>
    </w:p>
  </w:comment>
  <w:comment w:id="82" w:author="Tran Quang Dat" w:date="2019-02-14T21:58:00Z" w:initials="TQD">
    <w:p w14:paraId="1FFDE481" w14:textId="77777777" w:rsidR="00224AEA" w:rsidRDefault="00224AEA" w:rsidP="00E914F6">
      <w:pPr>
        <w:pStyle w:val="CommentText"/>
      </w:pPr>
      <w:r>
        <w:rPr>
          <w:rStyle w:val="CommentReference"/>
        </w:rPr>
        <w:annotationRef/>
      </w:r>
      <w:r>
        <w:t>Add learning rate plot from previous version</w:t>
      </w:r>
    </w:p>
  </w:comment>
  <w:comment w:id="94" w:author="Tran Quang Dat" w:date="2019-02-14T21:54:00Z" w:initials="TQD">
    <w:p w14:paraId="7B7ED7DB" w14:textId="77777777" w:rsidR="00224AEA" w:rsidRDefault="00224AEA">
      <w:pPr>
        <w:pStyle w:val="CommentText"/>
      </w:pPr>
      <w:r>
        <w:rPr>
          <w:rStyle w:val="CommentReference"/>
        </w:rPr>
        <w:annotationRef/>
      </w:r>
      <w:r>
        <w:rPr>
          <w:lang w:val="vi-VN"/>
        </w:rPr>
        <w:t>!! Mo</w:t>
      </w:r>
      <w:r>
        <w:t>re more more, log log log</w:t>
      </w:r>
    </w:p>
    <w:p w14:paraId="65262DF1" w14:textId="77777777" w:rsidR="00224AEA" w:rsidRDefault="00224AEA">
      <w:pPr>
        <w:pStyle w:val="CommentText"/>
      </w:pPr>
      <w:r>
        <w:t xml:space="preserve">Thesis: </w:t>
      </w:r>
    </w:p>
    <w:p w14:paraId="03796F69" w14:textId="118CB92C" w:rsidR="00224AEA" w:rsidRPr="000567A0" w:rsidRDefault="00224AEA" w:rsidP="007C5E5F">
      <w:pPr>
        <w:pStyle w:val="CommentText"/>
      </w:pPr>
      <w:r>
        <w:t>Du workload (qua trinh lam), va ra kq ntn?</w:t>
      </w:r>
    </w:p>
  </w:comment>
  <w:comment w:id="116" w:author="Tran Quang Dat" w:date="2019-02-28T17:53:00Z" w:initials="TQD">
    <w:p w14:paraId="690C7246" w14:textId="5BDB808F" w:rsidR="00224AEA" w:rsidRDefault="00224AEA">
      <w:pPr>
        <w:pStyle w:val="CommentText"/>
      </w:pPr>
      <w:r>
        <w:rPr>
          <w:rStyle w:val="CommentReference"/>
        </w:rPr>
        <w:annotationRef/>
      </w:r>
      <w:r>
        <w:t>Continue above above page</w:t>
      </w:r>
    </w:p>
  </w:comment>
  <w:comment w:id="121" w:author="Tran Quang Dat" w:date="2019-03-01T16:14:00Z" w:initials="TQD">
    <w:p w14:paraId="68F03DA2" w14:textId="4270F5EB" w:rsidR="00224AEA" w:rsidRDefault="00224AEA">
      <w:pPr>
        <w:pStyle w:val="CommentText"/>
      </w:pPr>
      <w:r>
        <w:rPr>
          <w:rStyle w:val="CommentReference"/>
        </w:rPr>
        <w:annotationRef/>
      </w:r>
      <w:r>
        <w:rPr>
          <w:rFonts w:eastAsia="Cambria Math"/>
        </w:rPr>
        <w:t>One interesting point of using ROC analysis is that sensitivity and specificity are prevalence invariant, so ROC curve is also prevalence invariant.</w:t>
      </w:r>
    </w:p>
  </w:comment>
  <w:comment w:id="143" w:author="Tran Quang Dat" w:date="2019-02-18T10:33:00Z" w:initials="TQD">
    <w:p w14:paraId="44BD0D1E" w14:textId="77777777" w:rsidR="00224AEA" w:rsidRDefault="00224AEA">
      <w:pPr>
        <w:pStyle w:val="CommentText"/>
      </w:pPr>
      <w:r>
        <w:rPr>
          <w:rStyle w:val="CommentReference"/>
        </w:rPr>
        <w:annotationRef/>
      </w:r>
      <w:r>
        <w:t>No link</w:t>
      </w:r>
    </w:p>
    <w:p w14:paraId="60895D61" w14:textId="7A926969" w:rsidR="00224AEA" w:rsidRDefault="00224AEA">
      <w:pPr>
        <w:pStyle w:val="CommentText"/>
      </w:pPr>
      <w:r>
        <w:t>Web is l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0033F2" w15:done="0"/>
  <w15:commentEx w15:paraId="6977B9A5" w15:done="1"/>
  <w15:commentEx w15:paraId="1FFDE481" w15:done="1"/>
  <w15:commentEx w15:paraId="03796F69" w15:done="1"/>
  <w15:commentEx w15:paraId="690C7246" w15:done="0"/>
  <w15:commentEx w15:paraId="68F03DA2" w15:done="0"/>
  <w15:commentEx w15:paraId="60895D6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0033F2" w16cid:durableId="2028CB74"/>
  <w16cid:commentId w16cid:paraId="6977B9A5" w16cid:durableId="20153111"/>
  <w16cid:commentId w16cid:paraId="1FFDE481" w16cid:durableId="201A231F"/>
  <w16cid:commentId w16cid:paraId="03796F69" w16cid:durableId="20106200"/>
  <w16cid:commentId w16cid:paraId="690C7246" w16cid:durableId="20229E7C"/>
  <w16cid:commentId w16cid:paraId="68F03DA2" w16cid:durableId="2023D8F4"/>
  <w16cid:commentId w16cid:paraId="60895D61" w16cid:durableId="201517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438C8" w14:textId="77777777" w:rsidR="005853B3" w:rsidRDefault="005853B3" w:rsidP="006A1C1D">
      <w:r>
        <w:separator/>
      </w:r>
    </w:p>
  </w:endnote>
  <w:endnote w:type="continuationSeparator" w:id="0">
    <w:p w14:paraId="1AE94649" w14:textId="77777777" w:rsidR="005853B3" w:rsidRDefault="005853B3" w:rsidP="006A1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1597495"/>
      <w:docPartObj>
        <w:docPartGallery w:val="Page Numbers (Bottom of Page)"/>
        <w:docPartUnique/>
      </w:docPartObj>
    </w:sdtPr>
    <w:sdtEndPr>
      <w:rPr>
        <w:rStyle w:val="PageNumber"/>
      </w:rPr>
    </w:sdtEndPr>
    <w:sdtContent>
      <w:p w14:paraId="151353AB" w14:textId="4AC08270" w:rsidR="00224AEA" w:rsidRDefault="00224AEA" w:rsidP="00573D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2F250D2" w14:textId="77777777" w:rsidR="00224AEA" w:rsidRDefault="00224AEA" w:rsidP="00B17C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1231296"/>
      <w:docPartObj>
        <w:docPartGallery w:val="Page Numbers (Bottom of Page)"/>
        <w:docPartUnique/>
      </w:docPartObj>
    </w:sdtPr>
    <w:sdtEndPr>
      <w:rPr>
        <w:rStyle w:val="PageNumber"/>
      </w:rPr>
    </w:sdtEndPr>
    <w:sdtContent>
      <w:p w14:paraId="527E0AF4" w14:textId="00E20526" w:rsidR="00224AEA" w:rsidRDefault="00224AEA" w:rsidP="00573D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F28FA8" w14:textId="77777777" w:rsidR="00224AEA" w:rsidRDefault="00224AEA" w:rsidP="00B17C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362873"/>
      <w:docPartObj>
        <w:docPartGallery w:val="Page Numbers (Bottom of Page)"/>
        <w:docPartUnique/>
      </w:docPartObj>
    </w:sdtPr>
    <w:sdtEndPr>
      <w:rPr>
        <w:rStyle w:val="PageNumber"/>
      </w:rPr>
    </w:sdtEndPr>
    <w:sdtContent>
      <w:p w14:paraId="0843EB6A" w14:textId="2353EDAB" w:rsidR="00224AEA" w:rsidRDefault="00224AEA" w:rsidP="006F3AD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DEFD62F" w14:textId="77777777" w:rsidR="00224AEA" w:rsidRDefault="00224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1FEA0" w14:textId="77777777" w:rsidR="005853B3" w:rsidRDefault="005853B3" w:rsidP="006A1C1D">
      <w:r>
        <w:separator/>
      </w:r>
    </w:p>
  </w:footnote>
  <w:footnote w:type="continuationSeparator" w:id="0">
    <w:p w14:paraId="777F13E6" w14:textId="77777777" w:rsidR="005853B3" w:rsidRDefault="005853B3" w:rsidP="006A1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D4F5" w14:textId="77777777" w:rsidR="00224AEA" w:rsidRDefault="00224AEA" w:rsidP="00C4433C">
    <w:pPr>
      <w:pStyle w:val="Header"/>
      <w:spacing w:before="120" w:after="120"/>
      <w:jc w:val="center"/>
      <w:rPr>
        <w:b/>
        <w:sz w:val="34"/>
        <w:szCs w:val="28"/>
      </w:rPr>
    </w:pPr>
    <w:r>
      <w:rPr>
        <w:noProof/>
      </w:rPr>
      <w:drawing>
        <wp:anchor distT="0" distB="0" distL="114300" distR="114300" simplePos="0" relativeHeight="251661312" behindDoc="0" locked="0" layoutInCell="1" allowOverlap="1" wp14:anchorId="434B3F97" wp14:editId="572E442B">
          <wp:simplePos x="0" y="0"/>
          <wp:positionH relativeFrom="column">
            <wp:posOffset>79375</wp:posOffset>
          </wp:positionH>
          <wp:positionV relativeFrom="paragraph">
            <wp:posOffset>157904</wp:posOffset>
          </wp:positionV>
          <wp:extent cx="899999" cy="953477"/>
          <wp:effectExtent l="0" t="0" r="1905" b="0"/>
          <wp:wrapNone/>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999" cy="953477"/>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4"/>
        <w:szCs w:val="28"/>
      </w:rPr>
      <w:t>Vietnam National Universities – HCMC</w:t>
    </w:r>
  </w:p>
  <w:p w14:paraId="2F388BDA" w14:textId="77777777" w:rsidR="00224AEA" w:rsidRDefault="00224AEA" w:rsidP="00C4433C">
    <w:pPr>
      <w:spacing w:before="120" w:after="120"/>
      <w:jc w:val="center"/>
      <w:rPr>
        <w:b/>
        <w:sz w:val="34"/>
        <w:szCs w:val="28"/>
      </w:rPr>
    </w:pPr>
    <w:r w:rsidRPr="00E87725">
      <w:rPr>
        <w:b/>
        <w:sz w:val="34"/>
        <w:szCs w:val="28"/>
      </w:rPr>
      <w:t>International University</w:t>
    </w:r>
  </w:p>
  <w:p w14:paraId="5D000B35" w14:textId="25216AD7" w:rsidR="00224AEA" w:rsidRPr="00015718" w:rsidRDefault="00224AEA" w:rsidP="00C4433C">
    <w:pPr>
      <w:pStyle w:val="Header"/>
      <w:pBdr>
        <w:bottom w:val="single" w:sz="4" w:space="1" w:color="auto"/>
      </w:pBdr>
      <w:spacing w:before="120" w:after="120"/>
      <w:jc w:val="center"/>
      <w:rPr>
        <w:b/>
        <w:sz w:val="30"/>
        <w:szCs w:val="28"/>
      </w:rPr>
    </w:pPr>
    <w:r w:rsidRPr="00E87725">
      <w:rPr>
        <w:b/>
        <w:sz w:val="30"/>
        <w:szCs w:val="28"/>
      </w:rPr>
      <w:t>Biomedical Engineering Depart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D91E4" w14:textId="12028F38" w:rsidR="00224AEA" w:rsidRDefault="00224AEA" w:rsidP="00015718">
    <w:pPr>
      <w:pStyle w:val="Header"/>
      <w:jc w:val="center"/>
      <w:rPr>
        <w:b/>
        <w:sz w:val="34"/>
        <w:szCs w:val="28"/>
      </w:rPr>
    </w:pPr>
    <w:r>
      <w:rPr>
        <w:noProof/>
      </w:rPr>
      <w:drawing>
        <wp:anchor distT="0" distB="0" distL="114300" distR="114300" simplePos="0" relativeHeight="251663360" behindDoc="0" locked="0" layoutInCell="1" allowOverlap="1" wp14:anchorId="4556E727" wp14:editId="014CD082">
          <wp:simplePos x="0" y="0"/>
          <wp:positionH relativeFrom="column">
            <wp:posOffset>-70794</wp:posOffset>
          </wp:positionH>
          <wp:positionV relativeFrom="paragraph">
            <wp:posOffset>-33655</wp:posOffset>
          </wp:positionV>
          <wp:extent cx="1109106" cy="1175010"/>
          <wp:effectExtent l="0" t="0" r="0" b="0"/>
          <wp:wrapNone/>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9106" cy="117501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4"/>
        <w:szCs w:val="28"/>
      </w:rPr>
      <w:t>Vietnam National Universities – HCMC</w:t>
    </w:r>
  </w:p>
  <w:p w14:paraId="00D2963F" w14:textId="77777777" w:rsidR="00224AEA" w:rsidRDefault="00224AEA" w:rsidP="00015718">
    <w:pPr>
      <w:jc w:val="center"/>
      <w:rPr>
        <w:b/>
        <w:sz w:val="34"/>
        <w:szCs w:val="28"/>
      </w:rPr>
    </w:pPr>
    <w:r w:rsidRPr="00E87725">
      <w:rPr>
        <w:b/>
        <w:sz w:val="34"/>
        <w:szCs w:val="28"/>
      </w:rPr>
      <w:t>International University</w:t>
    </w:r>
  </w:p>
  <w:p w14:paraId="08D9C847" w14:textId="2C787B5D" w:rsidR="00224AEA" w:rsidRPr="00015718" w:rsidRDefault="00224AEA" w:rsidP="00015718">
    <w:pPr>
      <w:pStyle w:val="Header"/>
      <w:pBdr>
        <w:bottom w:val="single" w:sz="4" w:space="1" w:color="auto"/>
      </w:pBdr>
      <w:jc w:val="center"/>
      <w:rPr>
        <w:b/>
        <w:sz w:val="30"/>
        <w:szCs w:val="28"/>
      </w:rPr>
    </w:pPr>
    <w:r w:rsidRPr="00E87725">
      <w:rPr>
        <w:b/>
        <w:sz w:val="30"/>
        <w:szCs w:val="28"/>
      </w:rPr>
      <w:t>Biomedical Engineering Depart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090"/>
    <w:multiLevelType w:val="hybridMultilevel"/>
    <w:tmpl w:val="EE4A4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024860"/>
    <w:multiLevelType w:val="multilevel"/>
    <w:tmpl w:val="53D0BBA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low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E0514E1"/>
    <w:multiLevelType w:val="multilevel"/>
    <w:tmpl w:val="F43EA290"/>
    <w:lvl w:ilvl="0">
      <w:start w:val="1"/>
      <w:numFmt w:val="decimal"/>
      <w:pStyle w:val="Heading1"/>
      <w:suff w:val="space"/>
      <w:lvlText w:val="Chapter %1:"/>
      <w:lvlJc w:val="center"/>
      <w:pPr>
        <w:ind w:left="0" w:firstLine="288"/>
      </w:pPr>
      <w:rPr>
        <w:rFonts w:hint="default"/>
      </w:rPr>
    </w:lvl>
    <w:lvl w:ilvl="1">
      <w:start w:val="1"/>
      <w:numFmt w:val="decimal"/>
      <w:pStyle w:val="Heading2"/>
      <w:suff w:val="nothing"/>
      <w:lvlText w:val="%2. "/>
      <w:lvlJc w:val="left"/>
      <w:pPr>
        <w:ind w:left="0" w:firstLine="0"/>
      </w:pPr>
      <w:rPr>
        <w:rFonts w:hint="default"/>
      </w:rPr>
    </w:lvl>
    <w:lvl w:ilvl="2">
      <w:start w:val="1"/>
      <w:numFmt w:val="decimal"/>
      <w:pStyle w:val="Heading3"/>
      <w:isLgl/>
      <w:suff w:val="nothing"/>
      <w:lvlText w:val="%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56A30383"/>
    <w:multiLevelType w:val="hybridMultilevel"/>
    <w:tmpl w:val="C7ACB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DF4DE0"/>
    <w:multiLevelType w:val="hybridMultilevel"/>
    <w:tmpl w:val="FDF419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737B6F"/>
    <w:multiLevelType w:val="hybridMultilevel"/>
    <w:tmpl w:val="6EE2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0A273C"/>
    <w:multiLevelType w:val="hybridMultilevel"/>
    <w:tmpl w:val="3A7E5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2"/>
    <w:lvlOverride w:ilvl="0">
      <w:lvl w:ilvl="0">
        <w:start w:val="1"/>
        <w:numFmt w:val="decimal"/>
        <w:pStyle w:val="Heading1"/>
        <w:suff w:val="space"/>
        <w:lvlText w:val="Chapter %1:"/>
        <w:lvlJc w:val="center"/>
        <w:pPr>
          <w:ind w:left="0" w:firstLine="288"/>
        </w:pPr>
        <w:rPr>
          <w:rFonts w:hint="default"/>
        </w:rPr>
      </w:lvl>
    </w:lvlOverride>
    <w:lvlOverride w:ilvl="1">
      <w:lvl w:ilvl="1">
        <w:start w:val="1"/>
        <w:numFmt w:val="decimal"/>
        <w:pStyle w:val="Heading2"/>
        <w:suff w:val="nothing"/>
        <w:lvlText w:val="%2. "/>
        <w:lvlJc w:val="left"/>
        <w:pPr>
          <w:ind w:left="0" w:firstLine="0"/>
        </w:pPr>
        <w:rPr>
          <w:rFonts w:hint="default"/>
        </w:rPr>
      </w:lvl>
    </w:lvlOverride>
    <w:lvlOverride w:ilvl="2">
      <w:lvl w:ilvl="2">
        <w:start w:val="1"/>
        <w:numFmt w:val="decimal"/>
        <w:pStyle w:val="Heading3"/>
        <w:isLgl/>
        <w:suff w:val="nothing"/>
        <w:lvlText w:val="%2.%3"/>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5">
    <w:abstractNumId w:val="2"/>
    <w:lvlOverride w:ilvl="0">
      <w:lvl w:ilvl="0">
        <w:start w:val="1"/>
        <w:numFmt w:val="decimal"/>
        <w:pStyle w:val="Heading1"/>
        <w:suff w:val="space"/>
        <w:lvlText w:val="Chapter %1:"/>
        <w:lvlJc w:val="center"/>
        <w:pPr>
          <w:ind w:left="0" w:firstLine="288"/>
        </w:pPr>
        <w:rPr>
          <w:rFonts w:hint="default"/>
        </w:rPr>
      </w:lvl>
    </w:lvlOverride>
    <w:lvlOverride w:ilvl="1">
      <w:lvl w:ilvl="1">
        <w:start w:val="1"/>
        <w:numFmt w:val="decimal"/>
        <w:pStyle w:val="Heading2"/>
        <w:suff w:val="nothing"/>
        <w:lvlText w:val="%2. "/>
        <w:lvlJc w:val="left"/>
        <w:pPr>
          <w:ind w:left="0" w:firstLine="0"/>
        </w:pPr>
        <w:rPr>
          <w:rFonts w:hint="default"/>
        </w:rPr>
      </w:lvl>
    </w:lvlOverride>
    <w:lvlOverride w:ilvl="2">
      <w:lvl w:ilvl="2">
        <w:start w:val="1"/>
        <w:numFmt w:val="decimal"/>
        <w:pStyle w:val="Heading3"/>
        <w:isLgl/>
        <w:suff w:val="nothing"/>
        <w:lvlText w:val="%2.%3: "/>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6">
    <w:abstractNumId w:val="2"/>
    <w:lvlOverride w:ilvl="0">
      <w:lvl w:ilvl="0">
        <w:start w:val="1"/>
        <w:numFmt w:val="none"/>
        <w:pStyle w:val="Heading1"/>
        <w:suff w:val="space"/>
        <w:lvlText w:val=""/>
        <w:lvlJc w:val="center"/>
        <w:pPr>
          <w:ind w:left="0" w:firstLine="288"/>
        </w:pPr>
        <w:rPr>
          <w:rFonts w:hint="default"/>
        </w:rPr>
      </w:lvl>
    </w:lvlOverride>
    <w:lvlOverride w:ilvl="1">
      <w:lvl w:ilvl="1">
        <w:start w:val="1"/>
        <w:numFmt w:val="decimal"/>
        <w:pStyle w:val="Heading2"/>
        <w:suff w:val="nothing"/>
        <w:lvlText w:val="%2. "/>
        <w:lvlJc w:val="left"/>
        <w:pPr>
          <w:ind w:left="0" w:firstLine="0"/>
        </w:pPr>
        <w:rPr>
          <w:rFonts w:hint="default"/>
        </w:rPr>
      </w:lvl>
    </w:lvlOverride>
    <w:lvlOverride w:ilvl="2">
      <w:lvl w:ilvl="2">
        <w:start w:val="1"/>
        <w:numFmt w:val="decimal"/>
        <w:pStyle w:val="Heading3"/>
        <w:isLgl/>
        <w:suff w:val="nothing"/>
        <w:lvlText w:val="%2.%3: "/>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7">
    <w:abstractNumId w:val="2"/>
  </w:num>
  <w:num w:numId="8">
    <w:abstractNumId w:val="3"/>
  </w:num>
  <w:num w:numId="9">
    <w:abstractNumId w:val="0"/>
  </w:num>
  <w:num w:numId="10">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an Quang Dat">
    <w15:presenceInfo w15:providerId="AD" w15:userId="S::bebeiu14019@student.hcmiu.edu.vn::41413ce6-e507-48bb-bddb-e92bdd0de8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E44"/>
    <w:rsid w:val="00001780"/>
    <w:rsid w:val="000024B4"/>
    <w:rsid w:val="0000306C"/>
    <w:rsid w:val="00007BE2"/>
    <w:rsid w:val="00013A55"/>
    <w:rsid w:val="00015718"/>
    <w:rsid w:val="00021445"/>
    <w:rsid w:val="0002358E"/>
    <w:rsid w:val="0002442B"/>
    <w:rsid w:val="0002481C"/>
    <w:rsid w:val="00026365"/>
    <w:rsid w:val="00026982"/>
    <w:rsid w:val="000341D6"/>
    <w:rsid w:val="0003569D"/>
    <w:rsid w:val="0004165E"/>
    <w:rsid w:val="00044F1E"/>
    <w:rsid w:val="00046F60"/>
    <w:rsid w:val="00051324"/>
    <w:rsid w:val="000535D6"/>
    <w:rsid w:val="000544E8"/>
    <w:rsid w:val="000561D0"/>
    <w:rsid w:val="0005679C"/>
    <w:rsid w:val="000567A0"/>
    <w:rsid w:val="000576D9"/>
    <w:rsid w:val="00057C2D"/>
    <w:rsid w:val="0006133E"/>
    <w:rsid w:val="0006166A"/>
    <w:rsid w:val="00062200"/>
    <w:rsid w:val="00063E02"/>
    <w:rsid w:val="00064E27"/>
    <w:rsid w:val="00066739"/>
    <w:rsid w:val="00067122"/>
    <w:rsid w:val="00070B92"/>
    <w:rsid w:val="000728AE"/>
    <w:rsid w:val="00073A4B"/>
    <w:rsid w:val="000744A1"/>
    <w:rsid w:val="000762DF"/>
    <w:rsid w:val="000764B9"/>
    <w:rsid w:val="000779D2"/>
    <w:rsid w:val="00080BD1"/>
    <w:rsid w:val="00083A26"/>
    <w:rsid w:val="00085C08"/>
    <w:rsid w:val="00087A7C"/>
    <w:rsid w:val="000910D3"/>
    <w:rsid w:val="000932F5"/>
    <w:rsid w:val="00094018"/>
    <w:rsid w:val="00094213"/>
    <w:rsid w:val="00094D5E"/>
    <w:rsid w:val="00097BC4"/>
    <w:rsid w:val="00097C98"/>
    <w:rsid w:val="000A246E"/>
    <w:rsid w:val="000A2524"/>
    <w:rsid w:val="000A4DD6"/>
    <w:rsid w:val="000A6FD9"/>
    <w:rsid w:val="000B180B"/>
    <w:rsid w:val="000B228F"/>
    <w:rsid w:val="000B3450"/>
    <w:rsid w:val="000B3C74"/>
    <w:rsid w:val="000B46F1"/>
    <w:rsid w:val="000C0BDE"/>
    <w:rsid w:val="000C0FAC"/>
    <w:rsid w:val="000C2E4F"/>
    <w:rsid w:val="000C58EA"/>
    <w:rsid w:val="000C638C"/>
    <w:rsid w:val="000D0B0E"/>
    <w:rsid w:val="000D132A"/>
    <w:rsid w:val="000D1746"/>
    <w:rsid w:val="000D594D"/>
    <w:rsid w:val="000D5B76"/>
    <w:rsid w:val="000D77F1"/>
    <w:rsid w:val="000D7800"/>
    <w:rsid w:val="000D797B"/>
    <w:rsid w:val="000E0985"/>
    <w:rsid w:val="000E0DB5"/>
    <w:rsid w:val="000E1A70"/>
    <w:rsid w:val="000E3712"/>
    <w:rsid w:val="000E3A5D"/>
    <w:rsid w:val="000E54AB"/>
    <w:rsid w:val="000E55A0"/>
    <w:rsid w:val="000E5B44"/>
    <w:rsid w:val="000E5EF7"/>
    <w:rsid w:val="000E604C"/>
    <w:rsid w:val="000E78C3"/>
    <w:rsid w:val="000F0C39"/>
    <w:rsid w:val="000F21EF"/>
    <w:rsid w:val="000F415A"/>
    <w:rsid w:val="000F508A"/>
    <w:rsid w:val="000F567F"/>
    <w:rsid w:val="000F5981"/>
    <w:rsid w:val="00100A90"/>
    <w:rsid w:val="00100D75"/>
    <w:rsid w:val="001012AF"/>
    <w:rsid w:val="0010183F"/>
    <w:rsid w:val="001044D5"/>
    <w:rsid w:val="00104994"/>
    <w:rsid w:val="001066E4"/>
    <w:rsid w:val="0011085D"/>
    <w:rsid w:val="00111C98"/>
    <w:rsid w:val="0011507E"/>
    <w:rsid w:val="001161E5"/>
    <w:rsid w:val="0011703D"/>
    <w:rsid w:val="00120D13"/>
    <w:rsid w:val="001224A7"/>
    <w:rsid w:val="00123750"/>
    <w:rsid w:val="00124347"/>
    <w:rsid w:val="001254CD"/>
    <w:rsid w:val="00127733"/>
    <w:rsid w:val="001320DA"/>
    <w:rsid w:val="00132132"/>
    <w:rsid w:val="00132666"/>
    <w:rsid w:val="00133856"/>
    <w:rsid w:val="00134E9F"/>
    <w:rsid w:val="00136A20"/>
    <w:rsid w:val="00137039"/>
    <w:rsid w:val="00141B6B"/>
    <w:rsid w:val="0014336F"/>
    <w:rsid w:val="00143758"/>
    <w:rsid w:val="00143C35"/>
    <w:rsid w:val="001509CF"/>
    <w:rsid w:val="00150F2A"/>
    <w:rsid w:val="00152A69"/>
    <w:rsid w:val="00155294"/>
    <w:rsid w:val="00160D60"/>
    <w:rsid w:val="00161830"/>
    <w:rsid w:val="00161C25"/>
    <w:rsid w:val="00162577"/>
    <w:rsid w:val="0016366B"/>
    <w:rsid w:val="0016485E"/>
    <w:rsid w:val="00164F80"/>
    <w:rsid w:val="00166471"/>
    <w:rsid w:val="0017068F"/>
    <w:rsid w:val="001721D8"/>
    <w:rsid w:val="001743E6"/>
    <w:rsid w:val="001746F6"/>
    <w:rsid w:val="0017484B"/>
    <w:rsid w:val="00175887"/>
    <w:rsid w:val="00176489"/>
    <w:rsid w:val="001766AC"/>
    <w:rsid w:val="00183861"/>
    <w:rsid w:val="00184F3F"/>
    <w:rsid w:val="00187349"/>
    <w:rsid w:val="0018758A"/>
    <w:rsid w:val="00187C32"/>
    <w:rsid w:val="00190583"/>
    <w:rsid w:val="00190A2E"/>
    <w:rsid w:val="00192576"/>
    <w:rsid w:val="0019351A"/>
    <w:rsid w:val="001964C8"/>
    <w:rsid w:val="001A0636"/>
    <w:rsid w:val="001A0A1C"/>
    <w:rsid w:val="001A2BE2"/>
    <w:rsid w:val="001A2DBB"/>
    <w:rsid w:val="001A4E94"/>
    <w:rsid w:val="001A503A"/>
    <w:rsid w:val="001A5B75"/>
    <w:rsid w:val="001B07D9"/>
    <w:rsid w:val="001B18EB"/>
    <w:rsid w:val="001B2A85"/>
    <w:rsid w:val="001B2CCC"/>
    <w:rsid w:val="001B33F7"/>
    <w:rsid w:val="001B3AF6"/>
    <w:rsid w:val="001B6F92"/>
    <w:rsid w:val="001B708C"/>
    <w:rsid w:val="001B7C17"/>
    <w:rsid w:val="001C1997"/>
    <w:rsid w:val="001C2254"/>
    <w:rsid w:val="001C289B"/>
    <w:rsid w:val="001C52D9"/>
    <w:rsid w:val="001C5FBE"/>
    <w:rsid w:val="001C7F6F"/>
    <w:rsid w:val="001D0AFD"/>
    <w:rsid w:val="001D0FF7"/>
    <w:rsid w:val="001D2996"/>
    <w:rsid w:val="001D6B3F"/>
    <w:rsid w:val="001E09DC"/>
    <w:rsid w:val="001E11EC"/>
    <w:rsid w:val="001E21DE"/>
    <w:rsid w:val="001E39B1"/>
    <w:rsid w:val="001E55F2"/>
    <w:rsid w:val="001E5697"/>
    <w:rsid w:val="001E6ED7"/>
    <w:rsid w:val="001F207E"/>
    <w:rsid w:val="001F218A"/>
    <w:rsid w:val="001F3114"/>
    <w:rsid w:val="001F38EA"/>
    <w:rsid w:val="001F3CC2"/>
    <w:rsid w:val="001F4DF1"/>
    <w:rsid w:val="001F61F1"/>
    <w:rsid w:val="001F6D9F"/>
    <w:rsid w:val="00200A0C"/>
    <w:rsid w:val="00201963"/>
    <w:rsid w:val="00201F75"/>
    <w:rsid w:val="002034B3"/>
    <w:rsid w:val="002041BE"/>
    <w:rsid w:val="002043B5"/>
    <w:rsid w:val="00204D04"/>
    <w:rsid w:val="002063AD"/>
    <w:rsid w:val="00211974"/>
    <w:rsid w:val="002123BB"/>
    <w:rsid w:val="0021378A"/>
    <w:rsid w:val="00213D52"/>
    <w:rsid w:val="0021427E"/>
    <w:rsid w:val="0021455D"/>
    <w:rsid w:val="00215018"/>
    <w:rsid w:val="00215178"/>
    <w:rsid w:val="00215A3F"/>
    <w:rsid w:val="0021678F"/>
    <w:rsid w:val="00216E6B"/>
    <w:rsid w:val="00220C0F"/>
    <w:rsid w:val="00222008"/>
    <w:rsid w:val="002233B6"/>
    <w:rsid w:val="0022358F"/>
    <w:rsid w:val="00224AEA"/>
    <w:rsid w:val="00225803"/>
    <w:rsid w:val="00226A4B"/>
    <w:rsid w:val="00233695"/>
    <w:rsid w:val="00233E9E"/>
    <w:rsid w:val="00234CD4"/>
    <w:rsid w:val="00235182"/>
    <w:rsid w:val="00235D30"/>
    <w:rsid w:val="00237EB2"/>
    <w:rsid w:val="00246C0B"/>
    <w:rsid w:val="00247330"/>
    <w:rsid w:val="00247DF7"/>
    <w:rsid w:val="00250C9C"/>
    <w:rsid w:val="00251242"/>
    <w:rsid w:val="00251550"/>
    <w:rsid w:val="0025196B"/>
    <w:rsid w:val="00253989"/>
    <w:rsid w:val="00256739"/>
    <w:rsid w:val="00260E32"/>
    <w:rsid w:val="00262F83"/>
    <w:rsid w:val="00263D70"/>
    <w:rsid w:val="002646DD"/>
    <w:rsid w:val="00266966"/>
    <w:rsid w:val="00267245"/>
    <w:rsid w:val="002672DA"/>
    <w:rsid w:val="0026760E"/>
    <w:rsid w:val="00267CF0"/>
    <w:rsid w:val="002712BE"/>
    <w:rsid w:val="0027223E"/>
    <w:rsid w:val="002723C7"/>
    <w:rsid w:val="0027562B"/>
    <w:rsid w:val="00276320"/>
    <w:rsid w:val="00281208"/>
    <w:rsid w:val="00281952"/>
    <w:rsid w:val="00287ED6"/>
    <w:rsid w:val="002919B0"/>
    <w:rsid w:val="0029219C"/>
    <w:rsid w:val="00292AAC"/>
    <w:rsid w:val="002955FB"/>
    <w:rsid w:val="002958C5"/>
    <w:rsid w:val="002961EA"/>
    <w:rsid w:val="00296A31"/>
    <w:rsid w:val="002A0C73"/>
    <w:rsid w:val="002A3158"/>
    <w:rsid w:val="002A3F28"/>
    <w:rsid w:val="002A677D"/>
    <w:rsid w:val="002B3240"/>
    <w:rsid w:val="002B3628"/>
    <w:rsid w:val="002B48F9"/>
    <w:rsid w:val="002B7F5C"/>
    <w:rsid w:val="002C4AFE"/>
    <w:rsid w:val="002C58AC"/>
    <w:rsid w:val="002C7B20"/>
    <w:rsid w:val="002D008A"/>
    <w:rsid w:val="002D07CD"/>
    <w:rsid w:val="002D0A4E"/>
    <w:rsid w:val="002D166B"/>
    <w:rsid w:val="002D16E0"/>
    <w:rsid w:val="002D4C13"/>
    <w:rsid w:val="002D62F8"/>
    <w:rsid w:val="002D6A8B"/>
    <w:rsid w:val="002D750E"/>
    <w:rsid w:val="002E077C"/>
    <w:rsid w:val="002E0878"/>
    <w:rsid w:val="002E1A95"/>
    <w:rsid w:val="002E559E"/>
    <w:rsid w:val="002F025C"/>
    <w:rsid w:val="002F02EA"/>
    <w:rsid w:val="002F1936"/>
    <w:rsid w:val="002F2B0B"/>
    <w:rsid w:val="002F3889"/>
    <w:rsid w:val="002F5F68"/>
    <w:rsid w:val="002F6C6C"/>
    <w:rsid w:val="002F7DF9"/>
    <w:rsid w:val="003006ED"/>
    <w:rsid w:val="00300789"/>
    <w:rsid w:val="00301706"/>
    <w:rsid w:val="00304BE3"/>
    <w:rsid w:val="00305EE7"/>
    <w:rsid w:val="00306A91"/>
    <w:rsid w:val="00306CA2"/>
    <w:rsid w:val="0030728F"/>
    <w:rsid w:val="0031264D"/>
    <w:rsid w:val="00317838"/>
    <w:rsid w:val="0032366B"/>
    <w:rsid w:val="003242DF"/>
    <w:rsid w:val="00324FC4"/>
    <w:rsid w:val="00327648"/>
    <w:rsid w:val="0033187B"/>
    <w:rsid w:val="0033276C"/>
    <w:rsid w:val="00332BD1"/>
    <w:rsid w:val="00332DCF"/>
    <w:rsid w:val="00333064"/>
    <w:rsid w:val="003335AE"/>
    <w:rsid w:val="00333AFE"/>
    <w:rsid w:val="00334067"/>
    <w:rsid w:val="003342C1"/>
    <w:rsid w:val="00334B8D"/>
    <w:rsid w:val="0033614C"/>
    <w:rsid w:val="00337010"/>
    <w:rsid w:val="00341A43"/>
    <w:rsid w:val="003436DD"/>
    <w:rsid w:val="00345AE3"/>
    <w:rsid w:val="003461CD"/>
    <w:rsid w:val="00346CE2"/>
    <w:rsid w:val="00350E19"/>
    <w:rsid w:val="00352571"/>
    <w:rsid w:val="003541E0"/>
    <w:rsid w:val="003544C3"/>
    <w:rsid w:val="00355996"/>
    <w:rsid w:val="0035745B"/>
    <w:rsid w:val="00357F59"/>
    <w:rsid w:val="003602F0"/>
    <w:rsid w:val="00361272"/>
    <w:rsid w:val="0036137E"/>
    <w:rsid w:val="00362027"/>
    <w:rsid w:val="00362440"/>
    <w:rsid w:val="00362FC1"/>
    <w:rsid w:val="00364A97"/>
    <w:rsid w:val="00364FAD"/>
    <w:rsid w:val="00365DF9"/>
    <w:rsid w:val="003664AB"/>
    <w:rsid w:val="003668A6"/>
    <w:rsid w:val="00370B2D"/>
    <w:rsid w:val="003746AE"/>
    <w:rsid w:val="003805BC"/>
    <w:rsid w:val="00381A02"/>
    <w:rsid w:val="003832EB"/>
    <w:rsid w:val="0038467F"/>
    <w:rsid w:val="00384828"/>
    <w:rsid w:val="00384A11"/>
    <w:rsid w:val="0038525B"/>
    <w:rsid w:val="00386A34"/>
    <w:rsid w:val="00390D2F"/>
    <w:rsid w:val="00390FCA"/>
    <w:rsid w:val="0039274A"/>
    <w:rsid w:val="00393C6D"/>
    <w:rsid w:val="00394414"/>
    <w:rsid w:val="00395B0F"/>
    <w:rsid w:val="00396B55"/>
    <w:rsid w:val="003A12B0"/>
    <w:rsid w:val="003A1EBC"/>
    <w:rsid w:val="003A340F"/>
    <w:rsid w:val="003A36C7"/>
    <w:rsid w:val="003A6978"/>
    <w:rsid w:val="003A6B4A"/>
    <w:rsid w:val="003A7E81"/>
    <w:rsid w:val="003B1494"/>
    <w:rsid w:val="003B785D"/>
    <w:rsid w:val="003B7D3A"/>
    <w:rsid w:val="003C4B2E"/>
    <w:rsid w:val="003C5859"/>
    <w:rsid w:val="003C5C30"/>
    <w:rsid w:val="003C5CF4"/>
    <w:rsid w:val="003C65BE"/>
    <w:rsid w:val="003C685E"/>
    <w:rsid w:val="003C734A"/>
    <w:rsid w:val="003D307F"/>
    <w:rsid w:val="003D33C2"/>
    <w:rsid w:val="003D34E6"/>
    <w:rsid w:val="003D54E9"/>
    <w:rsid w:val="003D581C"/>
    <w:rsid w:val="003D6BF8"/>
    <w:rsid w:val="003E1BD0"/>
    <w:rsid w:val="003E29A3"/>
    <w:rsid w:val="003E2CAA"/>
    <w:rsid w:val="003E2D7A"/>
    <w:rsid w:val="003E33A5"/>
    <w:rsid w:val="003E4B48"/>
    <w:rsid w:val="003E4BBF"/>
    <w:rsid w:val="003E6BDF"/>
    <w:rsid w:val="003E71A6"/>
    <w:rsid w:val="003E7A91"/>
    <w:rsid w:val="003E7D9A"/>
    <w:rsid w:val="003F0521"/>
    <w:rsid w:val="003F13CB"/>
    <w:rsid w:val="003F2D96"/>
    <w:rsid w:val="003F3DA9"/>
    <w:rsid w:val="003F476A"/>
    <w:rsid w:val="003F653E"/>
    <w:rsid w:val="003F6CDA"/>
    <w:rsid w:val="003F73F9"/>
    <w:rsid w:val="00401A27"/>
    <w:rsid w:val="00402D1C"/>
    <w:rsid w:val="0041132E"/>
    <w:rsid w:val="004129A4"/>
    <w:rsid w:val="00412E86"/>
    <w:rsid w:val="0041424D"/>
    <w:rsid w:val="00414C1A"/>
    <w:rsid w:val="00414CE2"/>
    <w:rsid w:val="00414EB1"/>
    <w:rsid w:val="004160E9"/>
    <w:rsid w:val="0041749D"/>
    <w:rsid w:val="00417B74"/>
    <w:rsid w:val="0042295C"/>
    <w:rsid w:val="0042478F"/>
    <w:rsid w:val="00425284"/>
    <w:rsid w:val="00430C6B"/>
    <w:rsid w:val="0043280B"/>
    <w:rsid w:val="00433481"/>
    <w:rsid w:val="00435C71"/>
    <w:rsid w:val="00436CB1"/>
    <w:rsid w:val="00440CC6"/>
    <w:rsid w:val="004414B7"/>
    <w:rsid w:val="004421B1"/>
    <w:rsid w:val="004441DF"/>
    <w:rsid w:val="00444425"/>
    <w:rsid w:val="0044471E"/>
    <w:rsid w:val="00445290"/>
    <w:rsid w:val="00445431"/>
    <w:rsid w:val="004462BC"/>
    <w:rsid w:val="0045070E"/>
    <w:rsid w:val="00450CEF"/>
    <w:rsid w:val="00450D68"/>
    <w:rsid w:val="00450F50"/>
    <w:rsid w:val="004510D7"/>
    <w:rsid w:val="004510E7"/>
    <w:rsid w:val="00452CB6"/>
    <w:rsid w:val="00454A31"/>
    <w:rsid w:val="00454EFE"/>
    <w:rsid w:val="0045526E"/>
    <w:rsid w:val="0046113D"/>
    <w:rsid w:val="00462C7A"/>
    <w:rsid w:val="004635D9"/>
    <w:rsid w:val="0046499E"/>
    <w:rsid w:val="004675A5"/>
    <w:rsid w:val="0047016A"/>
    <w:rsid w:val="004706FF"/>
    <w:rsid w:val="00473A5A"/>
    <w:rsid w:val="00474401"/>
    <w:rsid w:val="00475BC4"/>
    <w:rsid w:val="00475EDB"/>
    <w:rsid w:val="00477CF3"/>
    <w:rsid w:val="00481200"/>
    <w:rsid w:val="004814B1"/>
    <w:rsid w:val="00481CEA"/>
    <w:rsid w:val="0048310C"/>
    <w:rsid w:val="00484D3A"/>
    <w:rsid w:val="00484E3B"/>
    <w:rsid w:val="00485921"/>
    <w:rsid w:val="0048677F"/>
    <w:rsid w:val="00487CDC"/>
    <w:rsid w:val="004906BD"/>
    <w:rsid w:val="004924ED"/>
    <w:rsid w:val="00492CB2"/>
    <w:rsid w:val="0049300A"/>
    <w:rsid w:val="00495A36"/>
    <w:rsid w:val="00496A31"/>
    <w:rsid w:val="00496BCA"/>
    <w:rsid w:val="004A0861"/>
    <w:rsid w:val="004A1043"/>
    <w:rsid w:val="004A34A1"/>
    <w:rsid w:val="004A4043"/>
    <w:rsid w:val="004A750A"/>
    <w:rsid w:val="004A7EFA"/>
    <w:rsid w:val="004B0936"/>
    <w:rsid w:val="004B0B47"/>
    <w:rsid w:val="004B25E8"/>
    <w:rsid w:val="004B3B9D"/>
    <w:rsid w:val="004B3DDD"/>
    <w:rsid w:val="004B4C2D"/>
    <w:rsid w:val="004B5F9F"/>
    <w:rsid w:val="004B6695"/>
    <w:rsid w:val="004C4FE2"/>
    <w:rsid w:val="004C507F"/>
    <w:rsid w:val="004C7A0A"/>
    <w:rsid w:val="004C7F16"/>
    <w:rsid w:val="004D0FAB"/>
    <w:rsid w:val="004D13E7"/>
    <w:rsid w:val="004D1BB6"/>
    <w:rsid w:val="004D3309"/>
    <w:rsid w:val="004E565E"/>
    <w:rsid w:val="004E7594"/>
    <w:rsid w:val="004F12CB"/>
    <w:rsid w:val="004F1A60"/>
    <w:rsid w:val="004F2396"/>
    <w:rsid w:val="004F269A"/>
    <w:rsid w:val="004F414B"/>
    <w:rsid w:val="004F41E0"/>
    <w:rsid w:val="004F4875"/>
    <w:rsid w:val="004F766D"/>
    <w:rsid w:val="0050051F"/>
    <w:rsid w:val="005007D9"/>
    <w:rsid w:val="00500BBF"/>
    <w:rsid w:val="00500C7F"/>
    <w:rsid w:val="00500EFB"/>
    <w:rsid w:val="0050191F"/>
    <w:rsid w:val="00502541"/>
    <w:rsid w:val="005027C8"/>
    <w:rsid w:val="005037FD"/>
    <w:rsid w:val="005051A8"/>
    <w:rsid w:val="00505964"/>
    <w:rsid w:val="00505B1A"/>
    <w:rsid w:val="005072DF"/>
    <w:rsid w:val="005104A8"/>
    <w:rsid w:val="0051086F"/>
    <w:rsid w:val="00515C6D"/>
    <w:rsid w:val="00520D6E"/>
    <w:rsid w:val="00521829"/>
    <w:rsid w:val="005258C9"/>
    <w:rsid w:val="00525F59"/>
    <w:rsid w:val="005263A8"/>
    <w:rsid w:val="00526F4A"/>
    <w:rsid w:val="0052751B"/>
    <w:rsid w:val="0053026E"/>
    <w:rsid w:val="00530DEF"/>
    <w:rsid w:val="00532FF5"/>
    <w:rsid w:val="00535BB2"/>
    <w:rsid w:val="0053695B"/>
    <w:rsid w:val="00536F8F"/>
    <w:rsid w:val="00541185"/>
    <w:rsid w:val="0054153E"/>
    <w:rsid w:val="00544945"/>
    <w:rsid w:val="00547524"/>
    <w:rsid w:val="00547870"/>
    <w:rsid w:val="00550F2B"/>
    <w:rsid w:val="00554F4B"/>
    <w:rsid w:val="00557471"/>
    <w:rsid w:val="00562203"/>
    <w:rsid w:val="00562B48"/>
    <w:rsid w:val="00563548"/>
    <w:rsid w:val="00565214"/>
    <w:rsid w:val="00566286"/>
    <w:rsid w:val="00570619"/>
    <w:rsid w:val="00573D7F"/>
    <w:rsid w:val="00577BD0"/>
    <w:rsid w:val="00580E5A"/>
    <w:rsid w:val="005837C7"/>
    <w:rsid w:val="00585285"/>
    <w:rsid w:val="005853B3"/>
    <w:rsid w:val="0058656B"/>
    <w:rsid w:val="00586710"/>
    <w:rsid w:val="005928FE"/>
    <w:rsid w:val="005A2D81"/>
    <w:rsid w:val="005A301B"/>
    <w:rsid w:val="005A3717"/>
    <w:rsid w:val="005A3A8E"/>
    <w:rsid w:val="005A3E15"/>
    <w:rsid w:val="005A6928"/>
    <w:rsid w:val="005B074D"/>
    <w:rsid w:val="005B1416"/>
    <w:rsid w:val="005B1572"/>
    <w:rsid w:val="005B1894"/>
    <w:rsid w:val="005B3ED2"/>
    <w:rsid w:val="005B461C"/>
    <w:rsid w:val="005B4B30"/>
    <w:rsid w:val="005C2441"/>
    <w:rsid w:val="005C3AE1"/>
    <w:rsid w:val="005C3BC6"/>
    <w:rsid w:val="005C3F42"/>
    <w:rsid w:val="005C633E"/>
    <w:rsid w:val="005D0145"/>
    <w:rsid w:val="005D0BFE"/>
    <w:rsid w:val="005D1B87"/>
    <w:rsid w:val="005D3FA3"/>
    <w:rsid w:val="005D487B"/>
    <w:rsid w:val="005D4AD1"/>
    <w:rsid w:val="005D730C"/>
    <w:rsid w:val="005E158E"/>
    <w:rsid w:val="005E1CF3"/>
    <w:rsid w:val="005E66FB"/>
    <w:rsid w:val="005F0541"/>
    <w:rsid w:val="005F0606"/>
    <w:rsid w:val="005F080D"/>
    <w:rsid w:val="005F2113"/>
    <w:rsid w:val="005F3000"/>
    <w:rsid w:val="005F4E8E"/>
    <w:rsid w:val="005F5E7A"/>
    <w:rsid w:val="005F61D1"/>
    <w:rsid w:val="005F6237"/>
    <w:rsid w:val="005F6B5D"/>
    <w:rsid w:val="0060077B"/>
    <w:rsid w:val="00601C2A"/>
    <w:rsid w:val="0060316F"/>
    <w:rsid w:val="0060458E"/>
    <w:rsid w:val="0060627A"/>
    <w:rsid w:val="00607E8D"/>
    <w:rsid w:val="00610178"/>
    <w:rsid w:val="006108F3"/>
    <w:rsid w:val="00610939"/>
    <w:rsid w:val="00611ADC"/>
    <w:rsid w:val="006156F4"/>
    <w:rsid w:val="006162F3"/>
    <w:rsid w:val="00616FA3"/>
    <w:rsid w:val="006236CA"/>
    <w:rsid w:val="00623EAF"/>
    <w:rsid w:val="006269BC"/>
    <w:rsid w:val="006304C5"/>
    <w:rsid w:val="006308A1"/>
    <w:rsid w:val="00630915"/>
    <w:rsid w:val="006319F5"/>
    <w:rsid w:val="006348DE"/>
    <w:rsid w:val="00640536"/>
    <w:rsid w:val="006422C2"/>
    <w:rsid w:val="00642A8F"/>
    <w:rsid w:val="00643B77"/>
    <w:rsid w:val="006442A7"/>
    <w:rsid w:val="006471B4"/>
    <w:rsid w:val="00647A23"/>
    <w:rsid w:val="00650323"/>
    <w:rsid w:val="00651163"/>
    <w:rsid w:val="0065238B"/>
    <w:rsid w:val="0065263C"/>
    <w:rsid w:val="00653439"/>
    <w:rsid w:val="00653585"/>
    <w:rsid w:val="00654422"/>
    <w:rsid w:val="006547D1"/>
    <w:rsid w:val="00656E3B"/>
    <w:rsid w:val="00657E92"/>
    <w:rsid w:val="00660CE4"/>
    <w:rsid w:val="0066229E"/>
    <w:rsid w:val="00662C14"/>
    <w:rsid w:val="00662F39"/>
    <w:rsid w:val="00663F07"/>
    <w:rsid w:val="00666E96"/>
    <w:rsid w:val="00667503"/>
    <w:rsid w:val="00667F9D"/>
    <w:rsid w:val="00670E87"/>
    <w:rsid w:val="006719C5"/>
    <w:rsid w:val="006750A1"/>
    <w:rsid w:val="0067544F"/>
    <w:rsid w:val="00680F52"/>
    <w:rsid w:val="006811B8"/>
    <w:rsid w:val="006841C7"/>
    <w:rsid w:val="00684A20"/>
    <w:rsid w:val="00684DF0"/>
    <w:rsid w:val="00685D7E"/>
    <w:rsid w:val="00685F96"/>
    <w:rsid w:val="00686406"/>
    <w:rsid w:val="00690EF3"/>
    <w:rsid w:val="006914F3"/>
    <w:rsid w:val="00691AD1"/>
    <w:rsid w:val="00692FA5"/>
    <w:rsid w:val="006931CE"/>
    <w:rsid w:val="00693D61"/>
    <w:rsid w:val="00696C2D"/>
    <w:rsid w:val="006A00B2"/>
    <w:rsid w:val="006A0572"/>
    <w:rsid w:val="006A0824"/>
    <w:rsid w:val="006A1C1D"/>
    <w:rsid w:val="006A2138"/>
    <w:rsid w:val="006A4DE0"/>
    <w:rsid w:val="006A54F6"/>
    <w:rsid w:val="006A669A"/>
    <w:rsid w:val="006B0579"/>
    <w:rsid w:val="006B1DDE"/>
    <w:rsid w:val="006B459B"/>
    <w:rsid w:val="006B71B6"/>
    <w:rsid w:val="006B7E80"/>
    <w:rsid w:val="006C013D"/>
    <w:rsid w:val="006C04A6"/>
    <w:rsid w:val="006C14EB"/>
    <w:rsid w:val="006C152A"/>
    <w:rsid w:val="006C18B5"/>
    <w:rsid w:val="006C1F46"/>
    <w:rsid w:val="006C28B4"/>
    <w:rsid w:val="006C39F3"/>
    <w:rsid w:val="006D0F65"/>
    <w:rsid w:val="006D260C"/>
    <w:rsid w:val="006D3B84"/>
    <w:rsid w:val="006D526C"/>
    <w:rsid w:val="006D55C5"/>
    <w:rsid w:val="006D5F05"/>
    <w:rsid w:val="006D60B3"/>
    <w:rsid w:val="006D610D"/>
    <w:rsid w:val="006E2759"/>
    <w:rsid w:val="006E3F83"/>
    <w:rsid w:val="006E4FD0"/>
    <w:rsid w:val="006F06E1"/>
    <w:rsid w:val="006F0793"/>
    <w:rsid w:val="006F08BE"/>
    <w:rsid w:val="006F0DE5"/>
    <w:rsid w:val="006F10F0"/>
    <w:rsid w:val="006F3AD3"/>
    <w:rsid w:val="006F4273"/>
    <w:rsid w:val="006F46BA"/>
    <w:rsid w:val="006F4E9A"/>
    <w:rsid w:val="006F7502"/>
    <w:rsid w:val="00700497"/>
    <w:rsid w:val="00700A86"/>
    <w:rsid w:val="00702AB5"/>
    <w:rsid w:val="0070407D"/>
    <w:rsid w:val="00706342"/>
    <w:rsid w:val="00707A74"/>
    <w:rsid w:val="007105CE"/>
    <w:rsid w:val="00712823"/>
    <w:rsid w:val="007138F1"/>
    <w:rsid w:val="00714424"/>
    <w:rsid w:val="00714AD9"/>
    <w:rsid w:val="0071659B"/>
    <w:rsid w:val="00717B39"/>
    <w:rsid w:val="0072569D"/>
    <w:rsid w:val="00726512"/>
    <w:rsid w:val="007325A7"/>
    <w:rsid w:val="007325AD"/>
    <w:rsid w:val="00732AFA"/>
    <w:rsid w:val="00732D2D"/>
    <w:rsid w:val="00733047"/>
    <w:rsid w:val="007356F4"/>
    <w:rsid w:val="007370A4"/>
    <w:rsid w:val="00741668"/>
    <w:rsid w:val="0074441D"/>
    <w:rsid w:val="00746555"/>
    <w:rsid w:val="007465FE"/>
    <w:rsid w:val="007468DC"/>
    <w:rsid w:val="00747AD4"/>
    <w:rsid w:val="007520FB"/>
    <w:rsid w:val="007526D8"/>
    <w:rsid w:val="00752A98"/>
    <w:rsid w:val="00755A9B"/>
    <w:rsid w:val="0075746B"/>
    <w:rsid w:val="00761645"/>
    <w:rsid w:val="00761937"/>
    <w:rsid w:val="00764B80"/>
    <w:rsid w:val="00765272"/>
    <w:rsid w:val="007655B2"/>
    <w:rsid w:val="0076644B"/>
    <w:rsid w:val="007664C2"/>
    <w:rsid w:val="00767F71"/>
    <w:rsid w:val="00771920"/>
    <w:rsid w:val="0077522F"/>
    <w:rsid w:val="00775BA9"/>
    <w:rsid w:val="007763FE"/>
    <w:rsid w:val="007764D4"/>
    <w:rsid w:val="0078216B"/>
    <w:rsid w:val="00782864"/>
    <w:rsid w:val="0078303B"/>
    <w:rsid w:val="00786549"/>
    <w:rsid w:val="0078798B"/>
    <w:rsid w:val="00790E08"/>
    <w:rsid w:val="007935AC"/>
    <w:rsid w:val="00793803"/>
    <w:rsid w:val="007976E2"/>
    <w:rsid w:val="007A04D8"/>
    <w:rsid w:val="007A2700"/>
    <w:rsid w:val="007A4200"/>
    <w:rsid w:val="007A4842"/>
    <w:rsid w:val="007A5717"/>
    <w:rsid w:val="007A69B8"/>
    <w:rsid w:val="007A6A05"/>
    <w:rsid w:val="007A7655"/>
    <w:rsid w:val="007B09B4"/>
    <w:rsid w:val="007B39D0"/>
    <w:rsid w:val="007B537F"/>
    <w:rsid w:val="007B686A"/>
    <w:rsid w:val="007B7190"/>
    <w:rsid w:val="007C02C8"/>
    <w:rsid w:val="007C0655"/>
    <w:rsid w:val="007C323F"/>
    <w:rsid w:val="007C3597"/>
    <w:rsid w:val="007C4DA5"/>
    <w:rsid w:val="007C5E5F"/>
    <w:rsid w:val="007C632D"/>
    <w:rsid w:val="007C737A"/>
    <w:rsid w:val="007C7671"/>
    <w:rsid w:val="007C77FD"/>
    <w:rsid w:val="007D122E"/>
    <w:rsid w:val="007D1559"/>
    <w:rsid w:val="007D322F"/>
    <w:rsid w:val="007D3CA7"/>
    <w:rsid w:val="007D4474"/>
    <w:rsid w:val="007D5319"/>
    <w:rsid w:val="007D6649"/>
    <w:rsid w:val="007E05A6"/>
    <w:rsid w:val="007E24F0"/>
    <w:rsid w:val="007E456F"/>
    <w:rsid w:val="007E7333"/>
    <w:rsid w:val="007E78F9"/>
    <w:rsid w:val="007E7AA0"/>
    <w:rsid w:val="007F52FA"/>
    <w:rsid w:val="007F679B"/>
    <w:rsid w:val="007F7F8D"/>
    <w:rsid w:val="008005DA"/>
    <w:rsid w:val="008005FF"/>
    <w:rsid w:val="00800655"/>
    <w:rsid w:val="008017FC"/>
    <w:rsid w:val="008032E5"/>
    <w:rsid w:val="00804108"/>
    <w:rsid w:val="0080537F"/>
    <w:rsid w:val="00805BE1"/>
    <w:rsid w:val="00810726"/>
    <w:rsid w:val="00812024"/>
    <w:rsid w:val="0081585B"/>
    <w:rsid w:val="00817E16"/>
    <w:rsid w:val="00820996"/>
    <w:rsid w:val="008216E5"/>
    <w:rsid w:val="0082173C"/>
    <w:rsid w:val="00823E38"/>
    <w:rsid w:val="0082400F"/>
    <w:rsid w:val="008243D0"/>
    <w:rsid w:val="00824FE3"/>
    <w:rsid w:val="008257A2"/>
    <w:rsid w:val="00827EAB"/>
    <w:rsid w:val="008311F8"/>
    <w:rsid w:val="00833357"/>
    <w:rsid w:val="00833878"/>
    <w:rsid w:val="00835773"/>
    <w:rsid w:val="00835F93"/>
    <w:rsid w:val="00837241"/>
    <w:rsid w:val="00841116"/>
    <w:rsid w:val="00841A95"/>
    <w:rsid w:val="008424C4"/>
    <w:rsid w:val="008426C5"/>
    <w:rsid w:val="00844D31"/>
    <w:rsid w:val="008469E1"/>
    <w:rsid w:val="008475C4"/>
    <w:rsid w:val="00847CDB"/>
    <w:rsid w:val="00850129"/>
    <w:rsid w:val="00852FFB"/>
    <w:rsid w:val="0085525F"/>
    <w:rsid w:val="008579EE"/>
    <w:rsid w:val="00857FFD"/>
    <w:rsid w:val="00860B3A"/>
    <w:rsid w:val="008629F3"/>
    <w:rsid w:val="0086350B"/>
    <w:rsid w:val="008637D3"/>
    <w:rsid w:val="0086500D"/>
    <w:rsid w:val="00865B49"/>
    <w:rsid w:val="0086742F"/>
    <w:rsid w:val="0086796F"/>
    <w:rsid w:val="00872DC4"/>
    <w:rsid w:val="008732AA"/>
    <w:rsid w:val="00873929"/>
    <w:rsid w:val="008752B8"/>
    <w:rsid w:val="008753BE"/>
    <w:rsid w:val="00875D7D"/>
    <w:rsid w:val="00876607"/>
    <w:rsid w:val="00877052"/>
    <w:rsid w:val="008826A9"/>
    <w:rsid w:val="008828A2"/>
    <w:rsid w:val="0088602E"/>
    <w:rsid w:val="00890745"/>
    <w:rsid w:val="00890930"/>
    <w:rsid w:val="00890A21"/>
    <w:rsid w:val="00895B66"/>
    <w:rsid w:val="008968D9"/>
    <w:rsid w:val="00897195"/>
    <w:rsid w:val="008A08D9"/>
    <w:rsid w:val="008A3770"/>
    <w:rsid w:val="008A43DC"/>
    <w:rsid w:val="008A531C"/>
    <w:rsid w:val="008A5828"/>
    <w:rsid w:val="008A6C9B"/>
    <w:rsid w:val="008B195E"/>
    <w:rsid w:val="008B3ED8"/>
    <w:rsid w:val="008B4596"/>
    <w:rsid w:val="008B4B5E"/>
    <w:rsid w:val="008C23EE"/>
    <w:rsid w:val="008C292A"/>
    <w:rsid w:val="008C2C78"/>
    <w:rsid w:val="008C2D9F"/>
    <w:rsid w:val="008C315A"/>
    <w:rsid w:val="008C4103"/>
    <w:rsid w:val="008C4DBE"/>
    <w:rsid w:val="008C68EE"/>
    <w:rsid w:val="008D17B5"/>
    <w:rsid w:val="008D2DF3"/>
    <w:rsid w:val="008D3261"/>
    <w:rsid w:val="008D32FD"/>
    <w:rsid w:val="008D4A09"/>
    <w:rsid w:val="008D7E51"/>
    <w:rsid w:val="008E0675"/>
    <w:rsid w:val="008E0E2F"/>
    <w:rsid w:val="008E10F9"/>
    <w:rsid w:val="008E1612"/>
    <w:rsid w:val="008E2D14"/>
    <w:rsid w:val="008E2F0F"/>
    <w:rsid w:val="008E47EF"/>
    <w:rsid w:val="008E4977"/>
    <w:rsid w:val="008E524A"/>
    <w:rsid w:val="008F1BBF"/>
    <w:rsid w:val="008F2AEF"/>
    <w:rsid w:val="008F531C"/>
    <w:rsid w:val="008F5B2E"/>
    <w:rsid w:val="0090080C"/>
    <w:rsid w:val="00900B6A"/>
    <w:rsid w:val="0090141B"/>
    <w:rsid w:val="009040DE"/>
    <w:rsid w:val="00905F37"/>
    <w:rsid w:val="0091016D"/>
    <w:rsid w:val="0091268D"/>
    <w:rsid w:val="00912A7B"/>
    <w:rsid w:val="00912CD9"/>
    <w:rsid w:val="00913BF0"/>
    <w:rsid w:val="00914489"/>
    <w:rsid w:val="00916813"/>
    <w:rsid w:val="00917C31"/>
    <w:rsid w:val="00917E78"/>
    <w:rsid w:val="00917FB1"/>
    <w:rsid w:val="009231F2"/>
    <w:rsid w:val="00924FA3"/>
    <w:rsid w:val="00927712"/>
    <w:rsid w:val="009319D4"/>
    <w:rsid w:val="009356D8"/>
    <w:rsid w:val="009362B4"/>
    <w:rsid w:val="00936475"/>
    <w:rsid w:val="00937373"/>
    <w:rsid w:val="00941C2C"/>
    <w:rsid w:val="00943254"/>
    <w:rsid w:val="009441CC"/>
    <w:rsid w:val="009449F8"/>
    <w:rsid w:val="00944D2B"/>
    <w:rsid w:val="00945191"/>
    <w:rsid w:val="00946493"/>
    <w:rsid w:val="00950F03"/>
    <w:rsid w:val="00953508"/>
    <w:rsid w:val="00954ACE"/>
    <w:rsid w:val="0095524F"/>
    <w:rsid w:val="009557A5"/>
    <w:rsid w:val="00956252"/>
    <w:rsid w:val="009569C8"/>
    <w:rsid w:val="00957111"/>
    <w:rsid w:val="00957170"/>
    <w:rsid w:val="0095760F"/>
    <w:rsid w:val="00962B3C"/>
    <w:rsid w:val="009640AA"/>
    <w:rsid w:val="00965344"/>
    <w:rsid w:val="00965C16"/>
    <w:rsid w:val="00967274"/>
    <w:rsid w:val="00967B6B"/>
    <w:rsid w:val="00970727"/>
    <w:rsid w:val="00971C37"/>
    <w:rsid w:val="009728AC"/>
    <w:rsid w:val="0097360E"/>
    <w:rsid w:val="0097504C"/>
    <w:rsid w:val="00975CE5"/>
    <w:rsid w:val="00980222"/>
    <w:rsid w:val="00980BB2"/>
    <w:rsid w:val="00981151"/>
    <w:rsid w:val="009811E4"/>
    <w:rsid w:val="0098199A"/>
    <w:rsid w:val="00982D13"/>
    <w:rsid w:val="00983263"/>
    <w:rsid w:val="00983911"/>
    <w:rsid w:val="00984A15"/>
    <w:rsid w:val="009854CE"/>
    <w:rsid w:val="009861F6"/>
    <w:rsid w:val="00987FCE"/>
    <w:rsid w:val="00990C71"/>
    <w:rsid w:val="00990F8B"/>
    <w:rsid w:val="00991BC8"/>
    <w:rsid w:val="00992244"/>
    <w:rsid w:val="00992D9F"/>
    <w:rsid w:val="00995DA3"/>
    <w:rsid w:val="009961E4"/>
    <w:rsid w:val="009A0D67"/>
    <w:rsid w:val="009A18D8"/>
    <w:rsid w:val="009A2916"/>
    <w:rsid w:val="009A49D9"/>
    <w:rsid w:val="009B077B"/>
    <w:rsid w:val="009B3864"/>
    <w:rsid w:val="009B3FC1"/>
    <w:rsid w:val="009B51A7"/>
    <w:rsid w:val="009B58D7"/>
    <w:rsid w:val="009C0942"/>
    <w:rsid w:val="009C17B5"/>
    <w:rsid w:val="009C229E"/>
    <w:rsid w:val="009C375A"/>
    <w:rsid w:val="009C41ED"/>
    <w:rsid w:val="009C5E49"/>
    <w:rsid w:val="009C7C18"/>
    <w:rsid w:val="009D0E2B"/>
    <w:rsid w:val="009D10C5"/>
    <w:rsid w:val="009D121B"/>
    <w:rsid w:val="009D2BEE"/>
    <w:rsid w:val="009D50BF"/>
    <w:rsid w:val="009D5192"/>
    <w:rsid w:val="009D6BF0"/>
    <w:rsid w:val="009D7F06"/>
    <w:rsid w:val="009E242F"/>
    <w:rsid w:val="009E34DD"/>
    <w:rsid w:val="009E58B7"/>
    <w:rsid w:val="009F05C4"/>
    <w:rsid w:val="009F180D"/>
    <w:rsid w:val="009F2111"/>
    <w:rsid w:val="009F2B5A"/>
    <w:rsid w:val="009F2CB5"/>
    <w:rsid w:val="009F3982"/>
    <w:rsid w:val="009F5164"/>
    <w:rsid w:val="009F546F"/>
    <w:rsid w:val="009F55EB"/>
    <w:rsid w:val="009F652F"/>
    <w:rsid w:val="00A00DDE"/>
    <w:rsid w:val="00A01824"/>
    <w:rsid w:val="00A0269B"/>
    <w:rsid w:val="00A031F4"/>
    <w:rsid w:val="00A0387F"/>
    <w:rsid w:val="00A03EF6"/>
    <w:rsid w:val="00A04B6C"/>
    <w:rsid w:val="00A0531C"/>
    <w:rsid w:val="00A07F6A"/>
    <w:rsid w:val="00A11110"/>
    <w:rsid w:val="00A11C05"/>
    <w:rsid w:val="00A1420D"/>
    <w:rsid w:val="00A15E85"/>
    <w:rsid w:val="00A166DD"/>
    <w:rsid w:val="00A16A8F"/>
    <w:rsid w:val="00A21E25"/>
    <w:rsid w:val="00A23366"/>
    <w:rsid w:val="00A23779"/>
    <w:rsid w:val="00A30697"/>
    <w:rsid w:val="00A32153"/>
    <w:rsid w:val="00A33902"/>
    <w:rsid w:val="00A33DF1"/>
    <w:rsid w:val="00A37096"/>
    <w:rsid w:val="00A372D4"/>
    <w:rsid w:val="00A37D79"/>
    <w:rsid w:val="00A42A27"/>
    <w:rsid w:val="00A470F0"/>
    <w:rsid w:val="00A47266"/>
    <w:rsid w:val="00A47800"/>
    <w:rsid w:val="00A50861"/>
    <w:rsid w:val="00A5389B"/>
    <w:rsid w:val="00A54256"/>
    <w:rsid w:val="00A55EF0"/>
    <w:rsid w:val="00A562C8"/>
    <w:rsid w:val="00A61E41"/>
    <w:rsid w:val="00A632B5"/>
    <w:rsid w:val="00A64CAC"/>
    <w:rsid w:val="00A65E7C"/>
    <w:rsid w:val="00A66048"/>
    <w:rsid w:val="00A67E99"/>
    <w:rsid w:val="00A70FAF"/>
    <w:rsid w:val="00A7211C"/>
    <w:rsid w:val="00A73AD4"/>
    <w:rsid w:val="00A73C79"/>
    <w:rsid w:val="00A75210"/>
    <w:rsid w:val="00A77ECB"/>
    <w:rsid w:val="00A827F0"/>
    <w:rsid w:val="00A82A18"/>
    <w:rsid w:val="00A86FC7"/>
    <w:rsid w:val="00A91078"/>
    <w:rsid w:val="00A91EFF"/>
    <w:rsid w:val="00A92135"/>
    <w:rsid w:val="00A931CF"/>
    <w:rsid w:val="00A93233"/>
    <w:rsid w:val="00A94FB3"/>
    <w:rsid w:val="00A951F7"/>
    <w:rsid w:val="00A9533A"/>
    <w:rsid w:val="00A96011"/>
    <w:rsid w:val="00A965AB"/>
    <w:rsid w:val="00A9786A"/>
    <w:rsid w:val="00AA05F0"/>
    <w:rsid w:val="00AA1331"/>
    <w:rsid w:val="00AA2E5B"/>
    <w:rsid w:val="00AA42B9"/>
    <w:rsid w:val="00AA5C8A"/>
    <w:rsid w:val="00AB13D2"/>
    <w:rsid w:val="00AB3A22"/>
    <w:rsid w:val="00AB5245"/>
    <w:rsid w:val="00AB7F22"/>
    <w:rsid w:val="00AC69BC"/>
    <w:rsid w:val="00AC6E74"/>
    <w:rsid w:val="00AC70F4"/>
    <w:rsid w:val="00AD1119"/>
    <w:rsid w:val="00AD31B6"/>
    <w:rsid w:val="00AD588E"/>
    <w:rsid w:val="00AD7265"/>
    <w:rsid w:val="00AE17FD"/>
    <w:rsid w:val="00AE2497"/>
    <w:rsid w:val="00AE284E"/>
    <w:rsid w:val="00AE303F"/>
    <w:rsid w:val="00AE3C12"/>
    <w:rsid w:val="00AE3CD9"/>
    <w:rsid w:val="00AE5155"/>
    <w:rsid w:val="00AE5539"/>
    <w:rsid w:val="00AE57E6"/>
    <w:rsid w:val="00AE7191"/>
    <w:rsid w:val="00AE79FF"/>
    <w:rsid w:val="00AF1E16"/>
    <w:rsid w:val="00AF2E3A"/>
    <w:rsid w:val="00AF40B6"/>
    <w:rsid w:val="00AF52E5"/>
    <w:rsid w:val="00AF7EBC"/>
    <w:rsid w:val="00B00511"/>
    <w:rsid w:val="00B00961"/>
    <w:rsid w:val="00B00FBB"/>
    <w:rsid w:val="00B0158A"/>
    <w:rsid w:val="00B01F6D"/>
    <w:rsid w:val="00B02A9E"/>
    <w:rsid w:val="00B04C12"/>
    <w:rsid w:val="00B04C49"/>
    <w:rsid w:val="00B1043D"/>
    <w:rsid w:val="00B1093E"/>
    <w:rsid w:val="00B12F9B"/>
    <w:rsid w:val="00B15338"/>
    <w:rsid w:val="00B16B80"/>
    <w:rsid w:val="00B174BD"/>
    <w:rsid w:val="00B17C0D"/>
    <w:rsid w:val="00B2145E"/>
    <w:rsid w:val="00B232D3"/>
    <w:rsid w:val="00B24828"/>
    <w:rsid w:val="00B278E5"/>
    <w:rsid w:val="00B30788"/>
    <w:rsid w:val="00B32C13"/>
    <w:rsid w:val="00B32F1F"/>
    <w:rsid w:val="00B333B2"/>
    <w:rsid w:val="00B34C93"/>
    <w:rsid w:val="00B36A90"/>
    <w:rsid w:val="00B4087B"/>
    <w:rsid w:val="00B40F08"/>
    <w:rsid w:val="00B424E0"/>
    <w:rsid w:val="00B433D1"/>
    <w:rsid w:val="00B439D4"/>
    <w:rsid w:val="00B46E25"/>
    <w:rsid w:val="00B475D4"/>
    <w:rsid w:val="00B50C0B"/>
    <w:rsid w:val="00B537D4"/>
    <w:rsid w:val="00B551F2"/>
    <w:rsid w:val="00B55206"/>
    <w:rsid w:val="00B561E9"/>
    <w:rsid w:val="00B57F72"/>
    <w:rsid w:val="00B600E2"/>
    <w:rsid w:val="00B602D7"/>
    <w:rsid w:val="00B61457"/>
    <w:rsid w:val="00B62EB2"/>
    <w:rsid w:val="00B7007D"/>
    <w:rsid w:val="00B70532"/>
    <w:rsid w:val="00B70A90"/>
    <w:rsid w:val="00B73F89"/>
    <w:rsid w:val="00B7468A"/>
    <w:rsid w:val="00B74F53"/>
    <w:rsid w:val="00B81339"/>
    <w:rsid w:val="00B82296"/>
    <w:rsid w:val="00B849A2"/>
    <w:rsid w:val="00B8516D"/>
    <w:rsid w:val="00B858FE"/>
    <w:rsid w:val="00B862F5"/>
    <w:rsid w:val="00B9037B"/>
    <w:rsid w:val="00B90956"/>
    <w:rsid w:val="00B90F8F"/>
    <w:rsid w:val="00B920A6"/>
    <w:rsid w:val="00B92B0A"/>
    <w:rsid w:val="00B92CF5"/>
    <w:rsid w:val="00B93018"/>
    <w:rsid w:val="00B93814"/>
    <w:rsid w:val="00B9385A"/>
    <w:rsid w:val="00B93F13"/>
    <w:rsid w:val="00B94373"/>
    <w:rsid w:val="00B9466F"/>
    <w:rsid w:val="00B95A99"/>
    <w:rsid w:val="00B960A1"/>
    <w:rsid w:val="00B97E6C"/>
    <w:rsid w:val="00BA136C"/>
    <w:rsid w:val="00BA2121"/>
    <w:rsid w:val="00BA2A9E"/>
    <w:rsid w:val="00BA46CE"/>
    <w:rsid w:val="00BB07C9"/>
    <w:rsid w:val="00BB1E7E"/>
    <w:rsid w:val="00BB3991"/>
    <w:rsid w:val="00BB6B30"/>
    <w:rsid w:val="00BB73D8"/>
    <w:rsid w:val="00BC1343"/>
    <w:rsid w:val="00BC1C82"/>
    <w:rsid w:val="00BC4D73"/>
    <w:rsid w:val="00BC576A"/>
    <w:rsid w:val="00BC5A69"/>
    <w:rsid w:val="00BD21B6"/>
    <w:rsid w:val="00BD4ACC"/>
    <w:rsid w:val="00BD5F4D"/>
    <w:rsid w:val="00BD62B8"/>
    <w:rsid w:val="00BD7F28"/>
    <w:rsid w:val="00BE04CC"/>
    <w:rsid w:val="00BE1B78"/>
    <w:rsid w:val="00BE64AF"/>
    <w:rsid w:val="00BE751B"/>
    <w:rsid w:val="00BF5681"/>
    <w:rsid w:val="00BF5AD7"/>
    <w:rsid w:val="00BF67DB"/>
    <w:rsid w:val="00BF6B37"/>
    <w:rsid w:val="00C0037F"/>
    <w:rsid w:val="00C026DA"/>
    <w:rsid w:val="00C054B1"/>
    <w:rsid w:val="00C0582E"/>
    <w:rsid w:val="00C05EDF"/>
    <w:rsid w:val="00C0611C"/>
    <w:rsid w:val="00C0733B"/>
    <w:rsid w:val="00C0768D"/>
    <w:rsid w:val="00C118B9"/>
    <w:rsid w:val="00C11C23"/>
    <w:rsid w:val="00C11CD5"/>
    <w:rsid w:val="00C12066"/>
    <w:rsid w:val="00C1304B"/>
    <w:rsid w:val="00C1601F"/>
    <w:rsid w:val="00C20D7A"/>
    <w:rsid w:val="00C211CB"/>
    <w:rsid w:val="00C21A61"/>
    <w:rsid w:val="00C25ECB"/>
    <w:rsid w:val="00C27BBF"/>
    <w:rsid w:val="00C303ED"/>
    <w:rsid w:val="00C30F1D"/>
    <w:rsid w:val="00C3139A"/>
    <w:rsid w:val="00C31EF1"/>
    <w:rsid w:val="00C32DB2"/>
    <w:rsid w:val="00C331D1"/>
    <w:rsid w:val="00C35F0A"/>
    <w:rsid w:val="00C37FC2"/>
    <w:rsid w:val="00C43CDD"/>
    <w:rsid w:val="00C4433C"/>
    <w:rsid w:val="00C45C9C"/>
    <w:rsid w:val="00C46B6F"/>
    <w:rsid w:val="00C525F3"/>
    <w:rsid w:val="00C534DE"/>
    <w:rsid w:val="00C538C5"/>
    <w:rsid w:val="00C56843"/>
    <w:rsid w:val="00C5730D"/>
    <w:rsid w:val="00C62BFF"/>
    <w:rsid w:val="00C669B6"/>
    <w:rsid w:val="00C70C65"/>
    <w:rsid w:val="00C740CD"/>
    <w:rsid w:val="00C7602E"/>
    <w:rsid w:val="00C77105"/>
    <w:rsid w:val="00C774BF"/>
    <w:rsid w:val="00C80D87"/>
    <w:rsid w:val="00C81587"/>
    <w:rsid w:val="00C81AE3"/>
    <w:rsid w:val="00C8258E"/>
    <w:rsid w:val="00C84163"/>
    <w:rsid w:val="00C852F7"/>
    <w:rsid w:val="00C85B88"/>
    <w:rsid w:val="00C86871"/>
    <w:rsid w:val="00C90BCB"/>
    <w:rsid w:val="00C92689"/>
    <w:rsid w:val="00C92F31"/>
    <w:rsid w:val="00C94373"/>
    <w:rsid w:val="00CA31AD"/>
    <w:rsid w:val="00CA4ED2"/>
    <w:rsid w:val="00CA56D9"/>
    <w:rsid w:val="00CA66C0"/>
    <w:rsid w:val="00CA75D9"/>
    <w:rsid w:val="00CB2716"/>
    <w:rsid w:val="00CB3170"/>
    <w:rsid w:val="00CB5030"/>
    <w:rsid w:val="00CB7608"/>
    <w:rsid w:val="00CC0667"/>
    <w:rsid w:val="00CC1E44"/>
    <w:rsid w:val="00CC2377"/>
    <w:rsid w:val="00CC243B"/>
    <w:rsid w:val="00CC35D2"/>
    <w:rsid w:val="00CC5742"/>
    <w:rsid w:val="00CC59AC"/>
    <w:rsid w:val="00CC6700"/>
    <w:rsid w:val="00CC709F"/>
    <w:rsid w:val="00CC79FA"/>
    <w:rsid w:val="00CD18B0"/>
    <w:rsid w:val="00CD3077"/>
    <w:rsid w:val="00CD7EEB"/>
    <w:rsid w:val="00CE0F29"/>
    <w:rsid w:val="00CE5343"/>
    <w:rsid w:val="00CE7701"/>
    <w:rsid w:val="00CE7723"/>
    <w:rsid w:val="00CF04E5"/>
    <w:rsid w:val="00CF1EC5"/>
    <w:rsid w:val="00CF294B"/>
    <w:rsid w:val="00CF39E0"/>
    <w:rsid w:val="00CF4C3B"/>
    <w:rsid w:val="00D023B7"/>
    <w:rsid w:val="00D05A1C"/>
    <w:rsid w:val="00D06775"/>
    <w:rsid w:val="00D06DC0"/>
    <w:rsid w:val="00D06E9E"/>
    <w:rsid w:val="00D10243"/>
    <w:rsid w:val="00D102A7"/>
    <w:rsid w:val="00D10E56"/>
    <w:rsid w:val="00D14952"/>
    <w:rsid w:val="00D153FA"/>
    <w:rsid w:val="00D15B3E"/>
    <w:rsid w:val="00D16420"/>
    <w:rsid w:val="00D17223"/>
    <w:rsid w:val="00D17BE1"/>
    <w:rsid w:val="00D17CB1"/>
    <w:rsid w:val="00D20FC9"/>
    <w:rsid w:val="00D21F18"/>
    <w:rsid w:val="00D22B4A"/>
    <w:rsid w:val="00D22C01"/>
    <w:rsid w:val="00D2764A"/>
    <w:rsid w:val="00D304F6"/>
    <w:rsid w:val="00D320DC"/>
    <w:rsid w:val="00D32A83"/>
    <w:rsid w:val="00D32C56"/>
    <w:rsid w:val="00D34A94"/>
    <w:rsid w:val="00D351FB"/>
    <w:rsid w:val="00D35A47"/>
    <w:rsid w:val="00D41846"/>
    <w:rsid w:val="00D424D6"/>
    <w:rsid w:val="00D47A3A"/>
    <w:rsid w:val="00D5176C"/>
    <w:rsid w:val="00D51D87"/>
    <w:rsid w:val="00D6050C"/>
    <w:rsid w:val="00D62B1A"/>
    <w:rsid w:val="00D6306D"/>
    <w:rsid w:val="00D6751B"/>
    <w:rsid w:val="00D70163"/>
    <w:rsid w:val="00D7088A"/>
    <w:rsid w:val="00D71086"/>
    <w:rsid w:val="00D7139C"/>
    <w:rsid w:val="00D71742"/>
    <w:rsid w:val="00D721B3"/>
    <w:rsid w:val="00D72651"/>
    <w:rsid w:val="00D7662C"/>
    <w:rsid w:val="00D77C80"/>
    <w:rsid w:val="00D807A3"/>
    <w:rsid w:val="00D86640"/>
    <w:rsid w:val="00D872C2"/>
    <w:rsid w:val="00D908C2"/>
    <w:rsid w:val="00D90E5B"/>
    <w:rsid w:val="00D919C0"/>
    <w:rsid w:val="00D91A94"/>
    <w:rsid w:val="00D9539B"/>
    <w:rsid w:val="00D96C19"/>
    <w:rsid w:val="00DA0CFD"/>
    <w:rsid w:val="00DA0F1D"/>
    <w:rsid w:val="00DA0FE5"/>
    <w:rsid w:val="00DA1A79"/>
    <w:rsid w:val="00DA1DC9"/>
    <w:rsid w:val="00DB05B3"/>
    <w:rsid w:val="00DB1438"/>
    <w:rsid w:val="00DB24D1"/>
    <w:rsid w:val="00DB28E0"/>
    <w:rsid w:val="00DB386A"/>
    <w:rsid w:val="00DB4FCE"/>
    <w:rsid w:val="00DB5E73"/>
    <w:rsid w:val="00DB6E6A"/>
    <w:rsid w:val="00DB73CA"/>
    <w:rsid w:val="00DC02CA"/>
    <w:rsid w:val="00DC2168"/>
    <w:rsid w:val="00DC3545"/>
    <w:rsid w:val="00DC5E5A"/>
    <w:rsid w:val="00DC6D46"/>
    <w:rsid w:val="00DD0C63"/>
    <w:rsid w:val="00DD0D5C"/>
    <w:rsid w:val="00DD0E6E"/>
    <w:rsid w:val="00DD170E"/>
    <w:rsid w:val="00DD2EAA"/>
    <w:rsid w:val="00DD75DE"/>
    <w:rsid w:val="00DE0B8A"/>
    <w:rsid w:val="00DE47EC"/>
    <w:rsid w:val="00DE588D"/>
    <w:rsid w:val="00DE689E"/>
    <w:rsid w:val="00DF06C3"/>
    <w:rsid w:val="00DF2FED"/>
    <w:rsid w:val="00DF4D3A"/>
    <w:rsid w:val="00DF54D7"/>
    <w:rsid w:val="00DF6C06"/>
    <w:rsid w:val="00DF6C0A"/>
    <w:rsid w:val="00DF6F89"/>
    <w:rsid w:val="00DF7B98"/>
    <w:rsid w:val="00DF7E45"/>
    <w:rsid w:val="00E024EF"/>
    <w:rsid w:val="00E05811"/>
    <w:rsid w:val="00E061D7"/>
    <w:rsid w:val="00E074CE"/>
    <w:rsid w:val="00E07B50"/>
    <w:rsid w:val="00E120CC"/>
    <w:rsid w:val="00E143F3"/>
    <w:rsid w:val="00E14845"/>
    <w:rsid w:val="00E15A47"/>
    <w:rsid w:val="00E20773"/>
    <w:rsid w:val="00E21484"/>
    <w:rsid w:val="00E236A4"/>
    <w:rsid w:val="00E24346"/>
    <w:rsid w:val="00E25BF1"/>
    <w:rsid w:val="00E30760"/>
    <w:rsid w:val="00E30928"/>
    <w:rsid w:val="00E30EF8"/>
    <w:rsid w:val="00E30F59"/>
    <w:rsid w:val="00E32673"/>
    <w:rsid w:val="00E3321E"/>
    <w:rsid w:val="00E350F4"/>
    <w:rsid w:val="00E365ED"/>
    <w:rsid w:val="00E36F92"/>
    <w:rsid w:val="00E3774A"/>
    <w:rsid w:val="00E379ED"/>
    <w:rsid w:val="00E37AE0"/>
    <w:rsid w:val="00E40710"/>
    <w:rsid w:val="00E412B8"/>
    <w:rsid w:val="00E42026"/>
    <w:rsid w:val="00E42745"/>
    <w:rsid w:val="00E431C2"/>
    <w:rsid w:val="00E43A37"/>
    <w:rsid w:val="00E44935"/>
    <w:rsid w:val="00E45056"/>
    <w:rsid w:val="00E46AFA"/>
    <w:rsid w:val="00E50E0C"/>
    <w:rsid w:val="00E51770"/>
    <w:rsid w:val="00E52BB3"/>
    <w:rsid w:val="00E53E7C"/>
    <w:rsid w:val="00E5464A"/>
    <w:rsid w:val="00E54734"/>
    <w:rsid w:val="00E55972"/>
    <w:rsid w:val="00E562B9"/>
    <w:rsid w:val="00E607F6"/>
    <w:rsid w:val="00E616E2"/>
    <w:rsid w:val="00E649A8"/>
    <w:rsid w:val="00E64E68"/>
    <w:rsid w:val="00E64FF4"/>
    <w:rsid w:val="00E6536D"/>
    <w:rsid w:val="00E6658D"/>
    <w:rsid w:val="00E66CE9"/>
    <w:rsid w:val="00E67C21"/>
    <w:rsid w:val="00E72EA3"/>
    <w:rsid w:val="00E754B3"/>
    <w:rsid w:val="00E76A56"/>
    <w:rsid w:val="00E81935"/>
    <w:rsid w:val="00E8274E"/>
    <w:rsid w:val="00E84C14"/>
    <w:rsid w:val="00E87216"/>
    <w:rsid w:val="00E87C80"/>
    <w:rsid w:val="00E914F6"/>
    <w:rsid w:val="00E92932"/>
    <w:rsid w:val="00EA1765"/>
    <w:rsid w:val="00EA702B"/>
    <w:rsid w:val="00EA72BB"/>
    <w:rsid w:val="00EA77C7"/>
    <w:rsid w:val="00EB0B4F"/>
    <w:rsid w:val="00EB3D81"/>
    <w:rsid w:val="00EB4371"/>
    <w:rsid w:val="00EB6B68"/>
    <w:rsid w:val="00EC1A77"/>
    <w:rsid w:val="00EC399F"/>
    <w:rsid w:val="00EC44EB"/>
    <w:rsid w:val="00EC6B0C"/>
    <w:rsid w:val="00EC7AF2"/>
    <w:rsid w:val="00ED11C5"/>
    <w:rsid w:val="00ED14A5"/>
    <w:rsid w:val="00ED1DFF"/>
    <w:rsid w:val="00ED3D02"/>
    <w:rsid w:val="00ED3DBC"/>
    <w:rsid w:val="00ED43D5"/>
    <w:rsid w:val="00ED55F4"/>
    <w:rsid w:val="00ED6333"/>
    <w:rsid w:val="00ED6881"/>
    <w:rsid w:val="00EE0DF0"/>
    <w:rsid w:val="00EE1203"/>
    <w:rsid w:val="00EE33B5"/>
    <w:rsid w:val="00EE595D"/>
    <w:rsid w:val="00EE70AD"/>
    <w:rsid w:val="00EE7417"/>
    <w:rsid w:val="00EF0687"/>
    <w:rsid w:val="00EF15F3"/>
    <w:rsid w:val="00EF18CD"/>
    <w:rsid w:val="00EF5407"/>
    <w:rsid w:val="00EF61AA"/>
    <w:rsid w:val="00F02300"/>
    <w:rsid w:val="00F0598F"/>
    <w:rsid w:val="00F10C24"/>
    <w:rsid w:val="00F11368"/>
    <w:rsid w:val="00F1278B"/>
    <w:rsid w:val="00F12B95"/>
    <w:rsid w:val="00F143D3"/>
    <w:rsid w:val="00F146C4"/>
    <w:rsid w:val="00F14841"/>
    <w:rsid w:val="00F149EC"/>
    <w:rsid w:val="00F202FC"/>
    <w:rsid w:val="00F2123F"/>
    <w:rsid w:val="00F21740"/>
    <w:rsid w:val="00F220EF"/>
    <w:rsid w:val="00F223A5"/>
    <w:rsid w:val="00F25119"/>
    <w:rsid w:val="00F2616D"/>
    <w:rsid w:val="00F2671B"/>
    <w:rsid w:val="00F2712C"/>
    <w:rsid w:val="00F275B9"/>
    <w:rsid w:val="00F3023D"/>
    <w:rsid w:val="00F327A6"/>
    <w:rsid w:val="00F32BD4"/>
    <w:rsid w:val="00F33AFB"/>
    <w:rsid w:val="00F35168"/>
    <w:rsid w:val="00F36158"/>
    <w:rsid w:val="00F374A9"/>
    <w:rsid w:val="00F374B0"/>
    <w:rsid w:val="00F409AE"/>
    <w:rsid w:val="00F4311E"/>
    <w:rsid w:val="00F45178"/>
    <w:rsid w:val="00F469DD"/>
    <w:rsid w:val="00F47375"/>
    <w:rsid w:val="00F47F78"/>
    <w:rsid w:val="00F50670"/>
    <w:rsid w:val="00F511F8"/>
    <w:rsid w:val="00F52B96"/>
    <w:rsid w:val="00F537DD"/>
    <w:rsid w:val="00F5626B"/>
    <w:rsid w:val="00F57851"/>
    <w:rsid w:val="00F60C37"/>
    <w:rsid w:val="00F61E68"/>
    <w:rsid w:val="00F6208D"/>
    <w:rsid w:val="00F62248"/>
    <w:rsid w:val="00F622BD"/>
    <w:rsid w:val="00F62E23"/>
    <w:rsid w:val="00F63EAE"/>
    <w:rsid w:val="00F6441D"/>
    <w:rsid w:val="00F64842"/>
    <w:rsid w:val="00F65DC0"/>
    <w:rsid w:val="00F66F73"/>
    <w:rsid w:val="00F678D3"/>
    <w:rsid w:val="00F7004E"/>
    <w:rsid w:val="00F720E2"/>
    <w:rsid w:val="00F72473"/>
    <w:rsid w:val="00F72C8D"/>
    <w:rsid w:val="00F73889"/>
    <w:rsid w:val="00F74C37"/>
    <w:rsid w:val="00F75F34"/>
    <w:rsid w:val="00F84FD6"/>
    <w:rsid w:val="00F9064A"/>
    <w:rsid w:val="00F90ED0"/>
    <w:rsid w:val="00F90FDC"/>
    <w:rsid w:val="00F91B37"/>
    <w:rsid w:val="00F92B3F"/>
    <w:rsid w:val="00F92D6B"/>
    <w:rsid w:val="00F933B6"/>
    <w:rsid w:val="00F953C0"/>
    <w:rsid w:val="00F97C30"/>
    <w:rsid w:val="00FA0BCD"/>
    <w:rsid w:val="00FA2FEA"/>
    <w:rsid w:val="00FA4508"/>
    <w:rsid w:val="00FA5748"/>
    <w:rsid w:val="00FB0389"/>
    <w:rsid w:val="00FB38DF"/>
    <w:rsid w:val="00FB4E53"/>
    <w:rsid w:val="00FB4F6C"/>
    <w:rsid w:val="00FC128A"/>
    <w:rsid w:val="00FC364D"/>
    <w:rsid w:val="00FD0849"/>
    <w:rsid w:val="00FD1112"/>
    <w:rsid w:val="00FD2D83"/>
    <w:rsid w:val="00FD2EC5"/>
    <w:rsid w:val="00FD43E6"/>
    <w:rsid w:val="00FD5FE0"/>
    <w:rsid w:val="00FD6F49"/>
    <w:rsid w:val="00FD7C27"/>
    <w:rsid w:val="00FE081E"/>
    <w:rsid w:val="00FE153C"/>
    <w:rsid w:val="00FE35E5"/>
    <w:rsid w:val="00FE5FD0"/>
    <w:rsid w:val="00FE7F0D"/>
    <w:rsid w:val="00FE7FD3"/>
    <w:rsid w:val="00FF05E3"/>
    <w:rsid w:val="00FF1CB4"/>
    <w:rsid w:val="00FF3617"/>
    <w:rsid w:val="00FF3D08"/>
    <w:rsid w:val="00FF4AF5"/>
    <w:rsid w:val="00FF5107"/>
    <w:rsid w:val="00FF65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A0380"/>
  <w14:defaultImageDpi w14:val="32767"/>
  <w15:chartTrackingRefBased/>
  <w15:docId w15:val="{3C14C5C7-92AD-C648-829B-6DC9C80FB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6775"/>
    <w:pPr>
      <w:spacing w:before="240" w:after="240" w:line="360" w:lineRule="auto"/>
      <w:jc w:val="both"/>
    </w:pPr>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7E24F0"/>
    <w:pPr>
      <w:keepNext/>
      <w:keepLines/>
      <w:numPr>
        <w:numId w:val="7"/>
      </w:numPr>
      <w:spacing w:line="480" w:lineRule="auto"/>
      <w:jc w:val="center"/>
      <w:outlineLvl w:val="0"/>
    </w:pPr>
    <w:rPr>
      <w:rFonts w:eastAsiaTheme="majorEastAsia"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34CD4"/>
    <w:pPr>
      <w:keepNext/>
      <w:keepLines/>
      <w:numPr>
        <w:ilvl w:val="1"/>
        <w:numId w:val="7"/>
      </w:numPr>
      <w:spacing w:before="40"/>
      <w:jc w:val="left"/>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F84FD6"/>
    <w:pPr>
      <w:keepNext/>
      <w:keepLines/>
      <w:numPr>
        <w:ilvl w:val="2"/>
        <w:numId w:val="7"/>
      </w:numPr>
      <w:spacing w:before="40"/>
      <w:jc w:val="left"/>
      <w:outlineLvl w:val="2"/>
    </w:pPr>
    <w:rPr>
      <w:rFonts w:eastAsiaTheme="majorEastAsia" w:cstheme="majorBidi"/>
      <w:b/>
      <w:color w:val="2F5496" w:themeColor="accent1" w:themeShade="BF"/>
      <w:sz w:val="22"/>
    </w:rPr>
  </w:style>
  <w:style w:type="paragraph" w:styleId="Heading4">
    <w:name w:val="heading 4"/>
    <w:basedOn w:val="Normal"/>
    <w:next w:val="Normal"/>
    <w:link w:val="Heading4Char"/>
    <w:uiPriority w:val="9"/>
    <w:semiHidden/>
    <w:unhideWhenUsed/>
    <w:qFormat/>
    <w:rsid w:val="00E52BB3"/>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52BB3"/>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2BB3"/>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2BB3"/>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2BB3"/>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2BB3"/>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F4AF5"/>
    <w:rPr>
      <w:color w:val="0000FF"/>
      <w:u w:val="single"/>
    </w:rPr>
  </w:style>
  <w:style w:type="paragraph" w:styleId="TOC1">
    <w:name w:val="toc 1"/>
    <w:basedOn w:val="Normal"/>
    <w:next w:val="Normal"/>
    <w:autoRedefine/>
    <w:uiPriority w:val="39"/>
    <w:qFormat/>
    <w:rsid w:val="0060458E"/>
    <w:pPr>
      <w:spacing w:before="120" w:after="0"/>
      <w:jc w:val="left"/>
    </w:pPr>
    <w:rPr>
      <w:rFonts w:asciiTheme="minorHAnsi" w:hAnsiTheme="minorHAnsi"/>
      <w:b/>
      <w:bCs/>
      <w:i/>
      <w:iCs/>
    </w:rPr>
  </w:style>
  <w:style w:type="paragraph" w:styleId="TOC2">
    <w:name w:val="toc 2"/>
    <w:basedOn w:val="Normal"/>
    <w:next w:val="Normal"/>
    <w:autoRedefine/>
    <w:uiPriority w:val="39"/>
    <w:qFormat/>
    <w:rsid w:val="00FF4AF5"/>
    <w:pPr>
      <w:spacing w:before="120" w:after="0"/>
      <w:ind w:left="240"/>
      <w:jc w:val="left"/>
    </w:pPr>
    <w:rPr>
      <w:rFonts w:asciiTheme="minorHAnsi" w:hAnsiTheme="minorHAnsi"/>
      <w:b/>
      <w:bCs/>
      <w:sz w:val="22"/>
      <w:szCs w:val="22"/>
    </w:rPr>
  </w:style>
  <w:style w:type="paragraph" w:styleId="TOC3">
    <w:name w:val="toc 3"/>
    <w:basedOn w:val="Normal"/>
    <w:next w:val="Normal"/>
    <w:autoRedefine/>
    <w:uiPriority w:val="39"/>
    <w:unhideWhenUsed/>
    <w:qFormat/>
    <w:rsid w:val="00FF4AF5"/>
    <w:pPr>
      <w:spacing w:before="0" w:after="0"/>
      <w:ind w:left="480"/>
      <w:jc w:val="left"/>
    </w:pPr>
    <w:rPr>
      <w:rFonts w:asciiTheme="minorHAnsi" w:hAnsiTheme="minorHAnsi"/>
      <w:sz w:val="20"/>
      <w:szCs w:val="20"/>
    </w:rPr>
  </w:style>
  <w:style w:type="character" w:customStyle="1" w:styleId="Heading1Char">
    <w:name w:val="Heading 1 Char"/>
    <w:basedOn w:val="DefaultParagraphFont"/>
    <w:link w:val="Heading1"/>
    <w:uiPriority w:val="9"/>
    <w:rsid w:val="007E24F0"/>
    <w:rPr>
      <w:rFonts w:ascii="Times New Roman" w:eastAsiaTheme="majorEastAsia" w:hAnsi="Times New Roman" w:cstheme="majorBidi"/>
      <w:b/>
      <w:color w:val="2F5496" w:themeColor="accent1" w:themeShade="BF"/>
      <w:sz w:val="36"/>
      <w:szCs w:val="32"/>
      <w:lang w:eastAsia="zh-CN"/>
    </w:rPr>
  </w:style>
  <w:style w:type="paragraph" w:styleId="TOCHeading">
    <w:name w:val="TOC Heading"/>
    <w:basedOn w:val="Heading1"/>
    <w:next w:val="Normal"/>
    <w:uiPriority w:val="39"/>
    <w:unhideWhenUsed/>
    <w:qFormat/>
    <w:rsid w:val="00E024EF"/>
    <w:pPr>
      <w:spacing w:before="480" w:line="276" w:lineRule="auto"/>
      <w:outlineLvl w:val="9"/>
    </w:pPr>
    <w:rPr>
      <w:b w:val="0"/>
      <w:bCs/>
      <w:sz w:val="28"/>
      <w:szCs w:val="28"/>
    </w:rPr>
  </w:style>
  <w:style w:type="paragraph" w:styleId="TOC4">
    <w:name w:val="toc 4"/>
    <w:basedOn w:val="Normal"/>
    <w:next w:val="Normal"/>
    <w:autoRedefine/>
    <w:uiPriority w:val="39"/>
    <w:semiHidden/>
    <w:unhideWhenUsed/>
    <w:rsid w:val="00E024EF"/>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024EF"/>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024EF"/>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024EF"/>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024EF"/>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024EF"/>
    <w:pPr>
      <w:spacing w:before="0" w:after="0"/>
      <w:ind w:left="1920"/>
      <w:jc w:val="left"/>
    </w:pPr>
    <w:rPr>
      <w:rFonts w:asciiTheme="minorHAnsi" w:hAnsiTheme="minorHAnsi"/>
      <w:sz w:val="20"/>
      <w:szCs w:val="20"/>
    </w:rPr>
  </w:style>
  <w:style w:type="paragraph" w:styleId="ListParagraph">
    <w:name w:val="List Paragraph"/>
    <w:basedOn w:val="Normal"/>
    <w:uiPriority w:val="34"/>
    <w:qFormat/>
    <w:rsid w:val="00E024EF"/>
    <w:pPr>
      <w:ind w:left="720"/>
      <w:contextualSpacing/>
    </w:pPr>
  </w:style>
  <w:style w:type="character" w:customStyle="1" w:styleId="Heading2Char">
    <w:name w:val="Heading 2 Char"/>
    <w:basedOn w:val="DefaultParagraphFont"/>
    <w:link w:val="Heading2"/>
    <w:uiPriority w:val="9"/>
    <w:rsid w:val="00234CD4"/>
    <w:rPr>
      <w:rFonts w:ascii="Times New Roman" w:eastAsiaTheme="majorEastAsia" w:hAnsi="Times New Roman" w:cstheme="majorBidi"/>
      <w:b/>
      <w:color w:val="2F5496" w:themeColor="accent1" w:themeShade="BF"/>
      <w:sz w:val="28"/>
      <w:szCs w:val="26"/>
      <w:lang w:eastAsia="zh-CN"/>
    </w:rPr>
  </w:style>
  <w:style w:type="paragraph" w:styleId="FootnoteText">
    <w:name w:val="footnote text"/>
    <w:basedOn w:val="Normal"/>
    <w:link w:val="FootnoteTextChar"/>
    <w:uiPriority w:val="99"/>
    <w:unhideWhenUsed/>
    <w:rsid w:val="006A1C1D"/>
    <w:rPr>
      <w:szCs w:val="20"/>
    </w:rPr>
  </w:style>
  <w:style w:type="character" w:customStyle="1" w:styleId="FootnoteTextChar">
    <w:name w:val="Footnote Text Char"/>
    <w:basedOn w:val="DefaultParagraphFont"/>
    <w:link w:val="FootnoteText"/>
    <w:uiPriority w:val="99"/>
    <w:rsid w:val="006A1C1D"/>
    <w:rPr>
      <w:sz w:val="20"/>
      <w:szCs w:val="20"/>
    </w:rPr>
  </w:style>
  <w:style w:type="character" w:styleId="FootnoteReference">
    <w:name w:val="footnote reference"/>
    <w:basedOn w:val="DefaultParagraphFont"/>
    <w:uiPriority w:val="99"/>
    <w:semiHidden/>
    <w:unhideWhenUsed/>
    <w:rsid w:val="006A1C1D"/>
    <w:rPr>
      <w:vertAlign w:val="superscript"/>
    </w:rPr>
  </w:style>
  <w:style w:type="paragraph" w:styleId="HTMLPreformatted">
    <w:name w:val="HTML Preformatted"/>
    <w:basedOn w:val="Normal"/>
    <w:link w:val="HTMLPreformattedChar"/>
    <w:uiPriority w:val="99"/>
    <w:unhideWhenUsed/>
    <w:rsid w:val="00CD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CD3077"/>
    <w:rPr>
      <w:rFonts w:ascii="Courier New" w:eastAsia="Times New Roman" w:hAnsi="Courier New" w:cs="Courier New"/>
      <w:sz w:val="20"/>
      <w:szCs w:val="20"/>
    </w:rPr>
  </w:style>
  <w:style w:type="character" w:styleId="PlaceholderText">
    <w:name w:val="Placeholder Text"/>
    <w:basedOn w:val="DefaultParagraphFont"/>
    <w:uiPriority w:val="99"/>
    <w:semiHidden/>
    <w:rsid w:val="00EE33B5"/>
    <w:rPr>
      <w:color w:val="808080"/>
    </w:rPr>
  </w:style>
  <w:style w:type="character" w:customStyle="1" w:styleId="Heading3Char">
    <w:name w:val="Heading 3 Char"/>
    <w:basedOn w:val="DefaultParagraphFont"/>
    <w:link w:val="Heading3"/>
    <w:uiPriority w:val="9"/>
    <w:rsid w:val="00F84FD6"/>
    <w:rPr>
      <w:rFonts w:ascii="Times New Roman" w:eastAsiaTheme="majorEastAsia" w:hAnsi="Times New Roman" w:cstheme="majorBidi"/>
      <w:b/>
      <w:color w:val="2F5496" w:themeColor="accent1" w:themeShade="BF"/>
      <w:sz w:val="22"/>
      <w:lang w:eastAsia="zh-CN"/>
    </w:rPr>
  </w:style>
  <w:style w:type="paragraph" w:styleId="PlainText">
    <w:name w:val="Plain Text"/>
    <w:basedOn w:val="Normal"/>
    <w:link w:val="PlainTextChar"/>
    <w:uiPriority w:val="99"/>
    <w:unhideWhenUsed/>
    <w:rsid w:val="0081585B"/>
    <w:rPr>
      <w:rFonts w:ascii="Consolas" w:hAnsi="Consolas" w:cs="Consolas"/>
      <w:sz w:val="21"/>
      <w:szCs w:val="21"/>
    </w:rPr>
  </w:style>
  <w:style w:type="character" w:customStyle="1" w:styleId="PlainTextChar">
    <w:name w:val="Plain Text Char"/>
    <w:basedOn w:val="DefaultParagraphFont"/>
    <w:link w:val="PlainText"/>
    <w:uiPriority w:val="99"/>
    <w:rsid w:val="0081585B"/>
    <w:rPr>
      <w:rFonts w:ascii="Consolas" w:hAnsi="Consolas" w:cs="Consolas"/>
      <w:sz w:val="21"/>
      <w:szCs w:val="21"/>
    </w:rPr>
  </w:style>
  <w:style w:type="table" w:styleId="TableGrid">
    <w:name w:val="Table Grid"/>
    <w:basedOn w:val="TableNormal"/>
    <w:uiPriority w:val="39"/>
    <w:rsid w:val="00DB28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5C633E"/>
    <w:rPr>
      <w:color w:val="605E5C"/>
      <w:shd w:val="clear" w:color="auto" w:fill="E1DFDD"/>
    </w:rPr>
  </w:style>
  <w:style w:type="paragraph" w:styleId="Quote">
    <w:name w:val="Quote"/>
    <w:basedOn w:val="Normal"/>
    <w:next w:val="Normal"/>
    <w:link w:val="QuoteChar"/>
    <w:uiPriority w:val="29"/>
    <w:qFormat/>
    <w:rsid w:val="00EC6B0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C6B0C"/>
    <w:rPr>
      <w:i/>
      <w:iCs/>
      <w:color w:val="404040" w:themeColor="text1" w:themeTint="BF"/>
    </w:rPr>
  </w:style>
  <w:style w:type="character" w:styleId="IntenseReference">
    <w:name w:val="Intense Reference"/>
    <w:basedOn w:val="DefaultParagraphFont"/>
    <w:uiPriority w:val="32"/>
    <w:qFormat/>
    <w:rsid w:val="00EC6B0C"/>
    <w:rPr>
      <w:b/>
      <w:bCs/>
      <w:smallCaps/>
      <w:color w:val="4472C4" w:themeColor="accent1"/>
      <w:spacing w:val="5"/>
    </w:rPr>
  </w:style>
  <w:style w:type="paragraph" w:styleId="Subtitle">
    <w:name w:val="Subtitle"/>
    <w:aliases w:val="Figure"/>
    <w:basedOn w:val="Normal"/>
    <w:next w:val="Normal"/>
    <w:link w:val="SubtitleChar"/>
    <w:uiPriority w:val="11"/>
    <w:qFormat/>
    <w:rsid w:val="00F84FD6"/>
    <w:pPr>
      <w:numPr>
        <w:ilvl w:val="1"/>
      </w:numPr>
      <w:jc w:val="center"/>
    </w:pPr>
    <w:rPr>
      <w:rFonts w:eastAsiaTheme="minorEastAsia"/>
      <w:spacing w:val="15"/>
      <w:sz w:val="16"/>
      <w:szCs w:val="22"/>
    </w:rPr>
  </w:style>
  <w:style w:type="character" w:customStyle="1" w:styleId="SubtitleChar">
    <w:name w:val="Subtitle Char"/>
    <w:aliases w:val="Figure Char"/>
    <w:basedOn w:val="DefaultParagraphFont"/>
    <w:link w:val="Subtitle"/>
    <w:uiPriority w:val="11"/>
    <w:rsid w:val="00F84FD6"/>
    <w:rPr>
      <w:rFonts w:ascii="Times New Roman" w:hAnsi="Times New Roman" w:cs="Times New Roman"/>
      <w:spacing w:val="15"/>
      <w:sz w:val="16"/>
      <w:szCs w:val="22"/>
      <w:lang w:eastAsia="zh-CN"/>
    </w:rPr>
  </w:style>
  <w:style w:type="paragraph" w:styleId="NoSpacing">
    <w:name w:val="No Spacing"/>
    <w:aliases w:val="Head"/>
    <w:uiPriority w:val="1"/>
    <w:qFormat/>
    <w:rsid w:val="007E24F0"/>
    <w:pPr>
      <w:spacing w:line="480" w:lineRule="auto"/>
      <w:jc w:val="center"/>
    </w:pPr>
    <w:rPr>
      <w:rFonts w:ascii="Times New Roman" w:hAnsi="Times New Roman"/>
      <w:b/>
      <w:color w:val="2F5496" w:themeColor="accent1" w:themeShade="BF"/>
      <w:sz w:val="36"/>
    </w:rPr>
  </w:style>
  <w:style w:type="character" w:styleId="SubtleReference">
    <w:name w:val="Subtle Reference"/>
    <w:basedOn w:val="DefaultParagraphFont"/>
    <w:uiPriority w:val="31"/>
    <w:qFormat/>
    <w:rsid w:val="00EC6B0C"/>
    <w:rPr>
      <w:smallCaps/>
      <w:color w:val="5A5A5A" w:themeColor="text1" w:themeTint="A5"/>
    </w:rPr>
  </w:style>
  <w:style w:type="paragraph" w:styleId="TableofFigures">
    <w:name w:val="table of figures"/>
    <w:basedOn w:val="Normal"/>
    <w:next w:val="Normal"/>
    <w:uiPriority w:val="99"/>
    <w:unhideWhenUsed/>
    <w:rsid w:val="00184F3F"/>
  </w:style>
  <w:style w:type="character" w:styleId="FollowedHyperlink">
    <w:name w:val="FollowedHyperlink"/>
    <w:basedOn w:val="DefaultParagraphFont"/>
    <w:uiPriority w:val="99"/>
    <w:semiHidden/>
    <w:unhideWhenUsed/>
    <w:rsid w:val="0004165E"/>
    <w:rPr>
      <w:color w:val="954F72" w:themeColor="followedHyperlink"/>
      <w:u w:val="single"/>
    </w:rPr>
  </w:style>
  <w:style w:type="paragraph" w:styleId="Caption">
    <w:name w:val="caption"/>
    <w:basedOn w:val="Normal"/>
    <w:next w:val="Normal"/>
    <w:autoRedefine/>
    <w:uiPriority w:val="35"/>
    <w:unhideWhenUsed/>
    <w:qFormat/>
    <w:rsid w:val="0077522F"/>
    <w:pPr>
      <w:spacing w:before="120" w:after="120"/>
    </w:pPr>
    <w:rPr>
      <w:i/>
      <w:iCs/>
      <w:sz w:val="20"/>
      <w:szCs w:val="18"/>
    </w:rPr>
  </w:style>
  <w:style w:type="paragraph" w:customStyle="1" w:styleId="DecimalAligned">
    <w:name w:val="Decimal Aligned"/>
    <w:basedOn w:val="Normal"/>
    <w:uiPriority w:val="40"/>
    <w:qFormat/>
    <w:rsid w:val="002F5F68"/>
    <w:pPr>
      <w:tabs>
        <w:tab w:val="decimal" w:pos="360"/>
      </w:tabs>
      <w:spacing w:after="200" w:line="276" w:lineRule="auto"/>
    </w:pPr>
    <w:rPr>
      <w:rFonts w:eastAsiaTheme="minorEastAsia"/>
      <w:sz w:val="22"/>
      <w:szCs w:val="22"/>
    </w:rPr>
  </w:style>
  <w:style w:type="character" w:styleId="SubtleEmphasis">
    <w:name w:val="Subtle Emphasis"/>
    <w:basedOn w:val="DefaultParagraphFont"/>
    <w:uiPriority w:val="19"/>
    <w:qFormat/>
    <w:rsid w:val="002F5F68"/>
    <w:rPr>
      <w:i/>
      <w:iCs/>
    </w:rPr>
  </w:style>
  <w:style w:type="table" w:styleId="MediumShading2-Accent5">
    <w:name w:val="Medium Shading 2 Accent 5"/>
    <w:basedOn w:val="TableNormal"/>
    <w:uiPriority w:val="64"/>
    <w:rsid w:val="002F5F68"/>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er">
    <w:name w:val="footer"/>
    <w:basedOn w:val="Normal"/>
    <w:link w:val="FooterChar"/>
    <w:uiPriority w:val="99"/>
    <w:unhideWhenUsed/>
    <w:rsid w:val="00B17C0D"/>
    <w:pPr>
      <w:tabs>
        <w:tab w:val="center" w:pos="4680"/>
        <w:tab w:val="right" w:pos="9360"/>
      </w:tabs>
    </w:pPr>
  </w:style>
  <w:style w:type="character" w:customStyle="1" w:styleId="FooterChar">
    <w:name w:val="Footer Char"/>
    <w:basedOn w:val="DefaultParagraphFont"/>
    <w:link w:val="Footer"/>
    <w:uiPriority w:val="99"/>
    <w:rsid w:val="00B17C0D"/>
  </w:style>
  <w:style w:type="character" w:styleId="PageNumber">
    <w:name w:val="page number"/>
    <w:basedOn w:val="DefaultParagraphFont"/>
    <w:uiPriority w:val="99"/>
    <w:semiHidden/>
    <w:unhideWhenUsed/>
    <w:rsid w:val="00B17C0D"/>
  </w:style>
  <w:style w:type="paragraph" w:styleId="Header">
    <w:name w:val="header"/>
    <w:basedOn w:val="Normal"/>
    <w:link w:val="HeaderChar"/>
    <w:uiPriority w:val="99"/>
    <w:unhideWhenUsed/>
    <w:rsid w:val="002D008A"/>
    <w:pPr>
      <w:tabs>
        <w:tab w:val="center" w:pos="4680"/>
        <w:tab w:val="right" w:pos="9360"/>
      </w:tabs>
    </w:pPr>
  </w:style>
  <w:style w:type="character" w:customStyle="1" w:styleId="HeaderChar">
    <w:name w:val="Header Char"/>
    <w:basedOn w:val="DefaultParagraphFont"/>
    <w:link w:val="Header"/>
    <w:uiPriority w:val="99"/>
    <w:rsid w:val="002D008A"/>
  </w:style>
  <w:style w:type="paragraph" w:styleId="NormalWeb">
    <w:name w:val="Normal (Web)"/>
    <w:basedOn w:val="Normal"/>
    <w:uiPriority w:val="99"/>
    <w:unhideWhenUsed/>
    <w:rsid w:val="002D008A"/>
    <w:pPr>
      <w:spacing w:before="100" w:beforeAutospacing="1" w:after="100" w:afterAutospacing="1"/>
    </w:pPr>
  </w:style>
  <w:style w:type="paragraph" w:styleId="Bibliography">
    <w:name w:val="Bibliography"/>
    <w:basedOn w:val="Normal"/>
    <w:next w:val="Normal"/>
    <w:uiPriority w:val="37"/>
    <w:unhideWhenUsed/>
    <w:rsid w:val="005A3717"/>
    <w:pPr>
      <w:tabs>
        <w:tab w:val="left" w:pos="500"/>
      </w:tabs>
      <w:spacing w:after="0"/>
      <w:ind w:left="504" w:hanging="504"/>
    </w:pPr>
  </w:style>
  <w:style w:type="character" w:customStyle="1" w:styleId="apple-converted-space">
    <w:name w:val="apple-converted-space"/>
    <w:basedOn w:val="DefaultParagraphFont"/>
    <w:rsid w:val="002034B3"/>
  </w:style>
  <w:style w:type="character" w:styleId="Strong">
    <w:name w:val="Strong"/>
    <w:basedOn w:val="DefaultParagraphFont"/>
    <w:uiPriority w:val="22"/>
    <w:qFormat/>
    <w:rsid w:val="008D7E51"/>
    <w:rPr>
      <w:b/>
      <w:bCs/>
    </w:rPr>
  </w:style>
  <w:style w:type="character" w:styleId="Emphasis">
    <w:name w:val="Emphasis"/>
    <w:basedOn w:val="DefaultParagraphFont"/>
    <w:uiPriority w:val="20"/>
    <w:qFormat/>
    <w:rsid w:val="008D7E51"/>
    <w:rPr>
      <w:i/>
      <w:iCs/>
    </w:rPr>
  </w:style>
  <w:style w:type="paragraph" w:styleId="BalloonText">
    <w:name w:val="Balloon Text"/>
    <w:basedOn w:val="Normal"/>
    <w:link w:val="BalloonTextChar"/>
    <w:uiPriority w:val="99"/>
    <w:semiHidden/>
    <w:unhideWhenUsed/>
    <w:rsid w:val="005928FE"/>
    <w:rPr>
      <w:sz w:val="18"/>
      <w:szCs w:val="18"/>
    </w:rPr>
  </w:style>
  <w:style w:type="character" w:customStyle="1" w:styleId="BalloonTextChar">
    <w:name w:val="Balloon Text Char"/>
    <w:basedOn w:val="DefaultParagraphFont"/>
    <w:link w:val="BalloonText"/>
    <w:uiPriority w:val="99"/>
    <w:semiHidden/>
    <w:rsid w:val="005928FE"/>
    <w:rPr>
      <w:rFonts w:ascii="Times New Roman" w:eastAsia="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0561D0"/>
    <w:rPr>
      <w:sz w:val="16"/>
      <w:szCs w:val="16"/>
    </w:rPr>
  </w:style>
  <w:style w:type="paragraph" w:styleId="CommentText">
    <w:name w:val="annotation text"/>
    <w:basedOn w:val="Normal"/>
    <w:link w:val="CommentTextChar"/>
    <w:uiPriority w:val="99"/>
    <w:semiHidden/>
    <w:unhideWhenUsed/>
    <w:rsid w:val="000561D0"/>
    <w:rPr>
      <w:szCs w:val="20"/>
    </w:rPr>
  </w:style>
  <w:style w:type="character" w:customStyle="1" w:styleId="CommentTextChar">
    <w:name w:val="Comment Text Char"/>
    <w:basedOn w:val="DefaultParagraphFont"/>
    <w:link w:val="CommentText"/>
    <w:uiPriority w:val="99"/>
    <w:semiHidden/>
    <w:rsid w:val="000561D0"/>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0561D0"/>
    <w:rPr>
      <w:b/>
      <w:bCs/>
    </w:rPr>
  </w:style>
  <w:style w:type="character" w:customStyle="1" w:styleId="CommentSubjectChar">
    <w:name w:val="Comment Subject Char"/>
    <w:basedOn w:val="CommentTextChar"/>
    <w:link w:val="CommentSubject"/>
    <w:uiPriority w:val="99"/>
    <w:semiHidden/>
    <w:rsid w:val="000561D0"/>
    <w:rPr>
      <w:rFonts w:ascii="Times New Roman" w:eastAsia="Times New Roman" w:hAnsi="Times New Roman" w:cs="Times New Roman"/>
      <w:b/>
      <w:bCs/>
      <w:sz w:val="20"/>
      <w:szCs w:val="20"/>
      <w:lang w:eastAsia="zh-CN"/>
    </w:rPr>
  </w:style>
  <w:style w:type="table" w:styleId="PlainTable2">
    <w:name w:val="Plain Table 2"/>
    <w:basedOn w:val="TableNormal"/>
    <w:uiPriority w:val="42"/>
    <w:rsid w:val="009707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nsi-blue-fg">
    <w:name w:val="ansi-blue-fg"/>
    <w:basedOn w:val="DefaultParagraphFont"/>
    <w:rsid w:val="00B15338"/>
  </w:style>
  <w:style w:type="character" w:customStyle="1" w:styleId="ansi-black-fg">
    <w:name w:val="ansi-black-fg"/>
    <w:basedOn w:val="DefaultParagraphFont"/>
    <w:rsid w:val="00B15338"/>
  </w:style>
  <w:style w:type="paragraph" w:styleId="Title">
    <w:name w:val="Title"/>
    <w:aliases w:val="Table Text"/>
    <w:basedOn w:val="Normal"/>
    <w:next w:val="Normal"/>
    <w:link w:val="TitleChar"/>
    <w:uiPriority w:val="10"/>
    <w:qFormat/>
    <w:rsid w:val="00585285"/>
    <w:pPr>
      <w:spacing w:before="120" w:after="120"/>
      <w:contextualSpacing/>
      <w:jc w:val="center"/>
    </w:pPr>
    <w:rPr>
      <w:rFonts w:eastAsiaTheme="majorEastAsia" w:cstheme="majorBidi"/>
      <w:spacing w:val="-10"/>
      <w:kern w:val="28"/>
      <w:szCs w:val="56"/>
    </w:rPr>
  </w:style>
  <w:style w:type="character" w:customStyle="1" w:styleId="TitleChar">
    <w:name w:val="Title Char"/>
    <w:aliases w:val="Table Text Char"/>
    <w:basedOn w:val="DefaultParagraphFont"/>
    <w:link w:val="Title"/>
    <w:uiPriority w:val="10"/>
    <w:rsid w:val="00585285"/>
    <w:rPr>
      <w:rFonts w:ascii="Times New Roman" w:eastAsiaTheme="majorEastAsia" w:hAnsi="Times New Roman" w:cstheme="majorBidi"/>
      <w:spacing w:val="-10"/>
      <w:kern w:val="28"/>
      <w:szCs w:val="56"/>
      <w:lang w:eastAsia="zh-CN"/>
    </w:rPr>
  </w:style>
  <w:style w:type="character" w:customStyle="1" w:styleId="Heading4Char">
    <w:name w:val="Heading 4 Char"/>
    <w:basedOn w:val="DefaultParagraphFont"/>
    <w:link w:val="Heading4"/>
    <w:uiPriority w:val="9"/>
    <w:semiHidden/>
    <w:rsid w:val="00E52BB3"/>
    <w:rPr>
      <w:rFonts w:asciiTheme="majorHAnsi" w:eastAsiaTheme="majorEastAsia" w:hAnsiTheme="majorHAnsi" w:cstheme="majorBidi"/>
      <w:i/>
      <w:iCs/>
      <w:color w:val="2F5496" w:themeColor="accent1" w:themeShade="BF"/>
      <w:lang w:eastAsia="zh-CN"/>
    </w:rPr>
  </w:style>
  <w:style w:type="character" w:customStyle="1" w:styleId="Heading5Char">
    <w:name w:val="Heading 5 Char"/>
    <w:basedOn w:val="DefaultParagraphFont"/>
    <w:link w:val="Heading5"/>
    <w:uiPriority w:val="9"/>
    <w:semiHidden/>
    <w:rsid w:val="00E52BB3"/>
    <w:rPr>
      <w:rFonts w:asciiTheme="majorHAnsi" w:eastAsiaTheme="majorEastAsia" w:hAnsiTheme="majorHAnsi" w:cstheme="majorBidi"/>
      <w:color w:val="2F5496" w:themeColor="accent1" w:themeShade="BF"/>
      <w:lang w:eastAsia="zh-CN"/>
    </w:rPr>
  </w:style>
  <w:style w:type="character" w:customStyle="1" w:styleId="Heading6Char">
    <w:name w:val="Heading 6 Char"/>
    <w:basedOn w:val="DefaultParagraphFont"/>
    <w:link w:val="Heading6"/>
    <w:uiPriority w:val="9"/>
    <w:semiHidden/>
    <w:rsid w:val="00E52BB3"/>
    <w:rPr>
      <w:rFonts w:asciiTheme="majorHAnsi" w:eastAsiaTheme="majorEastAsia" w:hAnsiTheme="majorHAnsi" w:cstheme="majorBidi"/>
      <w:color w:val="1F3763" w:themeColor="accent1" w:themeShade="7F"/>
      <w:lang w:eastAsia="zh-CN"/>
    </w:rPr>
  </w:style>
  <w:style w:type="character" w:customStyle="1" w:styleId="Heading7Char">
    <w:name w:val="Heading 7 Char"/>
    <w:basedOn w:val="DefaultParagraphFont"/>
    <w:link w:val="Heading7"/>
    <w:uiPriority w:val="9"/>
    <w:semiHidden/>
    <w:rsid w:val="00E52BB3"/>
    <w:rPr>
      <w:rFonts w:asciiTheme="majorHAnsi" w:eastAsiaTheme="majorEastAsia" w:hAnsiTheme="majorHAnsi" w:cstheme="majorBidi"/>
      <w:i/>
      <w:iCs/>
      <w:color w:val="1F3763" w:themeColor="accent1" w:themeShade="7F"/>
      <w:lang w:eastAsia="zh-CN"/>
    </w:rPr>
  </w:style>
  <w:style w:type="character" w:customStyle="1" w:styleId="Heading8Char">
    <w:name w:val="Heading 8 Char"/>
    <w:basedOn w:val="DefaultParagraphFont"/>
    <w:link w:val="Heading8"/>
    <w:uiPriority w:val="9"/>
    <w:semiHidden/>
    <w:rsid w:val="00E52BB3"/>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E52BB3"/>
    <w:rPr>
      <w:rFonts w:asciiTheme="majorHAnsi" w:eastAsiaTheme="majorEastAsia" w:hAnsiTheme="majorHAnsi" w:cstheme="majorBidi"/>
      <w:i/>
      <w:iCs/>
      <w:color w:val="272727" w:themeColor="text1" w:themeTint="D8"/>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91713">
      <w:bodyDiv w:val="1"/>
      <w:marLeft w:val="0"/>
      <w:marRight w:val="0"/>
      <w:marTop w:val="0"/>
      <w:marBottom w:val="0"/>
      <w:divBdr>
        <w:top w:val="none" w:sz="0" w:space="0" w:color="auto"/>
        <w:left w:val="none" w:sz="0" w:space="0" w:color="auto"/>
        <w:bottom w:val="none" w:sz="0" w:space="0" w:color="auto"/>
        <w:right w:val="none" w:sz="0" w:space="0" w:color="auto"/>
      </w:divBdr>
    </w:div>
    <w:div w:id="50429127">
      <w:bodyDiv w:val="1"/>
      <w:marLeft w:val="0"/>
      <w:marRight w:val="0"/>
      <w:marTop w:val="0"/>
      <w:marBottom w:val="0"/>
      <w:divBdr>
        <w:top w:val="none" w:sz="0" w:space="0" w:color="auto"/>
        <w:left w:val="none" w:sz="0" w:space="0" w:color="auto"/>
        <w:bottom w:val="none" w:sz="0" w:space="0" w:color="auto"/>
        <w:right w:val="none" w:sz="0" w:space="0" w:color="auto"/>
      </w:divBdr>
    </w:div>
    <w:div w:id="51931473">
      <w:bodyDiv w:val="1"/>
      <w:marLeft w:val="0"/>
      <w:marRight w:val="0"/>
      <w:marTop w:val="0"/>
      <w:marBottom w:val="0"/>
      <w:divBdr>
        <w:top w:val="none" w:sz="0" w:space="0" w:color="auto"/>
        <w:left w:val="none" w:sz="0" w:space="0" w:color="auto"/>
        <w:bottom w:val="none" w:sz="0" w:space="0" w:color="auto"/>
        <w:right w:val="none" w:sz="0" w:space="0" w:color="auto"/>
      </w:divBdr>
    </w:div>
    <w:div w:id="80833881">
      <w:bodyDiv w:val="1"/>
      <w:marLeft w:val="0"/>
      <w:marRight w:val="0"/>
      <w:marTop w:val="0"/>
      <w:marBottom w:val="0"/>
      <w:divBdr>
        <w:top w:val="none" w:sz="0" w:space="0" w:color="auto"/>
        <w:left w:val="none" w:sz="0" w:space="0" w:color="auto"/>
        <w:bottom w:val="none" w:sz="0" w:space="0" w:color="auto"/>
        <w:right w:val="none" w:sz="0" w:space="0" w:color="auto"/>
      </w:divBdr>
    </w:div>
    <w:div w:id="122309843">
      <w:bodyDiv w:val="1"/>
      <w:marLeft w:val="0"/>
      <w:marRight w:val="0"/>
      <w:marTop w:val="0"/>
      <w:marBottom w:val="0"/>
      <w:divBdr>
        <w:top w:val="none" w:sz="0" w:space="0" w:color="auto"/>
        <w:left w:val="none" w:sz="0" w:space="0" w:color="auto"/>
        <w:bottom w:val="none" w:sz="0" w:space="0" w:color="auto"/>
        <w:right w:val="none" w:sz="0" w:space="0" w:color="auto"/>
      </w:divBdr>
    </w:div>
    <w:div w:id="126968985">
      <w:bodyDiv w:val="1"/>
      <w:marLeft w:val="0"/>
      <w:marRight w:val="0"/>
      <w:marTop w:val="0"/>
      <w:marBottom w:val="0"/>
      <w:divBdr>
        <w:top w:val="none" w:sz="0" w:space="0" w:color="auto"/>
        <w:left w:val="none" w:sz="0" w:space="0" w:color="auto"/>
        <w:bottom w:val="none" w:sz="0" w:space="0" w:color="auto"/>
        <w:right w:val="none" w:sz="0" w:space="0" w:color="auto"/>
      </w:divBdr>
    </w:div>
    <w:div w:id="194775798">
      <w:bodyDiv w:val="1"/>
      <w:marLeft w:val="0"/>
      <w:marRight w:val="0"/>
      <w:marTop w:val="0"/>
      <w:marBottom w:val="0"/>
      <w:divBdr>
        <w:top w:val="none" w:sz="0" w:space="0" w:color="auto"/>
        <w:left w:val="none" w:sz="0" w:space="0" w:color="auto"/>
        <w:bottom w:val="none" w:sz="0" w:space="0" w:color="auto"/>
        <w:right w:val="none" w:sz="0" w:space="0" w:color="auto"/>
      </w:divBdr>
    </w:div>
    <w:div w:id="230819541">
      <w:bodyDiv w:val="1"/>
      <w:marLeft w:val="0"/>
      <w:marRight w:val="0"/>
      <w:marTop w:val="0"/>
      <w:marBottom w:val="0"/>
      <w:divBdr>
        <w:top w:val="none" w:sz="0" w:space="0" w:color="auto"/>
        <w:left w:val="none" w:sz="0" w:space="0" w:color="auto"/>
        <w:bottom w:val="none" w:sz="0" w:space="0" w:color="auto"/>
        <w:right w:val="none" w:sz="0" w:space="0" w:color="auto"/>
      </w:divBdr>
    </w:div>
    <w:div w:id="234902870">
      <w:bodyDiv w:val="1"/>
      <w:marLeft w:val="0"/>
      <w:marRight w:val="0"/>
      <w:marTop w:val="0"/>
      <w:marBottom w:val="0"/>
      <w:divBdr>
        <w:top w:val="none" w:sz="0" w:space="0" w:color="auto"/>
        <w:left w:val="none" w:sz="0" w:space="0" w:color="auto"/>
        <w:bottom w:val="none" w:sz="0" w:space="0" w:color="auto"/>
        <w:right w:val="none" w:sz="0" w:space="0" w:color="auto"/>
      </w:divBdr>
    </w:div>
    <w:div w:id="262155912">
      <w:bodyDiv w:val="1"/>
      <w:marLeft w:val="0"/>
      <w:marRight w:val="0"/>
      <w:marTop w:val="0"/>
      <w:marBottom w:val="0"/>
      <w:divBdr>
        <w:top w:val="none" w:sz="0" w:space="0" w:color="auto"/>
        <w:left w:val="none" w:sz="0" w:space="0" w:color="auto"/>
        <w:bottom w:val="none" w:sz="0" w:space="0" w:color="auto"/>
        <w:right w:val="none" w:sz="0" w:space="0" w:color="auto"/>
      </w:divBdr>
    </w:div>
    <w:div w:id="307321594">
      <w:bodyDiv w:val="1"/>
      <w:marLeft w:val="0"/>
      <w:marRight w:val="0"/>
      <w:marTop w:val="0"/>
      <w:marBottom w:val="0"/>
      <w:divBdr>
        <w:top w:val="none" w:sz="0" w:space="0" w:color="auto"/>
        <w:left w:val="none" w:sz="0" w:space="0" w:color="auto"/>
        <w:bottom w:val="none" w:sz="0" w:space="0" w:color="auto"/>
        <w:right w:val="none" w:sz="0" w:space="0" w:color="auto"/>
      </w:divBdr>
    </w:div>
    <w:div w:id="314139949">
      <w:bodyDiv w:val="1"/>
      <w:marLeft w:val="0"/>
      <w:marRight w:val="0"/>
      <w:marTop w:val="0"/>
      <w:marBottom w:val="0"/>
      <w:divBdr>
        <w:top w:val="none" w:sz="0" w:space="0" w:color="auto"/>
        <w:left w:val="none" w:sz="0" w:space="0" w:color="auto"/>
        <w:bottom w:val="none" w:sz="0" w:space="0" w:color="auto"/>
        <w:right w:val="none" w:sz="0" w:space="0" w:color="auto"/>
      </w:divBdr>
    </w:div>
    <w:div w:id="319432325">
      <w:bodyDiv w:val="1"/>
      <w:marLeft w:val="0"/>
      <w:marRight w:val="0"/>
      <w:marTop w:val="0"/>
      <w:marBottom w:val="0"/>
      <w:divBdr>
        <w:top w:val="none" w:sz="0" w:space="0" w:color="auto"/>
        <w:left w:val="none" w:sz="0" w:space="0" w:color="auto"/>
        <w:bottom w:val="none" w:sz="0" w:space="0" w:color="auto"/>
        <w:right w:val="none" w:sz="0" w:space="0" w:color="auto"/>
      </w:divBdr>
    </w:div>
    <w:div w:id="328019250">
      <w:bodyDiv w:val="1"/>
      <w:marLeft w:val="0"/>
      <w:marRight w:val="0"/>
      <w:marTop w:val="0"/>
      <w:marBottom w:val="0"/>
      <w:divBdr>
        <w:top w:val="none" w:sz="0" w:space="0" w:color="auto"/>
        <w:left w:val="none" w:sz="0" w:space="0" w:color="auto"/>
        <w:bottom w:val="none" w:sz="0" w:space="0" w:color="auto"/>
        <w:right w:val="none" w:sz="0" w:space="0" w:color="auto"/>
      </w:divBdr>
    </w:div>
    <w:div w:id="336883075">
      <w:bodyDiv w:val="1"/>
      <w:marLeft w:val="0"/>
      <w:marRight w:val="0"/>
      <w:marTop w:val="0"/>
      <w:marBottom w:val="0"/>
      <w:divBdr>
        <w:top w:val="none" w:sz="0" w:space="0" w:color="auto"/>
        <w:left w:val="none" w:sz="0" w:space="0" w:color="auto"/>
        <w:bottom w:val="none" w:sz="0" w:space="0" w:color="auto"/>
        <w:right w:val="none" w:sz="0" w:space="0" w:color="auto"/>
      </w:divBdr>
    </w:div>
    <w:div w:id="362099425">
      <w:bodyDiv w:val="1"/>
      <w:marLeft w:val="0"/>
      <w:marRight w:val="0"/>
      <w:marTop w:val="0"/>
      <w:marBottom w:val="0"/>
      <w:divBdr>
        <w:top w:val="none" w:sz="0" w:space="0" w:color="auto"/>
        <w:left w:val="none" w:sz="0" w:space="0" w:color="auto"/>
        <w:bottom w:val="none" w:sz="0" w:space="0" w:color="auto"/>
        <w:right w:val="none" w:sz="0" w:space="0" w:color="auto"/>
      </w:divBdr>
    </w:div>
    <w:div w:id="379519916">
      <w:bodyDiv w:val="1"/>
      <w:marLeft w:val="0"/>
      <w:marRight w:val="0"/>
      <w:marTop w:val="0"/>
      <w:marBottom w:val="0"/>
      <w:divBdr>
        <w:top w:val="none" w:sz="0" w:space="0" w:color="auto"/>
        <w:left w:val="none" w:sz="0" w:space="0" w:color="auto"/>
        <w:bottom w:val="none" w:sz="0" w:space="0" w:color="auto"/>
        <w:right w:val="none" w:sz="0" w:space="0" w:color="auto"/>
      </w:divBdr>
    </w:div>
    <w:div w:id="427965377">
      <w:bodyDiv w:val="1"/>
      <w:marLeft w:val="0"/>
      <w:marRight w:val="0"/>
      <w:marTop w:val="0"/>
      <w:marBottom w:val="0"/>
      <w:divBdr>
        <w:top w:val="none" w:sz="0" w:space="0" w:color="auto"/>
        <w:left w:val="none" w:sz="0" w:space="0" w:color="auto"/>
        <w:bottom w:val="none" w:sz="0" w:space="0" w:color="auto"/>
        <w:right w:val="none" w:sz="0" w:space="0" w:color="auto"/>
      </w:divBdr>
    </w:div>
    <w:div w:id="479542065">
      <w:bodyDiv w:val="1"/>
      <w:marLeft w:val="0"/>
      <w:marRight w:val="0"/>
      <w:marTop w:val="0"/>
      <w:marBottom w:val="0"/>
      <w:divBdr>
        <w:top w:val="none" w:sz="0" w:space="0" w:color="auto"/>
        <w:left w:val="none" w:sz="0" w:space="0" w:color="auto"/>
        <w:bottom w:val="none" w:sz="0" w:space="0" w:color="auto"/>
        <w:right w:val="none" w:sz="0" w:space="0" w:color="auto"/>
      </w:divBdr>
    </w:div>
    <w:div w:id="490217778">
      <w:bodyDiv w:val="1"/>
      <w:marLeft w:val="0"/>
      <w:marRight w:val="0"/>
      <w:marTop w:val="0"/>
      <w:marBottom w:val="0"/>
      <w:divBdr>
        <w:top w:val="none" w:sz="0" w:space="0" w:color="auto"/>
        <w:left w:val="none" w:sz="0" w:space="0" w:color="auto"/>
        <w:bottom w:val="none" w:sz="0" w:space="0" w:color="auto"/>
        <w:right w:val="none" w:sz="0" w:space="0" w:color="auto"/>
      </w:divBdr>
    </w:div>
    <w:div w:id="540241937">
      <w:bodyDiv w:val="1"/>
      <w:marLeft w:val="0"/>
      <w:marRight w:val="0"/>
      <w:marTop w:val="0"/>
      <w:marBottom w:val="0"/>
      <w:divBdr>
        <w:top w:val="none" w:sz="0" w:space="0" w:color="auto"/>
        <w:left w:val="none" w:sz="0" w:space="0" w:color="auto"/>
        <w:bottom w:val="none" w:sz="0" w:space="0" w:color="auto"/>
        <w:right w:val="none" w:sz="0" w:space="0" w:color="auto"/>
      </w:divBdr>
    </w:div>
    <w:div w:id="582380053">
      <w:bodyDiv w:val="1"/>
      <w:marLeft w:val="0"/>
      <w:marRight w:val="0"/>
      <w:marTop w:val="0"/>
      <w:marBottom w:val="0"/>
      <w:divBdr>
        <w:top w:val="none" w:sz="0" w:space="0" w:color="auto"/>
        <w:left w:val="none" w:sz="0" w:space="0" w:color="auto"/>
        <w:bottom w:val="none" w:sz="0" w:space="0" w:color="auto"/>
        <w:right w:val="none" w:sz="0" w:space="0" w:color="auto"/>
      </w:divBdr>
    </w:div>
    <w:div w:id="583031058">
      <w:bodyDiv w:val="1"/>
      <w:marLeft w:val="0"/>
      <w:marRight w:val="0"/>
      <w:marTop w:val="0"/>
      <w:marBottom w:val="0"/>
      <w:divBdr>
        <w:top w:val="none" w:sz="0" w:space="0" w:color="auto"/>
        <w:left w:val="none" w:sz="0" w:space="0" w:color="auto"/>
        <w:bottom w:val="none" w:sz="0" w:space="0" w:color="auto"/>
        <w:right w:val="none" w:sz="0" w:space="0" w:color="auto"/>
      </w:divBdr>
    </w:div>
    <w:div w:id="595941154">
      <w:bodyDiv w:val="1"/>
      <w:marLeft w:val="0"/>
      <w:marRight w:val="0"/>
      <w:marTop w:val="0"/>
      <w:marBottom w:val="0"/>
      <w:divBdr>
        <w:top w:val="none" w:sz="0" w:space="0" w:color="auto"/>
        <w:left w:val="none" w:sz="0" w:space="0" w:color="auto"/>
        <w:bottom w:val="none" w:sz="0" w:space="0" w:color="auto"/>
        <w:right w:val="none" w:sz="0" w:space="0" w:color="auto"/>
      </w:divBdr>
    </w:div>
    <w:div w:id="708455268">
      <w:bodyDiv w:val="1"/>
      <w:marLeft w:val="0"/>
      <w:marRight w:val="0"/>
      <w:marTop w:val="0"/>
      <w:marBottom w:val="0"/>
      <w:divBdr>
        <w:top w:val="none" w:sz="0" w:space="0" w:color="auto"/>
        <w:left w:val="none" w:sz="0" w:space="0" w:color="auto"/>
        <w:bottom w:val="none" w:sz="0" w:space="0" w:color="auto"/>
        <w:right w:val="none" w:sz="0" w:space="0" w:color="auto"/>
      </w:divBdr>
    </w:div>
    <w:div w:id="744495513">
      <w:bodyDiv w:val="1"/>
      <w:marLeft w:val="0"/>
      <w:marRight w:val="0"/>
      <w:marTop w:val="0"/>
      <w:marBottom w:val="0"/>
      <w:divBdr>
        <w:top w:val="none" w:sz="0" w:space="0" w:color="auto"/>
        <w:left w:val="none" w:sz="0" w:space="0" w:color="auto"/>
        <w:bottom w:val="none" w:sz="0" w:space="0" w:color="auto"/>
        <w:right w:val="none" w:sz="0" w:space="0" w:color="auto"/>
      </w:divBdr>
    </w:div>
    <w:div w:id="758406729">
      <w:bodyDiv w:val="1"/>
      <w:marLeft w:val="0"/>
      <w:marRight w:val="0"/>
      <w:marTop w:val="0"/>
      <w:marBottom w:val="0"/>
      <w:divBdr>
        <w:top w:val="none" w:sz="0" w:space="0" w:color="auto"/>
        <w:left w:val="none" w:sz="0" w:space="0" w:color="auto"/>
        <w:bottom w:val="none" w:sz="0" w:space="0" w:color="auto"/>
        <w:right w:val="none" w:sz="0" w:space="0" w:color="auto"/>
      </w:divBdr>
    </w:div>
    <w:div w:id="784081864">
      <w:bodyDiv w:val="1"/>
      <w:marLeft w:val="0"/>
      <w:marRight w:val="0"/>
      <w:marTop w:val="0"/>
      <w:marBottom w:val="0"/>
      <w:divBdr>
        <w:top w:val="none" w:sz="0" w:space="0" w:color="auto"/>
        <w:left w:val="none" w:sz="0" w:space="0" w:color="auto"/>
        <w:bottom w:val="none" w:sz="0" w:space="0" w:color="auto"/>
        <w:right w:val="none" w:sz="0" w:space="0" w:color="auto"/>
      </w:divBdr>
    </w:div>
    <w:div w:id="812871356">
      <w:bodyDiv w:val="1"/>
      <w:marLeft w:val="0"/>
      <w:marRight w:val="0"/>
      <w:marTop w:val="0"/>
      <w:marBottom w:val="0"/>
      <w:divBdr>
        <w:top w:val="none" w:sz="0" w:space="0" w:color="auto"/>
        <w:left w:val="none" w:sz="0" w:space="0" w:color="auto"/>
        <w:bottom w:val="none" w:sz="0" w:space="0" w:color="auto"/>
        <w:right w:val="none" w:sz="0" w:space="0" w:color="auto"/>
      </w:divBdr>
    </w:div>
    <w:div w:id="843252669">
      <w:bodyDiv w:val="1"/>
      <w:marLeft w:val="0"/>
      <w:marRight w:val="0"/>
      <w:marTop w:val="0"/>
      <w:marBottom w:val="0"/>
      <w:divBdr>
        <w:top w:val="none" w:sz="0" w:space="0" w:color="auto"/>
        <w:left w:val="none" w:sz="0" w:space="0" w:color="auto"/>
        <w:bottom w:val="none" w:sz="0" w:space="0" w:color="auto"/>
        <w:right w:val="none" w:sz="0" w:space="0" w:color="auto"/>
      </w:divBdr>
    </w:div>
    <w:div w:id="853885195">
      <w:bodyDiv w:val="1"/>
      <w:marLeft w:val="0"/>
      <w:marRight w:val="0"/>
      <w:marTop w:val="0"/>
      <w:marBottom w:val="0"/>
      <w:divBdr>
        <w:top w:val="none" w:sz="0" w:space="0" w:color="auto"/>
        <w:left w:val="none" w:sz="0" w:space="0" w:color="auto"/>
        <w:bottom w:val="none" w:sz="0" w:space="0" w:color="auto"/>
        <w:right w:val="none" w:sz="0" w:space="0" w:color="auto"/>
      </w:divBdr>
    </w:div>
    <w:div w:id="874464348">
      <w:bodyDiv w:val="1"/>
      <w:marLeft w:val="0"/>
      <w:marRight w:val="0"/>
      <w:marTop w:val="0"/>
      <w:marBottom w:val="0"/>
      <w:divBdr>
        <w:top w:val="none" w:sz="0" w:space="0" w:color="auto"/>
        <w:left w:val="none" w:sz="0" w:space="0" w:color="auto"/>
        <w:bottom w:val="none" w:sz="0" w:space="0" w:color="auto"/>
        <w:right w:val="none" w:sz="0" w:space="0" w:color="auto"/>
      </w:divBdr>
    </w:div>
    <w:div w:id="925191249">
      <w:bodyDiv w:val="1"/>
      <w:marLeft w:val="0"/>
      <w:marRight w:val="0"/>
      <w:marTop w:val="0"/>
      <w:marBottom w:val="0"/>
      <w:divBdr>
        <w:top w:val="none" w:sz="0" w:space="0" w:color="auto"/>
        <w:left w:val="none" w:sz="0" w:space="0" w:color="auto"/>
        <w:bottom w:val="none" w:sz="0" w:space="0" w:color="auto"/>
        <w:right w:val="none" w:sz="0" w:space="0" w:color="auto"/>
      </w:divBdr>
    </w:div>
    <w:div w:id="945623152">
      <w:bodyDiv w:val="1"/>
      <w:marLeft w:val="0"/>
      <w:marRight w:val="0"/>
      <w:marTop w:val="0"/>
      <w:marBottom w:val="0"/>
      <w:divBdr>
        <w:top w:val="none" w:sz="0" w:space="0" w:color="auto"/>
        <w:left w:val="none" w:sz="0" w:space="0" w:color="auto"/>
        <w:bottom w:val="none" w:sz="0" w:space="0" w:color="auto"/>
        <w:right w:val="none" w:sz="0" w:space="0" w:color="auto"/>
      </w:divBdr>
    </w:div>
    <w:div w:id="957491684">
      <w:bodyDiv w:val="1"/>
      <w:marLeft w:val="0"/>
      <w:marRight w:val="0"/>
      <w:marTop w:val="0"/>
      <w:marBottom w:val="0"/>
      <w:divBdr>
        <w:top w:val="none" w:sz="0" w:space="0" w:color="auto"/>
        <w:left w:val="none" w:sz="0" w:space="0" w:color="auto"/>
        <w:bottom w:val="none" w:sz="0" w:space="0" w:color="auto"/>
        <w:right w:val="none" w:sz="0" w:space="0" w:color="auto"/>
      </w:divBdr>
    </w:div>
    <w:div w:id="962468346">
      <w:bodyDiv w:val="1"/>
      <w:marLeft w:val="0"/>
      <w:marRight w:val="0"/>
      <w:marTop w:val="0"/>
      <w:marBottom w:val="0"/>
      <w:divBdr>
        <w:top w:val="none" w:sz="0" w:space="0" w:color="auto"/>
        <w:left w:val="none" w:sz="0" w:space="0" w:color="auto"/>
        <w:bottom w:val="none" w:sz="0" w:space="0" w:color="auto"/>
        <w:right w:val="none" w:sz="0" w:space="0" w:color="auto"/>
      </w:divBdr>
    </w:div>
    <w:div w:id="993068858">
      <w:bodyDiv w:val="1"/>
      <w:marLeft w:val="0"/>
      <w:marRight w:val="0"/>
      <w:marTop w:val="0"/>
      <w:marBottom w:val="0"/>
      <w:divBdr>
        <w:top w:val="none" w:sz="0" w:space="0" w:color="auto"/>
        <w:left w:val="none" w:sz="0" w:space="0" w:color="auto"/>
        <w:bottom w:val="none" w:sz="0" w:space="0" w:color="auto"/>
        <w:right w:val="none" w:sz="0" w:space="0" w:color="auto"/>
      </w:divBdr>
    </w:div>
    <w:div w:id="1030762639">
      <w:bodyDiv w:val="1"/>
      <w:marLeft w:val="0"/>
      <w:marRight w:val="0"/>
      <w:marTop w:val="0"/>
      <w:marBottom w:val="0"/>
      <w:divBdr>
        <w:top w:val="none" w:sz="0" w:space="0" w:color="auto"/>
        <w:left w:val="none" w:sz="0" w:space="0" w:color="auto"/>
        <w:bottom w:val="none" w:sz="0" w:space="0" w:color="auto"/>
        <w:right w:val="none" w:sz="0" w:space="0" w:color="auto"/>
      </w:divBdr>
    </w:div>
    <w:div w:id="1032077186">
      <w:bodyDiv w:val="1"/>
      <w:marLeft w:val="0"/>
      <w:marRight w:val="0"/>
      <w:marTop w:val="0"/>
      <w:marBottom w:val="0"/>
      <w:divBdr>
        <w:top w:val="none" w:sz="0" w:space="0" w:color="auto"/>
        <w:left w:val="none" w:sz="0" w:space="0" w:color="auto"/>
        <w:bottom w:val="none" w:sz="0" w:space="0" w:color="auto"/>
        <w:right w:val="none" w:sz="0" w:space="0" w:color="auto"/>
      </w:divBdr>
    </w:div>
    <w:div w:id="1059473760">
      <w:bodyDiv w:val="1"/>
      <w:marLeft w:val="0"/>
      <w:marRight w:val="0"/>
      <w:marTop w:val="0"/>
      <w:marBottom w:val="0"/>
      <w:divBdr>
        <w:top w:val="none" w:sz="0" w:space="0" w:color="auto"/>
        <w:left w:val="none" w:sz="0" w:space="0" w:color="auto"/>
        <w:bottom w:val="none" w:sz="0" w:space="0" w:color="auto"/>
        <w:right w:val="none" w:sz="0" w:space="0" w:color="auto"/>
      </w:divBdr>
    </w:div>
    <w:div w:id="1109199182">
      <w:bodyDiv w:val="1"/>
      <w:marLeft w:val="0"/>
      <w:marRight w:val="0"/>
      <w:marTop w:val="0"/>
      <w:marBottom w:val="0"/>
      <w:divBdr>
        <w:top w:val="none" w:sz="0" w:space="0" w:color="auto"/>
        <w:left w:val="none" w:sz="0" w:space="0" w:color="auto"/>
        <w:bottom w:val="none" w:sz="0" w:space="0" w:color="auto"/>
        <w:right w:val="none" w:sz="0" w:space="0" w:color="auto"/>
      </w:divBdr>
    </w:div>
    <w:div w:id="1138064391">
      <w:bodyDiv w:val="1"/>
      <w:marLeft w:val="0"/>
      <w:marRight w:val="0"/>
      <w:marTop w:val="0"/>
      <w:marBottom w:val="0"/>
      <w:divBdr>
        <w:top w:val="none" w:sz="0" w:space="0" w:color="auto"/>
        <w:left w:val="none" w:sz="0" w:space="0" w:color="auto"/>
        <w:bottom w:val="none" w:sz="0" w:space="0" w:color="auto"/>
        <w:right w:val="none" w:sz="0" w:space="0" w:color="auto"/>
      </w:divBdr>
    </w:div>
    <w:div w:id="1155032040">
      <w:bodyDiv w:val="1"/>
      <w:marLeft w:val="0"/>
      <w:marRight w:val="0"/>
      <w:marTop w:val="0"/>
      <w:marBottom w:val="0"/>
      <w:divBdr>
        <w:top w:val="none" w:sz="0" w:space="0" w:color="auto"/>
        <w:left w:val="none" w:sz="0" w:space="0" w:color="auto"/>
        <w:bottom w:val="none" w:sz="0" w:space="0" w:color="auto"/>
        <w:right w:val="none" w:sz="0" w:space="0" w:color="auto"/>
      </w:divBdr>
    </w:div>
    <w:div w:id="1162745541">
      <w:bodyDiv w:val="1"/>
      <w:marLeft w:val="0"/>
      <w:marRight w:val="0"/>
      <w:marTop w:val="0"/>
      <w:marBottom w:val="0"/>
      <w:divBdr>
        <w:top w:val="none" w:sz="0" w:space="0" w:color="auto"/>
        <w:left w:val="none" w:sz="0" w:space="0" w:color="auto"/>
        <w:bottom w:val="none" w:sz="0" w:space="0" w:color="auto"/>
        <w:right w:val="none" w:sz="0" w:space="0" w:color="auto"/>
      </w:divBdr>
    </w:div>
    <w:div w:id="1205215602">
      <w:bodyDiv w:val="1"/>
      <w:marLeft w:val="0"/>
      <w:marRight w:val="0"/>
      <w:marTop w:val="0"/>
      <w:marBottom w:val="0"/>
      <w:divBdr>
        <w:top w:val="none" w:sz="0" w:space="0" w:color="auto"/>
        <w:left w:val="none" w:sz="0" w:space="0" w:color="auto"/>
        <w:bottom w:val="none" w:sz="0" w:space="0" w:color="auto"/>
        <w:right w:val="none" w:sz="0" w:space="0" w:color="auto"/>
      </w:divBdr>
    </w:div>
    <w:div w:id="1209411504">
      <w:bodyDiv w:val="1"/>
      <w:marLeft w:val="0"/>
      <w:marRight w:val="0"/>
      <w:marTop w:val="0"/>
      <w:marBottom w:val="0"/>
      <w:divBdr>
        <w:top w:val="none" w:sz="0" w:space="0" w:color="auto"/>
        <w:left w:val="none" w:sz="0" w:space="0" w:color="auto"/>
        <w:bottom w:val="none" w:sz="0" w:space="0" w:color="auto"/>
        <w:right w:val="none" w:sz="0" w:space="0" w:color="auto"/>
      </w:divBdr>
    </w:div>
    <w:div w:id="1281373429">
      <w:bodyDiv w:val="1"/>
      <w:marLeft w:val="0"/>
      <w:marRight w:val="0"/>
      <w:marTop w:val="0"/>
      <w:marBottom w:val="0"/>
      <w:divBdr>
        <w:top w:val="none" w:sz="0" w:space="0" w:color="auto"/>
        <w:left w:val="none" w:sz="0" w:space="0" w:color="auto"/>
        <w:bottom w:val="none" w:sz="0" w:space="0" w:color="auto"/>
        <w:right w:val="none" w:sz="0" w:space="0" w:color="auto"/>
      </w:divBdr>
    </w:div>
    <w:div w:id="1286766117">
      <w:bodyDiv w:val="1"/>
      <w:marLeft w:val="0"/>
      <w:marRight w:val="0"/>
      <w:marTop w:val="0"/>
      <w:marBottom w:val="0"/>
      <w:divBdr>
        <w:top w:val="none" w:sz="0" w:space="0" w:color="auto"/>
        <w:left w:val="none" w:sz="0" w:space="0" w:color="auto"/>
        <w:bottom w:val="none" w:sz="0" w:space="0" w:color="auto"/>
        <w:right w:val="none" w:sz="0" w:space="0" w:color="auto"/>
      </w:divBdr>
    </w:div>
    <w:div w:id="1291939677">
      <w:bodyDiv w:val="1"/>
      <w:marLeft w:val="0"/>
      <w:marRight w:val="0"/>
      <w:marTop w:val="0"/>
      <w:marBottom w:val="0"/>
      <w:divBdr>
        <w:top w:val="none" w:sz="0" w:space="0" w:color="auto"/>
        <w:left w:val="none" w:sz="0" w:space="0" w:color="auto"/>
        <w:bottom w:val="none" w:sz="0" w:space="0" w:color="auto"/>
        <w:right w:val="none" w:sz="0" w:space="0" w:color="auto"/>
      </w:divBdr>
    </w:div>
    <w:div w:id="1311403918">
      <w:bodyDiv w:val="1"/>
      <w:marLeft w:val="0"/>
      <w:marRight w:val="0"/>
      <w:marTop w:val="0"/>
      <w:marBottom w:val="0"/>
      <w:divBdr>
        <w:top w:val="none" w:sz="0" w:space="0" w:color="auto"/>
        <w:left w:val="none" w:sz="0" w:space="0" w:color="auto"/>
        <w:bottom w:val="none" w:sz="0" w:space="0" w:color="auto"/>
        <w:right w:val="none" w:sz="0" w:space="0" w:color="auto"/>
      </w:divBdr>
    </w:div>
    <w:div w:id="1323001580">
      <w:bodyDiv w:val="1"/>
      <w:marLeft w:val="0"/>
      <w:marRight w:val="0"/>
      <w:marTop w:val="0"/>
      <w:marBottom w:val="0"/>
      <w:divBdr>
        <w:top w:val="none" w:sz="0" w:space="0" w:color="auto"/>
        <w:left w:val="none" w:sz="0" w:space="0" w:color="auto"/>
        <w:bottom w:val="none" w:sz="0" w:space="0" w:color="auto"/>
        <w:right w:val="none" w:sz="0" w:space="0" w:color="auto"/>
      </w:divBdr>
    </w:div>
    <w:div w:id="1368094575">
      <w:bodyDiv w:val="1"/>
      <w:marLeft w:val="0"/>
      <w:marRight w:val="0"/>
      <w:marTop w:val="0"/>
      <w:marBottom w:val="0"/>
      <w:divBdr>
        <w:top w:val="none" w:sz="0" w:space="0" w:color="auto"/>
        <w:left w:val="none" w:sz="0" w:space="0" w:color="auto"/>
        <w:bottom w:val="none" w:sz="0" w:space="0" w:color="auto"/>
        <w:right w:val="none" w:sz="0" w:space="0" w:color="auto"/>
      </w:divBdr>
    </w:div>
    <w:div w:id="1407410963">
      <w:bodyDiv w:val="1"/>
      <w:marLeft w:val="0"/>
      <w:marRight w:val="0"/>
      <w:marTop w:val="0"/>
      <w:marBottom w:val="0"/>
      <w:divBdr>
        <w:top w:val="none" w:sz="0" w:space="0" w:color="auto"/>
        <w:left w:val="none" w:sz="0" w:space="0" w:color="auto"/>
        <w:bottom w:val="none" w:sz="0" w:space="0" w:color="auto"/>
        <w:right w:val="none" w:sz="0" w:space="0" w:color="auto"/>
      </w:divBdr>
    </w:div>
    <w:div w:id="1415199166">
      <w:bodyDiv w:val="1"/>
      <w:marLeft w:val="0"/>
      <w:marRight w:val="0"/>
      <w:marTop w:val="0"/>
      <w:marBottom w:val="0"/>
      <w:divBdr>
        <w:top w:val="none" w:sz="0" w:space="0" w:color="auto"/>
        <w:left w:val="none" w:sz="0" w:space="0" w:color="auto"/>
        <w:bottom w:val="none" w:sz="0" w:space="0" w:color="auto"/>
        <w:right w:val="none" w:sz="0" w:space="0" w:color="auto"/>
      </w:divBdr>
    </w:div>
    <w:div w:id="1427580729">
      <w:bodyDiv w:val="1"/>
      <w:marLeft w:val="0"/>
      <w:marRight w:val="0"/>
      <w:marTop w:val="0"/>
      <w:marBottom w:val="0"/>
      <w:divBdr>
        <w:top w:val="none" w:sz="0" w:space="0" w:color="auto"/>
        <w:left w:val="none" w:sz="0" w:space="0" w:color="auto"/>
        <w:bottom w:val="none" w:sz="0" w:space="0" w:color="auto"/>
        <w:right w:val="none" w:sz="0" w:space="0" w:color="auto"/>
      </w:divBdr>
    </w:div>
    <w:div w:id="1468668074">
      <w:bodyDiv w:val="1"/>
      <w:marLeft w:val="0"/>
      <w:marRight w:val="0"/>
      <w:marTop w:val="0"/>
      <w:marBottom w:val="0"/>
      <w:divBdr>
        <w:top w:val="none" w:sz="0" w:space="0" w:color="auto"/>
        <w:left w:val="none" w:sz="0" w:space="0" w:color="auto"/>
        <w:bottom w:val="none" w:sz="0" w:space="0" w:color="auto"/>
        <w:right w:val="none" w:sz="0" w:space="0" w:color="auto"/>
      </w:divBdr>
    </w:div>
    <w:div w:id="1479955285">
      <w:bodyDiv w:val="1"/>
      <w:marLeft w:val="0"/>
      <w:marRight w:val="0"/>
      <w:marTop w:val="0"/>
      <w:marBottom w:val="0"/>
      <w:divBdr>
        <w:top w:val="none" w:sz="0" w:space="0" w:color="auto"/>
        <w:left w:val="none" w:sz="0" w:space="0" w:color="auto"/>
        <w:bottom w:val="none" w:sz="0" w:space="0" w:color="auto"/>
        <w:right w:val="none" w:sz="0" w:space="0" w:color="auto"/>
      </w:divBdr>
    </w:div>
    <w:div w:id="1512644706">
      <w:bodyDiv w:val="1"/>
      <w:marLeft w:val="0"/>
      <w:marRight w:val="0"/>
      <w:marTop w:val="0"/>
      <w:marBottom w:val="0"/>
      <w:divBdr>
        <w:top w:val="none" w:sz="0" w:space="0" w:color="auto"/>
        <w:left w:val="none" w:sz="0" w:space="0" w:color="auto"/>
        <w:bottom w:val="none" w:sz="0" w:space="0" w:color="auto"/>
        <w:right w:val="none" w:sz="0" w:space="0" w:color="auto"/>
      </w:divBdr>
    </w:div>
    <w:div w:id="1513301335">
      <w:bodyDiv w:val="1"/>
      <w:marLeft w:val="0"/>
      <w:marRight w:val="0"/>
      <w:marTop w:val="0"/>
      <w:marBottom w:val="0"/>
      <w:divBdr>
        <w:top w:val="none" w:sz="0" w:space="0" w:color="auto"/>
        <w:left w:val="none" w:sz="0" w:space="0" w:color="auto"/>
        <w:bottom w:val="none" w:sz="0" w:space="0" w:color="auto"/>
        <w:right w:val="none" w:sz="0" w:space="0" w:color="auto"/>
      </w:divBdr>
    </w:div>
    <w:div w:id="1564486982">
      <w:bodyDiv w:val="1"/>
      <w:marLeft w:val="0"/>
      <w:marRight w:val="0"/>
      <w:marTop w:val="0"/>
      <w:marBottom w:val="0"/>
      <w:divBdr>
        <w:top w:val="none" w:sz="0" w:space="0" w:color="auto"/>
        <w:left w:val="none" w:sz="0" w:space="0" w:color="auto"/>
        <w:bottom w:val="none" w:sz="0" w:space="0" w:color="auto"/>
        <w:right w:val="none" w:sz="0" w:space="0" w:color="auto"/>
      </w:divBdr>
    </w:div>
    <w:div w:id="1571888084">
      <w:bodyDiv w:val="1"/>
      <w:marLeft w:val="0"/>
      <w:marRight w:val="0"/>
      <w:marTop w:val="0"/>
      <w:marBottom w:val="0"/>
      <w:divBdr>
        <w:top w:val="none" w:sz="0" w:space="0" w:color="auto"/>
        <w:left w:val="none" w:sz="0" w:space="0" w:color="auto"/>
        <w:bottom w:val="none" w:sz="0" w:space="0" w:color="auto"/>
        <w:right w:val="none" w:sz="0" w:space="0" w:color="auto"/>
      </w:divBdr>
    </w:div>
    <w:div w:id="1597713416">
      <w:bodyDiv w:val="1"/>
      <w:marLeft w:val="0"/>
      <w:marRight w:val="0"/>
      <w:marTop w:val="0"/>
      <w:marBottom w:val="0"/>
      <w:divBdr>
        <w:top w:val="none" w:sz="0" w:space="0" w:color="auto"/>
        <w:left w:val="none" w:sz="0" w:space="0" w:color="auto"/>
        <w:bottom w:val="none" w:sz="0" w:space="0" w:color="auto"/>
        <w:right w:val="none" w:sz="0" w:space="0" w:color="auto"/>
      </w:divBdr>
    </w:div>
    <w:div w:id="1624847111">
      <w:bodyDiv w:val="1"/>
      <w:marLeft w:val="0"/>
      <w:marRight w:val="0"/>
      <w:marTop w:val="0"/>
      <w:marBottom w:val="0"/>
      <w:divBdr>
        <w:top w:val="none" w:sz="0" w:space="0" w:color="auto"/>
        <w:left w:val="none" w:sz="0" w:space="0" w:color="auto"/>
        <w:bottom w:val="none" w:sz="0" w:space="0" w:color="auto"/>
        <w:right w:val="none" w:sz="0" w:space="0" w:color="auto"/>
      </w:divBdr>
    </w:div>
    <w:div w:id="1627156905">
      <w:bodyDiv w:val="1"/>
      <w:marLeft w:val="0"/>
      <w:marRight w:val="0"/>
      <w:marTop w:val="0"/>
      <w:marBottom w:val="0"/>
      <w:divBdr>
        <w:top w:val="none" w:sz="0" w:space="0" w:color="auto"/>
        <w:left w:val="none" w:sz="0" w:space="0" w:color="auto"/>
        <w:bottom w:val="none" w:sz="0" w:space="0" w:color="auto"/>
        <w:right w:val="none" w:sz="0" w:space="0" w:color="auto"/>
      </w:divBdr>
    </w:div>
    <w:div w:id="1635062510">
      <w:bodyDiv w:val="1"/>
      <w:marLeft w:val="0"/>
      <w:marRight w:val="0"/>
      <w:marTop w:val="0"/>
      <w:marBottom w:val="0"/>
      <w:divBdr>
        <w:top w:val="none" w:sz="0" w:space="0" w:color="auto"/>
        <w:left w:val="none" w:sz="0" w:space="0" w:color="auto"/>
        <w:bottom w:val="none" w:sz="0" w:space="0" w:color="auto"/>
        <w:right w:val="none" w:sz="0" w:space="0" w:color="auto"/>
      </w:divBdr>
    </w:div>
    <w:div w:id="1663969539">
      <w:bodyDiv w:val="1"/>
      <w:marLeft w:val="0"/>
      <w:marRight w:val="0"/>
      <w:marTop w:val="0"/>
      <w:marBottom w:val="0"/>
      <w:divBdr>
        <w:top w:val="none" w:sz="0" w:space="0" w:color="auto"/>
        <w:left w:val="none" w:sz="0" w:space="0" w:color="auto"/>
        <w:bottom w:val="none" w:sz="0" w:space="0" w:color="auto"/>
        <w:right w:val="none" w:sz="0" w:space="0" w:color="auto"/>
      </w:divBdr>
    </w:div>
    <w:div w:id="1709527377">
      <w:bodyDiv w:val="1"/>
      <w:marLeft w:val="0"/>
      <w:marRight w:val="0"/>
      <w:marTop w:val="0"/>
      <w:marBottom w:val="0"/>
      <w:divBdr>
        <w:top w:val="none" w:sz="0" w:space="0" w:color="auto"/>
        <w:left w:val="none" w:sz="0" w:space="0" w:color="auto"/>
        <w:bottom w:val="none" w:sz="0" w:space="0" w:color="auto"/>
        <w:right w:val="none" w:sz="0" w:space="0" w:color="auto"/>
      </w:divBdr>
    </w:div>
    <w:div w:id="1723865690">
      <w:bodyDiv w:val="1"/>
      <w:marLeft w:val="0"/>
      <w:marRight w:val="0"/>
      <w:marTop w:val="0"/>
      <w:marBottom w:val="0"/>
      <w:divBdr>
        <w:top w:val="none" w:sz="0" w:space="0" w:color="auto"/>
        <w:left w:val="none" w:sz="0" w:space="0" w:color="auto"/>
        <w:bottom w:val="none" w:sz="0" w:space="0" w:color="auto"/>
        <w:right w:val="none" w:sz="0" w:space="0" w:color="auto"/>
      </w:divBdr>
    </w:div>
    <w:div w:id="1726559795">
      <w:bodyDiv w:val="1"/>
      <w:marLeft w:val="0"/>
      <w:marRight w:val="0"/>
      <w:marTop w:val="0"/>
      <w:marBottom w:val="0"/>
      <w:divBdr>
        <w:top w:val="none" w:sz="0" w:space="0" w:color="auto"/>
        <w:left w:val="none" w:sz="0" w:space="0" w:color="auto"/>
        <w:bottom w:val="none" w:sz="0" w:space="0" w:color="auto"/>
        <w:right w:val="none" w:sz="0" w:space="0" w:color="auto"/>
      </w:divBdr>
    </w:div>
    <w:div w:id="1737125900">
      <w:bodyDiv w:val="1"/>
      <w:marLeft w:val="0"/>
      <w:marRight w:val="0"/>
      <w:marTop w:val="0"/>
      <w:marBottom w:val="0"/>
      <w:divBdr>
        <w:top w:val="none" w:sz="0" w:space="0" w:color="auto"/>
        <w:left w:val="none" w:sz="0" w:space="0" w:color="auto"/>
        <w:bottom w:val="none" w:sz="0" w:space="0" w:color="auto"/>
        <w:right w:val="none" w:sz="0" w:space="0" w:color="auto"/>
      </w:divBdr>
    </w:div>
    <w:div w:id="1764261830">
      <w:bodyDiv w:val="1"/>
      <w:marLeft w:val="0"/>
      <w:marRight w:val="0"/>
      <w:marTop w:val="0"/>
      <w:marBottom w:val="0"/>
      <w:divBdr>
        <w:top w:val="none" w:sz="0" w:space="0" w:color="auto"/>
        <w:left w:val="none" w:sz="0" w:space="0" w:color="auto"/>
        <w:bottom w:val="none" w:sz="0" w:space="0" w:color="auto"/>
        <w:right w:val="none" w:sz="0" w:space="0" w:color="auto"/>
      </w:divBdr>
    </w:div>
    <w:div w:id="1815487339">
      <w:bodyDiv w:val="1"/>
      <w:marLeft w:val="0"/>
      <w:marRight w:val="0"/>
      <w:marTop w:val="0"/>
      <w:marBottom w:val="0"/>
      <w:divBdr>
        <w:top w:val="none" w:sz="0" w:space="0" w:color="auto"/>
        <w:left w:val="none" w:sz="0" w:space="0" w:color="auto"/>
        <w:bottom w:val="none" w:sz="0" w:space="0" w:color="auto"/>
        <w:right w:val="none" w:sz="0" w:space="0" w:color="auto"/>
      </w:divBdr>
    </w:div>
    <w:div w:id="1822577773">
      <w:bodyDiv w:val="1"/>
      <w:marLeft w:val="0"/>
      <w:marRight w:val="0"/>
      <w:marTop w:val="0"/>
      <w:marBottom w:val="0"/>
      <w:divBdr>
        <w:top w:val="none" w:sz="0" w:space="0" w:color="auto"/>
        <w:left w:val="none" w:sz="0" w:space="0" w:color="auto"/>
        <w:bottom w:val="none" w:sz="0" w:space="0" w:color="auto"/>
        <w:right w:val="none" w:sz="0" w:space="0" w:color="auto"/>
      </w:divBdr>
    </w:div>
    <w:div w:id="1822963939">
      <w:bodyDiv w:val="1"/>
      <w:marLeft w:val="0"/>
      <w:marRight w:val="0"/>
      <w:marTop w:val="0"/>
      <w:marBottom w:val="0"/>
      <w:divBdr>
        <w:top w:val="none" w:sz="0" w:space="0" w:color="auto"/>
        <w:left w:val="none" w:sz="0" w:space="0" w:color="auto"/>
        <w:bottom w:val="none" w:sz="0" w:space="0" w:color="auto"/>
        <w:right w:val="none" w:sz="0" w:space="0" w:color="auto"/>
      </w:divBdr>
    </w:div>
    <w:div w:id="1872179800">
      <w:bodyDiv w:val="1"/>
      <w:marLeft w:val="0"/>
      <w:marRight w:val="0"/>
      <w:marTop w:val="0"/>
      <w:marBottom w:val="0"/>
      <w:divBdr>
        <w:top w:val="none" w:sz="0" w:space="0" w:color="auto"/>
        <w:left w:val="none" w:sz="0" w:space="0" w:color="auto"/>
        <w:bottom w:val="none" w:sz="0" w:space="0" w:color="auto"/>
        <w:right w:val="none" w:sz="0" w:space="0" w:color="auto"/>
      </w:divBdr>
    </w:div>
    <w:div w:id="1899199665">
      <w:bodyDiv w:val="1"/>
      <w:marLeft w:val="0"/>
      <w:marRight w:val="0"/>
      <w:marTop w:val="0"/>
      <w:marBottom w:val="0"/>
      <w:divBdr>
        <w:top w:val="none" w:sz="0" w:space="0" w:color="auto"/>
        <w:left w:val="none" w:sz="0" w:space="0" w:color="auto"/>
        <w:bottom w:val="none" w:sz="0" w:space="0" w:color="auto"/>
        <w:right w:val="none" w:sz="0" w:space="0" w:color="auto"/>
      </w:divBdr>
    </w:div>
    <w:div w:id="1925987467">
      <w:bodyDiv w:val="1"/>
      <w:marLeft w:val="0"/>
      <w:marRight w:val="0"/>
      <w:marTop w:val="0"/>
      <w:marBottom w:val="0"/>
      <w:divBdr>
        <w:top w:val="none" w:sz="0" w:space="0" w:color="auto"/>
        <w:left w:val="none" w:sz="0" w:space="0" w:color="auto"/>
        <w:bottom w:val="none" w:sz="0" w:space="0" w:color="auto"/>
        <w:right w:val="none" w:sz="0" w:space="0" w:color="auto"/>
      </w:divBdr>
    </w:div>
    <w:div w:id="1943955028">
      <w:bodyDiv w:val="1"/>
      <w:marLeft w:val="0"/>
      <w:marRight w:val="0"/>
      <w:marTop w:val="0"/>
      <w:marBottom w:val="0"/>
      <w:divBdr>
        <w:top w:val="none" w:sz="0" w:space="0" w:color="auto"/>
        <w:left w:val="none" w:sz="0" w:space="0" w:color="auto"/>
        <w:bottom w:val="none" w:sz="0" w:space="0" w:color="auto"/>
        <w:right w:val="none" w:sz="0" w:space="0" w:color="auto"/>
      </w:divBdr>
    </w:div>
    <w:div w:id="1947737286">
      <w:bodyDiv w:val="1"/>
      <w:marLeft w:val="0"/>
      <w:marRight w:val="0"/>
      <w:marTop w:val="0"/>
      <w:marBottom w:val="0"/>
      <w:divBdr>
        <w:top w:val="none" w:sz="0" w:space="0" w:color="auto"/>
        <w:left w:val="none" w:sz="0" w:space="0" w:color="auto"/>
        <w:bottom w:val="none" w:sz="0" w:space="0" w:color="auto"/>
        <w:right w:val="none" w:sz="0" w:space="0" w:color="auto"/>
      </w:divBdr>
    </w:div>
    <w:div w:id="1949658015">
      <w:bodyDiv w:val="1"/>
      <w:marLeft w:val="0"/>
      <w:marRight w:val="0"/>
      <w:marTop w:val="0"/>
      <w:marBottom w:val="0"/>
      <w:divBdr>
        <w:top w:val="none" w:sz="0" w:space="0" w:color="auto"/>
        <w:left w:val="none" w:sz="0" w:space="0" w:color="auto"/>
        <w:bottom w:val="none" w:sz="0" w:space="0" w:color="auto"/>
        <w:right w:val="none" w:sz="0" w:space="0" w:color="auto"/>
      </w:divBdr>
    </w:div>
    <w:div w:id="1950700177">
      <w:bodyDiv w:val="1"/>
      <w:marLeft w:val="0"/>
      <w:marRight w:val="0"/>
      <w:marTop w:val="0"/>
      <w:marBottom w:val="0"/>
      <w:divBdr>
        <w:top w:val="none" w:sz="0" w:space="0" w:color="auto"/>
        <w:left w:val="none" w:sz="0" w:space="0" w:color="auto"/>
        <w:bottom w:val="none" w:sz="0" w:space="0" w:color="auto"/>
        <w:right w:val="none" w:sz="0" w:space="0" w:color="auto"/>
      </w:divBdr>
    </w:div>
    <w:div w:id="2004816082">
      <w:bodyDiv w:val="1"/>
      <w:marLeft w:val="0"/>
      <w:marRight w:val="0"/>
      <w:marTop w:val="0"/>
      <w:marBottom w:val="0"/>
      <w:divBdr>
        <w:top w:val="none" w:sz="0" w:space="0" w:color="auto"/>
        <w:left w:val="none" w:sz="0" w:space="0" w:color="auto"/>
        <w:bottom w:val="none" w:sz="0" w:space="0" w:color="auto"/>
        <w:right w:val="none" w:sz="0" w:space="0" w:color="auto"/>
      </w:divBdr>
    </w:div>
    <w:div w:id="2094424366">
      <w:bodyDiv w:val="1"/>
      <w:marLeft w:val="0"/>
      <w:marRight w:val="0"/>
      <w:marTop w:val="0"/>
      <w:marBottom w:val="0"/>
      <w:divBdr>
        <w:top w:val="none" w:sz="0" w:space="0" w:color="auto"/>
        <w:left w:val="none" w:sz="0" w:space="0" w:color="auto"/>
        <w:bottom w:val="none" w:sz="0" w:space="0" w:color="auto"/>
        <w:right w:val="none" w:sz="0" w:space="0" w:color="auto"/>
      </w:divBdr>
    </w:div>
    <w:div w:id="2100250084">
      <w:bodyDiv w:val="1"/>
      <w:marLeft w:val="0"/>
      <w:marRight w:val="0"/>
      <w:marTop w:val="0"/>
      <w:marBottom w:val="0"/>
      <w:divBdr>
        <w:top w:val="none" w:sz="0" w:space="0" w:color="auto"/>
        <w:left w:val="none" w:sz="0" w:space="0" w:color="auto"/>
        <w:bottom w:val="none" w:sz="0" w:space="0" w:color="auto"/>
        <w:right w:val="none" w:sz="0" w:space="0" w:color="auto"/>
      </w:divBdr>
    </w:div>
    <w:div w:id="2120103850">
      <w:bodyDiv w:val="1"/>
      <w:marLeft w:val="0"/>
      <w:marRight w:val="0"/>
      <w:marTop w:val="0"/>
      <w:marBottom w:val="0"/>
      <w:divBdr>
        <w:top w:val="none" w:sz="0" w:space="0" w:color="auto"/>
        <w:left w:val="none" w:sz="0" w:space="0" w:color="auto"/>
        <w:bottom w:val="none" w:sz="0" w:space="0" w:color="auto"/>
        <w:right w:val="none" w:sz="0" w:space="0" w:color="auto"/>
      </w:divBdr>
    </w:div>
    <w:div w:id="2121873380">
      <w:bodyDiv w:val="1"/>
      <w:marLeft w:val="0"/>
      <w:marRight w:val="0"/>
      <w:marTop w:val="0"/>
      <w:marBottom w:val="0"/>
      <w:divBdr>
        <w:top w:val="none" w:sz="0" w:space="0" w:color="auto"/>
        <w:left w:val="none" w:sz="0" w:space="0" w:color="auto"/>
        <w:bottom w:val="none" w:sz="0" w:space="0" w:color="auto"/>
        <w:right w:val="none" w:sz="0" w:space="0" w:color="auto"/>
      </w:divBdr>
    </w:div>
    <w:div w:id="2125150117">
      <w:bodyDiv w:val="1"/>
      <w:marLeft w:val="0"/>
      <w:marRight w:val="0"/>
      <w:marTop w:val="0"/>
      <w:marBottom w:val="0"/>
      <w:divBdr>
        <w:top w:val="none" w:sz="0" w:space="0" w:color="auto"/>
        <w:left w:val="none" w:sz="0" w:space="0" w:color="auto"/>
        <w:bottom w:val="none" w:sz="0" w:space="0" w:color="auto"/>
        <w:right w:val="none" w:sz="0" w:space="0" w:color="auto"/>
      </w:divBdr>
    </w:div>
    <w:div w:id="213289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Pulmonary_consolidation" TargetMode="External"/><Relationship Id="rId21" Type="http://schemas.openxmlformats.org/officeDocument/2006/relationships/footer" Target="footer3.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dattran/Documents/Google%20Drive/Thesis/Thesis.docx" TargetMode="External"/><Relationship Id="rId29" Type="http://schemas.openxmlformats.org/officeDocument/2006/relationships/image" Target="media/image5.png"/><Relationship Id="rId11" Type="http://schemas.openxmlformats.org/officeDocument/2006/relationships/hyperlink" Target="file:////Users/dattran/Documents/Google%20Drive/Thesis/Thesis.docx" TargetMode="External"/><Relationship Id="rId24" Type="http://schemas.microsoft.com/office/2016/09/relationships/commentsIds" Target="commentsIds.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footer" Target="footer2.xml"/><Relationship Id="rId14" Type="http://schemas.openxmlformats.org/officeDocument/2006/relationships/hyperlink" Target="file:////Users/dattran/Documents/Google%20Drive/Thesis/Thesis.docx" TargetMode="External"/><Relationship Id="rId22" Type="http://schemas.openxmlformats.org/officeDocument/2006/relationships/comments" Target="comments.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theme" Target="theme/theme1.xml"/><Relationship Id="rId8" Type="http://schemas.openxmlformats.org/officeDocument/2006/relationships/hyperlink" Target="file:////Users/dattran/Documents/Google%20Drive/Thesis/Thesis.docx" TargetMode="Externa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yperlink" Target="file:////Users/dattran/Documents/Google%20Drive/Thesis/Thesis.docx" TargetMode="External"/><Relationship Id="rId17" Type="http://schemas.openxmlformats.org/officeDocument/2006/relationships/header" Target="header1.xm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dattran/Documents/Google%20Drive/Thesis/Thesis.docx" TargetMode="External"/><Relationship Id="rId23" Type="http://schemas.microsoft.com/office/2011/relationships/commentsExtended" Target="commentsExtended.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yperlink" Target="file:////Users/dattran/Documents/Google%20Drive/Thesis/Thesis.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yperlink" Target="file:////Users/dattran/Documents/Google%20Drive/Thesis/Thesis.docx" TargetMode="External"/><Relationship Id="rId13" Type="http://schemas.openxmlformats.org/officeDocument/2006/relationships/hyperlink" Target="file:////Users/dattran/Documents/Google%20Drive/Thesis/Thesis.docx" TargetMode="External"/><Relationship Id="rId18" Type="http://schemas.openxmlformats.org/officeDocument/2006/relationships/footer" Target="footer1.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BE372-A909-6245-A845-F144CE543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9</TotalTime>
  <Pages>54</Pages>
  <Words>33086</Words>
  <Characters>188596</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Quang Dat</dc:creator>
  <cp:keywords/>
  <dc:description/>
  <cp:lastModifiedBy>Tran Quang Dat</cp:lastModifiedBy>
  <cp:revision>572</cp:revision>
  <cp:lastPrinted>2019-03-05T09:02:00Z</cp:lastPrinted>
  <dcterms:created xsi:type="dcterms:W3CDTF">2019-02-18T08:58:00Z</dcterms:created>
  <dcterms:modified xsi:type="dcterms:W3CDTF">2019-03-12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e3399-72dc-3220-9bb9-a73df5946170</vt:lpwstr>
  </property>
  <property fmtid="{D5CDD505-2E9C-101B-9397-08002B2CF9AE}" pid="24" name="Mendeley Citation Style_1">
    <vt:lpwstr>http://www.zotero.org/styles/ieee</vt:lpwstr>
  </property>
  <property fmtid="{D5CDD505-2E9C-101B-9397-08002B2CF9AE}" pid="25" name="ZOTERO_PREF_1">
    <vt:lpwstr>&lt;data data-version="3" zotero-version="5.0.60"&gt;&lt;session id="wvtF7NPw"/&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 name="delayCitationUpdates" value="true"/&gt;&lt;pref name="dontAskDelayCitationUpdates" value="true"/&gt;&lt;/prefs&gt;&lt;/data&gt;</vt:lpwstr>
  </property>
</Properties>
</file>